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D6955" w14:textId="67C7F654" w:rsidR="00102722" w:rsidRPr="001332C1" w:rsidRDefault="002F2E8A" w:rsidP="00E13733">
      <w:pPr>
        <w:spacing w:line="480" w:lineRule="auto"/>
        <w:rPr>
          <w:rFonts w:ascii="Computer modern" w:hAnsi="Computer modern"/>
          <w:b/>
        </w:rPr>
      </w:pPr>
      <w:r w:rsidRPr="001332C1">
        <w:rPr>
          <w:rFonts w:ascii="Computer modern" w:hAnsi="Computer modern"/>
          <w:b/>
        </w:rPr>
        <w:t xml:space="preserve">Diversity and </w:t>
      </w:r>
      <w:r w:rsidR="00D160F5" w:rsidRPr="001332C1">
        <w:rPr>
          <w:rFonts w:ascii="Computer modern" w:hAnsi="Computer modern"/>
          <w:b/>
        </w:rPr>
        <w:t>carbon</w:t>
      </w:r>
      <w:r w:rsidRPr="001332C1">
        <w:rPr>
          <w:rFonts w:ascii="Computer modern" w:hAnsi="Computer modern"/>
          <w:b/>
        </w:rPr>
        <w:t xml:space="preserve"> </w:t>
      </w:r>
      <w:r w:rsidR="004A27CB" w:rsidRPr="001332C1">
        <w:rPr>
          <w:rFonts w:ascii="Computer modern" w:hAnsi="Computer modern"/>
          <w:b/>
        </w:rPr>
        <w:t xml:space="preserve">storage </w:t>
      </w:r>
      <w:r w:rsidRPr="001332C1">
        <w:rPr>
          <w:rFonts w:ascii="Computer modern" w:hAnsi="Computer modern"/>
          <w:b/>
        </w:rPr>
        <w:t>across the tropical forest</w:t>
      </w:r>
      <w:r w:rsidR="00D7116B" w:rsidRPr="001332C1">
        <w:rPr>
          <w:rFonts w:ascii="Computer modern" w:hAnsi="Computer modern"/>
          <w:b/>
        </w:rPr>
        <w:t xml:space="preserve"> biome</w:t>
      </w:r>
    </w:p>
    <w:p w14:paraId="12BEA3F8" w14:textId="29623BB5" w:rsidR="00783F23" w:rsidRPr="001332C1" w:rsidRDefault="00783F23" w:rsidP="00783F23">
      <w:pPr>
        <w:spacing w:line="480" w:lineRule="auto"/>
        <w:rPr>
          <w:rFonts w:ascii="Computer modern" w:eastAsia="Times New Roman" w:hAnsi="Computer modern"/>
          <w:vertAlign w:val="superscript"/>
          <w:lang w:eastAsia="en-GB"/>
        </w:rPr>
      </w:pPr>
      <w:r w:rsidRPr="001332C1">
        <w:rPr>
          <w:rFonts w:ascii="Computer modern" w:eastAsia="Times New Roman" w:hAnsi="Computer modern"/>
          <w:lang w:eastAsia="en-GB"/>
        </w:rPr>
        <w:t>Martin J. P. Sullivan</w:t>
      </w:r>
      <w:r w:rsidRPr="001332C1">
        <w:rPr>
          <w:rFonts w:ascii="Computer modern" w:eastAsia="Times New Roman" w:hAnsi="Computer modern"/>
          <w:vertAlign w:val="superscript"/>
          <w:lang w:eastAsia="en-GB"/>
        </w:rPr>
        <w:t>a</w:t>
      </w:r>
      <w:r w:rsidR="00371205" w:rsidRPr="001332C1">
        <w:rPr>
          <w:rFonts w:ascii="Computer modern" w:eastAsia="Times New Roman" w:hAnsi="Computer modern"/>
          <w:vertAlign w:val="superscript"/>
          <w:lang w:eastAsia="en-GB"/>
        </w:rPr>
        <w:t>,1,</w:t>
      </w:r>
      <w:r w:rsidR="00371205" w:rsidRPr="001332C1">
        <w:rPr>
          <w:rFonts w:ascii="Computer modern" w:eastAsia="Times New Roman" w:hAnsi="Computer modern"/>
          <w:lang w:eastAsia="en-GB"/>
        </w:rPr>
        <w:t>*</w:t>
      </w:r>
      <w:r w:rsidRPr="001332C1">
        <w:rPr>
          <w:rFonts w:ascii="Computer modern" w:eastAsia="Times New Roman" w:hAnsi="Computer modern"/>
          <w:lang w:eastAsia="en-GB"/>
        </w:rPr>
        <w:t xml:space="preserve">, Joey </w:t>
      </w:r>
      <w:proofErr w:type="spellStart"/>
      <w:r w:rsidRPr="001332C1">
        <w:rPr>
          <w:rFonts w:ascii="Computer modern" w:eastAsia="Times New Roman" w:hAnsi="Computer modern"/>
          <w:lang w:eastAsia="en-GB"/>
        </w:rPr>
        <w:t>Talbot</w:t>
      </w:r>
      <w:r w:rsidRPr="001332C1">
        <w:rPr>
          <w:rFonts w:ascii="Computer modern" w:eastAsia="Times New Roman" w:hAnsi="Computer modern"/>
          <w:vertAlign w:val="superscript"/>
          <w:lang w:eastAsia="en-GB"/>
        </w:rPr>
        <w:t>a</w:t>
      </w:r>
      <w:proofErr w:type="spellEnd"/>
      <w:r w:rsidR="00371205" w:rsidRPr="001332C1">
        <w:rPr>
          <w:rFonts w:ascii="Computer modern" w:eastAsia="Times New Roman" w:hAnsi="Computer modern"/>
          <w:vertAlign w:val="superscript"/>
          <w:lang w:eastAsia="en-GB"/>
        </w:rPr>
        <w:t>,</w:t>
      </w:r>
      <w:r w:rsidR="00ED746A" w:rsidRPr="001332C1">
        <w:rPr>
          <w:rFonts w:ascii="Computer modern" w:eastAsia="Times New Roman" w:hAnsi="Computer modern"/>
          <w:vertAlign w:val="superscript"/>
          <w:lang w:eastAsia="en-GB"/>
        </w:rPr>
        <w:t xml:space="preserve"> 1</w:t>
      </w:r>
      <w:r w:rsidR="00371205" w:rsidRPr="001332C1">
        <w:rPr>
          <w:rFonts w:ascii="Computer modern" w:eastAsia="Times New Roman" w:hAnsi="Computer modern"/>
          <w:vertAlign w:val="superscript"/>
          <w:lang w:eastAsia="en-GB"/>
        </w:rPr>
        <w:t xml:space="preserve"> </w:t>
      </w:r>
      <w:r w:rsidRPr="001332C1">
        <w:rPr>
          <w:rFonts w:ascii="Computer modern" w:eastAsia="Times New Roman" w:hAnsi="Computer modern"/>
          <w:lang w:eastAsia="en-GB"/>
        </w:rPr>
        <w:t xml:space="preserve">, Simon L. </w:t>
      </w:r>
      <w:proofErr w:type="spellStart"/>
      <w:r w:rsidRPr="001332C1">
        <w:rPr>
          <w:rFonts w:ascii="Computer modern" w:eastAsia="Times New Roman" w:hAnsi="Computer modern"/>
          <w:lang w:eastAsia="en-GB"/>
        </w:rPr>
        <w:t>Lewis</w:t>
      </w:r>
      <w:r w:rsidRPr="001332C1">
        <w:rPr>
          <w:rFonts w:ascii="Computer modern" w:eastAsia="Times New Roman" w:hAnsi="Computer modern"/>
          <w:vertAlign w:val="superscript"/>
          <w:lang w:eastAsia="en-GB"/>
        </w:rPr>
        <w:t>a,b</w:t>
      </w:r>
      <w:proofErr w:type="spellEnd"/>
      <w:r w:rsidR="00371205" w:rsidRPr="001332C1">
        <w:rPr>
          <w:rFonts w:ascii="Computer modern" w:eastAsia="Times New Roman" w:hAnsi="Computer modern"/>
          <w:vertAlign w:val="superscript"/>
          <w:lang w:eastAsia="en-GB"/>
        </w:rPr>
        <w:t>,</w:t>
      </w:r>
      <w:r w:rsidR="00ED746A" w:rsidRPr="001332C1">
        <w:rPr>
          <w:rFonts w:ascii="Computer modern" w:eastAsia="Times New Roman" w:hAnsi="Computer modern"/>
          <w:vertAlign w:val="superscript"/>
          <w:lang w:eastAsia="en-GB"/>
        </w:rPr>
        <w:t xml:space="preserve"> 1</w:t>
      </w:r>
      <w:r w:rsidR="00371205" w:rsidRPr="001332C1">
        <w:rPr>
          <w:rFonts w:ascii="Computer modern" w:eastAsia="Times New Roman" w:hAnsi="Computer modern"/>
          <w:vertAlign w:val="superscript"/>
          <w:lang w:eastAsia="en-GB"/>
        </w:rPr>
        <w:t xml:space="preserve"> </w:t>
      </w:r>
      <w:r w:rsidRPr="001332C1">
        <w:rPr>
          <w:rFonts w:ascii="Computer modern" w:eastAsia="Times New Roman" w:hAnsi="Computer modern"/>
          <w:lang w:eastAsia="en-GB"/>
        </w:rPr>
        <w:t xml:space="preserve">, Oliver L. </w:t>
      </w:r>
      <w:proofErr w:type="spellStart"/>
      <w:r w:rsidRPr="001332C1">
        <w:rPr>
          <w:rFonts w:ascii="Computer modern" w:eastAsia="Times New Roman" w:hAnsi="Computer modern"/>
          <w:lang w:eastAsia="en-GB"/>
        </w:rPr>
        <w:t>Phillips</w:t>
      </w:r>
      <w:r w:rsidRPr="001332C1">
        <w:rPr>
          <w:rFonts w:ascii="Computer modern" w:eastAsia="Times New Roman" w:hAnsi="Computer modern"/>
          <w:vertAlign w:val="superscript"/>
          <w:lang w:eastAsia="en-GB"/>
        </w:rPr>
        <w:t>a</w:t>
      </w:r>
      <w:proofErr w:type="spellEnd"/>
      <w:r w:rsidR="00371205" w:rsidRPr="001332C1">
        <w:rPr>
          <w:rFonts w:ascii="Computer modern" w:eastAsia="Times New Roman" w:hAnsi="Computer modern"/>
          <w:vertAlign w:val="superscript"/>
          <w:lang w:eastAsia="en-GB"/>
        </w:rPr>
        <w:t>,</w:t>
      </w:r>
      <w:r w:rsidR="00ED746A" w:rsidRPr="001332C1">
        <w:rPr>
          <w:rFonts w:ascii="Computer modern" w:eastAsia="Times New Roman" w:hAnsi="Computer modern"/>
          <w:vertAlign w:val="superscript"/>
          <w:lang w:eastAsia="en-GB"/>
        </w:rPr>
        <w:t xml:space="preserve"> 1</w:t>
      </w:r>
      <w:r w:rsidR="00371205" w:rsidRPr="001332C1">
        <w:rPr>
          <w:rFonts w:ascii="Computer modern" w:eastAsia="Times New Roman" w:hAnsi="Computer modern"/>
          <w:vertAlign w:val="superscript"/>
          <w:lang w:eastAsia="en-GB"/>
        </w:rPr>
        <w:t xml:space="preserve"> </w:t>
      </w:r>
      <w:r w:rsidRPr="001332C1">
        <w:rPr>
          <w:rFonts w:ascii="Computer modern" w:eastAsia="Times New Roman" w:hAnsi="Computer modern"/>
          <w:lang w:eastAsia="en-GB"/>
        </w:rPr>
        <w:t xml:space="preserve">, Lan </w:t>
      </w:r>
      <w:proofErr w:type="spellStart"/>
      <w:r w:rsidRPr="001332C1">
        <w:rPr>
          <w:rFonts w:ascii="Computer modern" w:eastAsia="Times New Roman" w:hAnsi="Computer modern"/>
          <w:lang w:eastAsia="en-GB"/>
        </w:rPr>
        <w:t>Qie</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Serge K. </w:t>
      </w:r>
      <w:proofErr w:type="spellStart"/>
      <w:r w:rsidRPr="001332C1">
        <w:rPr>
          <w:rFonts w:ascii="Computer modern" w:eastAsia="Times New Roman" w:hAnsi="Computer modern"/>
          <w:lang w:eastAsia="en-GB"/>
        </w:rPr>
        <w:t>Begne</w:t>
      </w:r>
      <w:r w:rsidRPr="001332C1">
        <w:rPr>
          <w:rFonts w:ascii="Computer modern" w:eastAsia="Times New Roman" w:hAnsi="Computer modern"/>
          <w:vertAlign w:val="superscript"/>
          <w:lang w:eastAsia="en-GB"/>
        </w:rPr>
        <w:t>a,c</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Jerôm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Chave</w:t>
      </w:r>
      <w:r w:rsidRPr="001332C1">
        <w:rPr>
          <w:rFonts w:ascii="Computer modern" w:eastAsia="Times New Roman" w:hAnsi="Computer modern"/>
          <w:vertAlign w:val="superscript"/>
          <w:lang w:eastAsia="en-GB"/>
        </w:rPr>
        <w:t>d</w:t>
      </w:r>
      <w:proofErr w:type="spellEnd"/>
      <w:r w:rsidRPr="001332C1">
        <w:rPr>
          <w:rFonts w:ascii="Computer modern" w:eastAsia="Times New Roman" w:hAnsi="Computer modern"/>
          <w:lang w:eastAsia="en-GB"/>
        </w:rPr>
        <w:t xml:space="preserve">, Aida </w:t>
      </w:r>
      <w:proofErr w:type="spellStart"/>
      <w:r w:rsidRPr="001332C1">
        <w:rPr>
          <w:rFonts w:ascii="Computer modern" w:eastAsia="Times New Roman" w:hAnsi="Computer modern"/>
          <w:lang w:eastAsia="en-GB"/>
        </w:rPr>
        <w:t>Cuni</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Sanchez</w:t>
      </w:r>
      <w:r w:rsidRPr="001332C1">
        <w:rPr>
          <w:rFonts w:ascii="Computer modern" w:eastAsia="Times New Roman" w:hAnsi="Computer modern"/>
          <w:vertAlign w:val="superscript"/>
          <w:lang w:eastAsia="en-GB"/>
        </w:rPr>
        <w:t>b</w:t>
      </w:r>
      <w:proofErr w:type="spellEnd"/>
      <w:r w:rsidRPr="001332C1">
        <w:rPr>
          <w:rFonts w:ascii="Computer modern" w:eastAsia="Times New Roman" w:hAnsi="Computer modern"/>
          <w:lang w:eastAsia="en-GB"/>
        </w:rPr>
        <w:t xml:space="preserve">, Wannes </w:t>
      </w:r>
      <w:proofErr w:type="spellStart"/>
      <w:r w:rsidRPr="001332C1">
        <w:rPr>
          <w:rFonts w:ascii="Computer modern" w:eastAsia="Times New Roman" w:hAnsi="Computer modern"/>
          <w:lang w:eastAsia="en-GB"/>
        </w:rPr>
        <w:t>Hubau</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Gabriela Lopez-</w:t>
      </w:r>
      <w:proofErr w:type="spellStart"/>
      <w:r w:rsidRPr="001332C1">
        <w:rPr>
          <w:rFonts w:ascii="Computer modern" w:eastAsia="Times New Roman" w:hAnsi="Computer modern"/>
          <w:lang w:eastAsia="en-GB"/>
        </w:rPr>
        <w:t>Gonzalez</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Lera </w:t>
      </w:r>
      <w:proofErr w:type="spellStart"/>
      <w:r w:rsidRPr="001332C1">
        <w:rPr>
          <w:rFonts w:ascii="Computer modern" w:eastAsia="Times New Roman" w:hAnsi="Computer modern"/>
          <w:lang w:eastAsia="en-GB"/>
        </w:rPr>
        <w:t>Miles</w:t>
      </w:r>
      <w:r w:rsidRPr="001332C1">
        <w:rPr>
          <w:rFonts w:ascii="Computer modern" w:eastAsia="Times New Roman" w:hAnsi="Computer modern"/>
          <w:vertAlign w:val="superscript"/>
          <w:lang w:eastAsia="en-GB"/>
        </w:rPr>
        <w:t>e</w:t>
      </w:r>
      <w:proofErr w:type="spellEnd"/>
      <w:r w:rsidRPr="001332C1">
        <w:rPr>
          <w:rFonts w:ascii="Computer modern" w:eastAsia="Times New Roman" w:hAnsi="Computer modern"/>
          <w:lang w:eastAsia="en-GB"/>
        </w:rPr>
        <w:t xml:space="preserve">, Abel </w:t>
      </w:r>
      <w:proofErr w:type="spellStart"/>
      <w:r w:rsidRPr="001332C1">
        <w:rPr>
          <w:rFonts w:ascii="Computer modern" w:eastAsia="Times New Roman" w:hAnsi="Computer modern"/>
          <w:lang w:eastAsia="en-GB"/>
        </w:rPr>
        <w:t>Monteagudo-Mendoza</w:t>
      </w:r>
      <w:r w:rsidRPr="001332C1">
        <w:rPr>
          <w:rFonts w:ascii="Computer modern" w:eastAsia="Times New Roman" w:hAnsi="Computer modern"/>
          <w:vertAlign w:val="superscript"/>
          <w:lang w:eastAsia="en-GB"/>
        </w:rPr>
        <w:t>f,g</w:t>
      </w:r>
      <w:proofErr w:type="spellEnd"/>
      <w:r w:rsidRPr="001332C1">
        <w:rPr>
          <w:rFonts w:ascii="Computer modern" w:eastAsia="Times New Roman" w:hAnsi="Computer modern"/>
          <w:lang w:eastAsia="en-GB"/>
        </w:rPr>
        <w:t xml:space="preserve">, Bonaventure </w:t>
      </w:r>
      <w:proofErr w:type="spellStart"/>
      <w:r w:rsidRPr="001332C1">
        <w:rPr>
          <w:rFonts w:ascii="Computer modern" w:eastAsia="Times New Roman" w:hAnsi="Computer modern"/>
          <w:lang w:eastAsia="en-GB"/>
        </w:rPr>
        <w:t>Sonké</w:t>
      </w:r>
      <w:r w:rsidRPr="001332C1">
        <w:rPr>
          <w:rFonts w:ascii="Computer modern" w:eastAsia="Times New Roman" w:hAnsi="Computer modern"/>
          <w:vertAlign w:val="superscript"/>
          <w:lang w:eastAsia="en-GB"/>
        </w:rPr>
        <w:t>c</w:t>
      </w:r>
      <w:proofErr w:type="spellEnd"/>
      <w:r w:rsidRPr="001332C1">
        <w:rPr>
          <w:rFonts w:ascii="Computer modern" w:eastAsia="Times New Roman" w:hAnsi="Computer modern"/>
          <w:lang w:eastAsia="en-GB"/>
        </w:rPr>
        <w:t xml:space="preserve">, Terry </w:t>
      </w:r>
      <w:proofErr w:type="spellStart"/>
      <w:r w:rsidRPr="001332C1">
        <w:rPr>
          <w:rFonts w:ascii="Computer modern" w:eastAsia="Times New Roman" w:hAnsi="Computer modern"/>
          <w:lang w:eastAsia="en-GB"/>
        </w:rPr>
        <w:t>Sunderland</w:t>
      </w:r>
      <w:r w:rsidRPr="001332C1">
        <w:rPr>
          <w:rFonts w:ascii="Computer modern" w:eastAsia="Times New Roman" w:hAnsi="Computer modern"/>
          <w:vertAlign w:val="superscript"/>
          <w:lang w:eastAsia="en-GB"/>
        </w:rPr>
        <w:t>h,i</w:t>
      </w:r>
      <w:proofErr w:type="spellEnd"/>
      <w:r w:rsidRPr="001332C1">
        <w:rPr>
          <w:rFonts w:ascii="Computer modern" w:eastAsia="Times New Roman" w:hAnsi="Computer modern"/>
          <w:lang w:eastAsia="en-GB"/>
        </w:rPr>
        <w:t xml:space="preserve">, Hans </w:t>
      </w:r>
      <w:proofErr w:type="spellStart"/>
      <w:r w:rsidRPr="001332C1">
        <w:rPr>
          <w:rFonts w:ascii="Computer modern" w:eastAsia="Times New Roman" w:hAnsi="Computer modern"/>
          <w:lang w:eastAsia="en-GB"/>
        </w:rPr>
        <w:t>ter</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Steege</w:t>
      </w:r>
      <w:r w:rsidRPr="001332C1">
        <w:rPr>
          <w:rFonts w:ascii="Computer modern" w:eastAsia="Times New Roman" w:hAnsi="Computer modern"/>
          <w:vertAlign w:val="superscript"/>
          <w:lang w:eastAsia="en-GB"/>
        </w:rPr>
        <w:t>j,k</w:t>
      </w:r>
      <w:proofErr w:type="spellEnd"/>
      <w:r w:rsidRPr="001332C1">
        <w:rPr>
          <w:rFonts w:ascii="Computer modern" w:eastAsia="Times New Roman" w:hAnsi="Computer modern"/>
          <w:lang w:eastAsia="en-GB"/>
        </w:rPr>
        <w:t xml:space="preserve">, Lee J. T. </w:t>
      </w:r>
      <w:proofErr w:type="spellStart"/>
      <w:r w:rsidRPr="001332C1">
        <w:rPr>
          <w:rFonts w:ascii="Computer modern" w:eastAsia="Times New Roman" w:hAnsi="Computer modern"/>
          <w:lang w:eastAsia="en-GB"/>
        </w:rPr>
        <w:t>White</w:t>
      </w:r>
      <w:r w:rsidRPr="001332C1">
        <w:rPr>
          <w:rFonts w:ascii="Computer modern" w:eastAsia="Times New Roman" w:hAnsi="Computer modern"/>
          <w:vertAlign w:val="superscript"/>
          <w:lang w:eastAsia="en-GB"/>
        </w:rPr>
        <w:t>l,m,n</w:t>
      </w:r>
      <w:proofErr w:type="spellEnd"/>
      <w:r w:rsidRPr="001332C1">
        <w:rPr>
          <w:rFonts w:ascii="Computer modern" w:eastAsia="Times New Roman" w:hAnsi="Computer modern"/>
          <w:lang w:eastAsia="en-GB"/>
        </w:rPr>
        <w:t xml:space="preserve">, Kofi </w:t>
      </w:r>
      <w:proofErr w:type="spellStart"/>
      <w:r w:rsidRPr="001332C1">
        <w:rPr>
          <w:rFonts w:ascii="Computer modern" w:eastAsia="Times New Roman" w:hAnsi="Computer modern"/>
          <w:lang w:eastAsia="en-GB"/>
        </w:rPr>
        <w:t>Affum-Baffoe</w:t>
      </w:r>
      <w:r w:rsidRPr="001332C1">
        <w:rPr>
          <w:rFonts w:ascii="Computer modern" w:eastAsia="Times New Roman" w:hAnsi="Computer modern"/>
          <w:vertAlign w:val="superscript"/>
          <w:lang w:eastAsia="en-GB"/>
        </w:rPr>
        <w:t>o</w:t>
      </w:r>
      <w:proofErr w:type="spellEnd"/>
      <w:r w:rsidRPr="001332C1">
        <w:rPr>
          <w:rFonts w:ascii="Computer modern" w:eastAsia="Times New Roman" w:hAnsi="Computer modern"/>
          <w:lang w:eastAsia="en-GB"/>
        </w:rPr>
        <w:t>, Shin-</w:t>
      </w:r>
      <w:proofErr w:type="spellStart"/>
      <w:r w:rsidRPr="001332C1">
        <w:rPr>
          <w:rFonts w:ascii="Computer modern" w:eastAsia="Times New Roman" w:hAnsi="Computer modern"/>
          <w:lang w:eastAsia="en-GB"/>
        </w:rPr>
        <w:t>ichir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Aiba</w:t>
      </w:r>
      <w:r w:rsidRPr="001332C1">
        <w:rPr>
          <w:rFonts w:ascii="Computer modern" w:eastAsia="Times New Roman" w:hAnsi="Computer modern"/>
          <w:vertAlign w:val="superscript"/>
          <w:lang w:eastAsia="en-GB"/>
        </w:rPr>
        <w:t>p</w:t>
      </w:r>
      <w:proofErr w:type="spellEnd"/>
      <w:r w:rsidRPr="001332C1">
        <w:rPr>
          <w:rFonts w:ascii="Computer modern" w:eastAsia="Times New Roman" w:hAnsi="Computer modern"/>
          <w:lang w:eastAsia="en-GB"/>
        </w:rPr>
        <w:t xml:space="preserve">, Everton C. </w:t>
      </w:r>
      <w:proofErr w:type="spellStart"/>
      <w:r w:rsidRPr="001332C1">
        <w:rPr>
          <w:rFonts w:ascii="Computer modern" w:eastAsia="Times New Roman" w:hAnsi="Computer modern"/>
          <w:lang w:eastAsia="en-GB"/>
        </w:rPr>
        <w:t>Almeida</w:t>
      </w:r>
      <w:r w:rsidRPr="001332C1">
        <w:rPr>
          <w:rFonts w:ascii="Computer modern" w:eastAsia="Times New Roman" w:hAnsi="Computer modern"/>
          <w:vertAlign w:val="superscript"/>
          <w:lang w:eastAsia="en-GB"/>
        </w:rPr>
        <w:t>q</w:t>
      </w:r>
      <w:proofErr w:type="spellEnd"/>
      <w:r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Edmar</w:t>
      </w:r>
      <w:proofErr w:type="spellEnd"/>
      <w:r w:rsidR="00421E19" w:rsidRPr="001332C1">
        <w:rPr>
          <w:rFonts w:ascii="Computer modern" w:eastAsia="Times New Roman" w:hAnsi="Computer modern"/>
          <w:lang w:eastAsia="en-GB"/>
        </w:rPr>
        <w:t xml:space="preserve"> Almeida de </w:t>
      </w:r>
      <w:proofErr w:type="spellStart"/>
      <w:r w:rsidR="00421E19" w:rsidRPr="001332C1">
        <w:rPr>
          <w:rFonts w:ascii="Computer modern" w:eastAsia="Times New Roman" w:hAnsi="Computer modern"/>
          <w:lang w:eastAsia="en-GB"/>
        </w:rPr>
        <w:t>Oliveira</w:t>
      </w:r>
      <w:r w:rsidR="00421E19" w:rsidRPr="001332C1">
        <w:rPr>
          <w:rFonts w:ascii="Computer modern" w:eastAsia="Times New Roman" w:hAnsi="Computer modern"/>
          <w:vertAlign w:val="superscript"/>
          <w:lang w:eastAsia="en-GB"/>
        </w:rPr>
        <w:t>kkk</w:t>
      </w:r>
      <w:proofErr w:type="spellEnd"/>
      <w:r w:rsidR="00D74684">
        <w:rPr>
          <w:rFonts w:ascii="Computer modern" w:eastAsia="Times New Roman" w:hAnsi="Computer modern"/>
          <w:lang w:eastAsia="en-GB"/>
        </w:rPr>
        <w:t>, Patricia Alvarez-</w:t>
      </w:r>
      <w:proofErr w:type="spellStart"/>
      <w:r w:rsidR="00421E19" w:rsidRPr="001332C1">
        <w:rPr>
          <w:rFonts w:ascii="Computer modern" w:eastAsia="Times New Roman" w:hAnsi="Computer modern"/>
          <w:lang w:eastAsia="en-GB"/>
        </w:rPr>
        <w:t>Loayza</w:t>
      </w:r>
      <w:r w:rsidR="00421E19" w:rsidRPr="001332C1">
        <w:rPr>
          <w:rFonts w:ascii="Computer modern" w:eastAsia="Times New Roman" w:hAnsi="Computer modern"/>
          <w:vertAlign w:val="superscript"/>
          <w:lang w:eastAsia="en-GB"/>
        </w:rPr>
        <w:t>fff</w:t>
      </w:r>
      <w:proofErr w:type="spellEnd"/>
      <w:r w:rsidR="00421E19" w:rsidRPr="001332C1">
        <w:rPr>
          <w:rFonts w:ascii="Computer modern" w:eastAsia="Times New Roman" w:hAnsi="Computer modern"/>
          <w:lang w:eastAsia="en-GB"/>
        </w:rPr>
        <w:t>,</w:t>
      </w:r>
      <w:r w:rsidR="00421E19" w:rsidRPr="001332C1">
        <w:rPr>
          <w:rFonts w:ascii="Computer modern" w:eastAsia="Times New Roman" w:hAnsi="Computer modern"/>
          <w:vertAlign w:val="superscript"/>
          <w:lang w:eastAsia="en-GB"/>
        </w:rPr>
        <w:t xml:space="preserve"> </w:t>
      </w:r>
      <w:r w:rsidR="00421E19" w:rsidRPr="001332C1">
        <w:rPr>
          <w:rFonts w:ascii="Computer modern" w:eastAsia="Times New Roman" w:hAnsi="Computer modern"/>
          <w:lang w:eastAsia="en-GB"/>
        </w:rPr>
        <w:t xml:space="preserve">Esteban </w:t>
      </w:r>
      <w:proofErr w:type="spellStart"/>
      <w:r w:rsidR="00421E19" w:rsidRPr="001332C1">
        <w:rPr>
          <w:rFonts w:ascii="Computer modern" w:eastAsia="Times New Roman" w:hAnsi="Computer modern"/>
          <w:lang w:eastAsia="en-GB"/>
        </w:rPr>
        <w:t>Álvarez</w:t>
      </w:r>
      <w:proofErr w:type="spellEnd"/>
      <w:r w:rsidR="00421E19"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Dávila</w:t>
      </w:r>
      <w:r w:rsidR="00421E19" w:rsidRPr="001332C1">
        <w:rPr>
          <w:rFonts w:ascii="Computer modern" w:eastAsia="Times New Roman" w:hAnsi="Computer modern"/>
          <w:vertAlign w:val="superscript"/>
          <w:lang w:eastAsia="en-GB"/>
        </w:rPr>
        <w:t>kk</w:t>
      </w:r>
      <w:proofErr w:type="spellEnd"/>
      <w:r w:rsidR="00421E19" w:rsidRPr="001332C1">
        <w:rPr>
          <w:rFonts w:ascii="Computer modern" w:eastAsia="Times New Roman" w:hAnsi="Computer modern"/>
          <w:lang w:eastAsia="en-GB"/>
        </w:rPr>
        <w:t xml:space="preserve">, </w:t>
      </w:r>
      <w:r w:rsidRPr="001332C1">
        <w:rPr>
          <w:rFonts w:ascii="Computer modern" w:eastAsia="Times New Roman" w:hAnsi="Computer modern"/>
          <w:lang w:eastAsia="en-GB"/>
        </w:rPr>
        <w:t xml:space="preserve">Ana </w:t>
      </w:r>
      <w:proofErr w:type="spellStart"/>
      <w:r w:rsidRPr="001332C1">
        <w:rPr>
          <w:rFonts w:ascii="Computer modern" w:eastAsia="Times New Roman" w:hAnsi="Computer modern"/>
          <w:lang w:eastAsia="en-GB"/>
        </w:rPr>
        <w:t>Andrade</w:t>
      </w:r>
      <w:r w:rsidRPr="001332C1">
        <w:rPr>
          <w:rFonts w:ascii="Computer modern" w:eastAsia="Times New Roman" w:hAnsi="Computer modern"/>
          <w:vertAlign w:val="superscript"/>
          <w:lang w:eastAsia="en-GB"/>
        </w:rPr>
        <w:t>r</w:t>
      </w:r>
      <w:proofErr w:type="spellEnd"/>
      <w:r w:rsidRPr="001332C1">
        <w:rPr>
          <w:rFonts w:ascii="Computer modern" w:eastAsia="Times New Roman" w:hAnsi="Computer modern"/>
          <w:lang w:eastAsia="en-GB"/>
        </w:rPr>
        <w:t xml:space="preserve">, Luiz E.O.C. </w:t>
      </w:r>
      <w:proofErr w:type="spellStart"/>
      <w:r w:rsidRPr="001332C1">
        <w:rPr>
          <w:rFonts w:ascii="Computer modern" w:eastAsia="Times New Roman" w:hAnsi="Computer modern"/>
          <w:lang w:eastAsia="en-GB"/>
        </w:rPr>
        <w:t>Aragão</w:t>
      </w:r>
      <w:r w:rsidRPr="001332C1">
        <w:rPr>
          <w:rFonts w:ascii="Computer modern" w:eastAsia="Times New Roman" w:hAnsi="Computer modern"/>
          <w:vertAlign w:val="superscript"/>
          <w:lang w:eastAsia="en-GB"/>
        </w:rPr>
        <w:t>s</w:t>
      </w:r>
      <w:proofErr w:type="spellEnd"/>
      <w:r w:rsidRPr="001332C1">
        <w:rPr>
          <w:rFonts w:ascii="Computer modern" w:eastAsia="Times New Roman" w:hAnsi="Computer modern"/>
          <w:lang w:eastAsia="en-GB"/>
        </w:rPr>
        <w:t xml:space="preserve">, Peter </w:t>
      </w:r>
      <w:proofErr w:type="spellStart"/>
      <w:r w:rsidRPr="001332C1">
        <w:rPr>
          <w:rFonts w:ascii="Computer modern" w:eastAsia="Times New Roman" w:hAnsi="Computer modern"/>
          <w:lang w:eastAsia="en-GB"/>
        </w:rPr>
        <w:t>Ashton</w:t>
      </w:r>
      <w:r w:rsidRPr="001332C1">
        <w:rPr>
          <w:rFonts w:ascii="Computer modern" w:eastAsia="Times New Roman" w:hAnsi="Computer modern"/>
          <w:vertAlign w:val="superscript"/>
          <w:lang w:eastAsia="en-GB"/>
        </w:rPr>
        <w:t>t</w:t>
      </w:r>
      <w:proofErr w:type="spellEnd"/>
      <w:r w:rsidRPr="001332C1">
        <w:rPr>
          <w:rFonts w:ascii="Computer modern" w:eastAsia="Times New Roman" w:hAnsi="Computer modern"/>
          <w:lang w:eastAsia="en-GB"/>
        </w:rPr>
        <w:t xml:space="preserve">, Gerardo A. </w:t>
      </w:r>
      <w:proofErr w:type="spellStart"/>
      <w:r w:rsidRPr="001332C1">
        <w:rPr>
          <w:rFonts w:ascii="Computer modern" w:eastAsia="Times New Roman" w:hAnsi="Computer modern"/>
          <w:lang w:eastAsia="en-GB"/>
        </w:rPr>
        <w:t>Aymard</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C.</w:t>
      </w:r>
      <w:r w:rsidRPr="001332C1">
        <w:rPr>
          <w:rFonts w:ascii="Computer modern" w:eastAsia="Times New Roman" w:hAnsi="Computer modern"/>
          <w:vertAlign w:val="superscript"/>
          <w:lang w:eastAsia="en-GB"/>
        </w:rPr>
        <w:t>u</w:t>
      </w:r>
      <w:proofErr w:type="spellEnd"/>
      <w:r w:rsidRPr="001332C1">
        <w:rPr>
          <w:rFonts w:ascii="Computer modern" w:eastAsia="Times New Roman" w:hAnsi="Computer modern"/>
          <w:lang w:eastAsia="en-GB"/>
        </w:rPr>
        <w:t xml:space="preserve">, Timothy R. </w:t>
      </w:r>
      <w:proofErr w:type="spellStart"/>
      <w:r w:rsidRPr="001332C1">
        <w:rPr>
          <w:rFonts w:ascii="Computer modern" w:eastAsia="Times New Roman" w:hAnsi="Computer modern"/>
          <w:lang w:eastAsia="en-GB"/>
        </w:rPr>
        <w:t>Baker</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Michael </w:t>
      </w:r>
      <w:proofErr w:type="spellStart"/>
      <w:r w:rsidRPr="001332C1">
        <w:rPr>
          <w:rFonts w:ascii="Computer modern" w:eastAsia="Times New Roman" w:hAnsi="Computer modern"/>
          <w:lang w:eastAsia="en-GB"/>
        </w:rPr>
        <w:t>Balinga</w:t>
      </w:r>
      <w:r w:rsidRPr="001332C1">
        <w:rPr>
          <w:rFonts w:ascii="Computer modern" w:eastAsia="Times New Roman" w:hAnsi="Computer modern"/>
          <w:vertAlign w:val="superscript"/>
          <w:lang w:eastAsia="en-GB"/>
        </w:rPr>
        <w:t>v</w:t>
      </w:r>
      <w:proofErr w:type="spellEnd"/>
      <w:r w:rsidRPr="001332C1">
        <w:rPr>
          <w:rFonts w:ascii="Computer modern" w:eastAsia="Times New Roman" w:hAnsi="Computer modern"/>
          <w:lang w:eastAsia="en-GB"/>
        </w:rPr>
        <w:t xml:space="preserve">, Lindsay F. </w:t>
      </w:r>
      <w:proofErr w:type="spellStart"/>
      <w:r w:rsidRPr="001332C1">
        <w:rPr>
          <w:rFonts w:ascii="Computer modern" w:eastAsia="Times New Roman" w:hAnsi="Computer modern"/>
          <w:lang w:eastAsia="en-GB"/>
        </w:rPr>
        <w:t>Banin</w:t>
      </w:r>
      <w:r w:rsidRPr="001332C1">
        <w:rPr>
          <w:rFonts w:ascii="Computer modern" w:eastAsia="Times New Roman" w:hAnsi="Computer modern"/>
          <w:vertAlign w:val="superscript"/>
          <w:lang w:eastAsia="en-GB"/>
        </w:rPr>
        <w:t>w</w:t>
      </w:r>
      <w:proofErr w:type="spellEnd"/>
      <w:r w:rsidRPr="001332C1">
        <w:rPr>
          <w:rFonts w:ascii="Computer modern" w:eastAsia="Times New Roman" w:hAnsi="Computer modern"/>
          <w:lang w:eastAsia="en-GB"/>
        </w:rPr>
        <w:t xml:space="preserve">, Christopher </w:t>
      </w:r>
      <w:proofErr w:type="spellStart"/>
      <w:r w:rsidRPr="001332C1">
        <w:rPr>
          <w:rFonts w:ascii="Computer modern" w:eastAsia="Times New Roman" w:hAnsi="Computer modern"/>
          <w:lang w:eastAsia="en-GB"/>
        </w:rPr>
        <w:t>Baraloto</w:t>
      </w:r>
      <w:r w:rsidRPr="001332C1">
        <w:rPr>
          <w:rFonts w:ascii="Computer modern" w:eastAsia="Times New Roman" w:hAnsi="Computer modern"/>
          <w:vertAlign w:val="superscript"/>
          <w:lang w:eastAsia="en-GB"/>
        </w:rPr>
        <w:t>x</w:t>
      </w:r>
      <w:proofErr w:type="spellEnd"/>
      <w:r w:rsidRPr="001332C1">
        <w:rPr>
          <w:rFonts w:ascii="Computer modern" w:eastAsia="Times New Roman" w:hAnsi="Computer modern"/>
          <w:lang w:eastAsia="en-GB"/>
        </w:rPr>
        <w:t xml:space="preserve">, Jean-Francois </w:t>
      </w:r>
      <w:proofErr w:type="spellStart"/>
      <w:r w:rsidRPr="001332C1">
        <w:rPr>
          <w:rFonts w:ascii="Computer modern" w:eastAsia="Times New Roman" w:hAnsi="Computer modern"/>
          <w:lang w:eastAsia="en-GB"/>
        </w:rPr>
        <w:t>Bastin</w:t>
      </w:r>
      <w:r w:rsidRPr="001332C1">
        <w:rPr>
          <w:rFonts w:ascii="Computer modern" w:eastAsia="Times New Roman" w:hAnsi="Computer modern"/>
          <w:vertAlign w:val="superscript"/>
          <w:lang w:eastAsia="en-GB"/>
        </w:rPr>
        <w:t>y,z</w:t>
      </w:r>
      <w:proofErr w:type="spellEnd"/>
      <w:r w:rsidRPr="001332C1">
        <w:rPr>
          <w:rFonts w:ascii="Computer modern" w:eastAsia="Times New Roman" w:hAnsi="Computer modern"/>
          <w:lang w:eastAsia="en-GB"/>
        </w:rPr>
        <w:t xml:space="preserve">, Nicholas </w:t>
      </w:r>
      <w:proofErr w:type="spellStart"/>
      <w:r w:rsidRPr="001332C1">
        <w:rPr>
          <w:rFonts w:ascii="Computer modern" w:eastAsia="Times New Roman" w:hAnsi="Computer modern"/>
          <w:lang w:eastAsia="en-GB"/>
        </w:rPr>
        <w:t>Berry</w:t>
      </w:r>
      <w:r w:rsidRPr="001332C1">
        <w:rPr>
          <w:rFonts w:ascii="Computer modern" w:eastAsia="Times New Roman" w:hAnsi="Computer modern"/>
          <w:vertAlign w:val="superscript"/>
          <w:lang w:eastAsia="en-GB"/>
        </w:rPr>
        <w:t>aa</w:t>
      </w:r>
      <w:proofErr w:type="spellEnd"/>
      <w:r w:rsidRPr="001332C1">
        <w:rPr>
          <w:rFonts w:ascii="Computer modern" w:eastAsia="Times New Roman" w:hAnsi="Computer modern"/>
          <w:lang w:eastAsia="en-GB"/>
        </w:rPr>
        <w:t xml:space="preserve">, Jan </w:t>
      </w:r>
      <w:proofErr w:type="spellStart"/>
      <w:r w:rsidRPr="001332C1">
        <w:rPr>
          <w:rFonts w:ascii="Computer modern" w:eastAsia="Times New Roman" w:hAnsi="Computer modern"/>
          <w:lang w:eastAsia="en-GB"/>
        </w:rPr>
        <w:t>Bogaert</w:t>
      </w:r>
      <w:r w:rsidRPr="001332C1">
        <w:rPr>
          <w:rFonts w:ascii="Computer modern" w:eastAsia="Times New Roman" w:hAnsi="Computer modern"/>
          <w:vertAlign w:val="superscript"/>
          <w:lang w:eastAsia="en-GB"/>
        </w:rPr>
        <w:t>bb</w:t>
      </w:r>
      <w:proofErr w:type="spellEnd"/>
      <w:r w:rsidRPr="001332C1">
        <w:rPr>
          <w:rFonts w:ascii="Computer modern" w:eastAsia="Times New Roman" w:hAnsi="Computer modern"/>
          <w:lang w:eastAsia="en-GB"/>
        </w:rPr>
        <w:t xml:space="preserve">, Damien </w:t>
      </w:r>
      <w:proofErr w:type="spellStart"/>
      <w:r w:rsidRPr="001332C1">
        <w:rPr>
          <w:rFonts w:ascii="Computer modern" w:eastAsia="Times New Roman" w:hAnsi="Computer modern"/>
          <w:lang w:eastAsia="en-GB"/>
        </w:rPr>
        <w:t>Bonal</w:t>
      </w:r>
      <w:r w:rsidRPr="001332C1">
        <w:rPr>
          <w:rFonts w:ascii="Computer modern" w:eastAsia="Times New Roman" w:hAnsi="Computer modern"/>
          <w:vertAlign w:val="superscript"/>
          <w:lang w:eastAsia="en-GB"/>
        </w:rPr>
        <w:t>cc</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Fran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ongers</w:t>
      </w:r>
      <w:r w:rsidRPr="001332C1">
        <w:rPr>
          <w:rFonts w:ascii="Computer modern" w:eastAsia="Times New Roman" w:hAnsi="Computer modern"/>
          <w:vertAlign w:val="superscript"/>
          <w:lang w:eastAsia="en-GB"/>
        </w:rPr>
        <w:t>dd</w:t>
      </w:r>
      <w:proofErr w:type="spellEnd"/>
      <w:r w:rsidRPr="001332C1">
        <w:rPr>
          <w:rFonts w:ascii="Computer modern" w:eastAsia="Times New Roman" w:hAnsi="Computer modern"/>
          <w:lang w:eastAsia="en-GB"/>
        </w:rPr>
        <w:t xml:space="preserve">, Roel </w:t>
      </w:r>
      <w:proofErr w:type="spellStart"/>
      <w:r w:rsidRPr="001332C1">
        <w:rPr>
          <w:rFonts w:ascii="Computer modern" w:eastAsia="Times New Roman" w:hAnsi="Computer modern"/>
          <w:lang w:eastAsia="en-GB"/>
        </w:rPr>
        <w:t>Brienen</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 José </w:t>
      </w:r>
      <w:proofErr w:type="spellStart"/>
      <w:r w:rsidRPr="001332C1">
        <w:rPr>
          <w:rFonts w:ascii="Computer modern" w:eastAsia="Times New Roman" w:hAnsi="Computer modern"/>
          <w:lang w:eastAsia="en-GB"/>
        </w:rPr>
        <w:t>Luís</w:t>
      </w:r>
      <w:proofErr w:type="spellEnd"/>
      <w:r w:rsidRPr="001332C1">
        <w:rPr>
          <w:rFonts w:ascii="Computer modern" w:eastAsia="Times New Roman" w:hAnsi="Computer modern"/>
          <w:lang w:eastAsia="en-GB"/>
        </w:rPr>
        <w:t xml:space="preserve"> C. </w:t>
      </w:r>
      <w:proofErr w:type="spellStart"/>
      <w:r w:rsidRPr="001332C1">
        <w:rPr>
          <w:rFonts w:ascii="Computer modern" w:eastAsia="Times New Roman" w:hAnsi="Computer modern"/>
          <w:lang w:eastAsia="en-GB"/>
        </w:rPr>
        <w:t>Camargo</w:t>
      </w:r>
      <w:r w:rsidRPr="001332C1">
        <w:rPr>
          <w:rFonts w:ascii="Computer modern" w:eastAsia="Times New Roman" w:hAnsi="Computer modern"/>
          <w:vertAlign w:val="superscript"/>
          <w:lang w:eastAsia="en-GB"/>
        </w:rPr>
        <w:t>ee</w:t>
      </w:r>
      <w:proofErr w:type="spellEnd"/>
      <w:r w:rsidRPr="001332C1">
        <w:rPr>
          <w:rFonts w:ascii="Computer modern" w:eastAsia="Times New Roman" w:hAnsi="Computer modern"/>
          <w:lang w:eastAsia="en-GB"/>
        </w:rPr>
        <w:t xml:space="preserve">, Carlos </w:t>
      </w:r>
      <w:proofErr w:type="spellStart"/>
      <w:r w:rsidRPr="001332C1">
        <w:rPr>
          <w:rFonts w:ascii="Computer modern" w:eastAsia="Times New Roman" w:hAnsi="Computer modern"/>
          <w:lang w:eastAsia="en-GB"/>
        </w:rPr>
        <w:t>Cerón</w:t>
      </w:r>
      <w:r w:rsidRPr="001332C1">
        <w:rPr>
          <w:rFonts w:ascii="Computer modern" w:eastAsia="Times New Roman" w:hAnsi="Computer modern"/>
          <w:vertAlign w:val="superscript"/>
          <w:lang w:eastAsia="en-GB"/>
        </w:rPr>
        <w:t>ff</w:t>
      </w:r>
      <w:proofErr w:type="spellEnd"/>
      <w:r w:rsidRPr="001332C1">
        <w:rPr>
          <w:rFonts w:ascii="Computer modern" w:eastAsia="Times New Roman" w:hAnsi="Computer modern"/>
          <w:lang w:eastAsia="en-GB"/>
        </w:rPr>
        <w:t xml:space="preserve">, </w:t>
      </w:r>
      <w:r w:rsidR="00421E19" w:rsidRPr="001332C1">
        <w:rPr>
          <w:rFonts w:ascii="Computer modern" w:eastAsia="Times New Roman" w:hAnsi="Computer modern"/>
          <w:lang w:eastAsia="en-GB"/>
        </w:rPr>
        <w:t xml:space="preserve">Victor Chama </w:t>
      </w:r>
      <w:proofErr w:type="spellStart"/>
      <w:r w:rsidR="00421E19" w:rsidRPr="001332C1">
        <w:rPr>
          <w:rFonts w:ascii="Computer modern" w:eastAsia="Times New Roman" w:hAnsi="Computer modern"/>
          <w:lang w:eastAsia="en-GB"/>
        </w:rPr>
        <w:t>Moscoso</w:t>
      </w:r>
      <w:r w:rsidR="00421E19" w:rsidRPr="001332C1">
        <w:rPr>
          <w:rFonts w:ascii="Computer modern" w:eastAsia="Times New Roman" w:hAnsi="Computer modern"/>
          <w:vertAlign w:val="superscript"/>
          <w:lang w:eastAsia="en-GB"/>
        </w:rPr>
        <w:t>g</w:t>
      </w:r>
      <w:proofErr w:type="spellEnd"/>
      <w:r w:rsidR="00421E19" w:rsidRPr="001332C1">
        <w:rPr>
          <w:rFonts w:ascii="Computer modern" w:eastAsia="Times New Roman" w:hAnsi="Computer modern"/>
          <w:lang w:eastAsia="en-GB"/>
        </w:rPr>
        <w:t xml:space="preserve">, </w:t>
      </w:r>
      <w:r w:rsidRPr="001332C1">
        <w:rPr>
          <w:rFonts w:ascii="Computer modern" w:eastAsia="Times New Roman" w:hAnsi="Computer modern"/>
          <w:lang w:eastAsia="en-GB"/>
        </w:rPr>
        <w:t xml:space="preserve">Eric </w:t>
      </w:r>
      <w:proofErr w:type="spellStart"/>
      <w:r w:rsidRPr="001332C1">
        <w:rPr>
          <w:rFonts w:ascii="Computer modern" w:eastAsia="Times New Roman" w:hAnsi="Computer modern"/>
          <w:lang w:eastAsia="en-GB"/>
        </w:rPr>
        <w:t>Chezeaux</w:t>
      </w:r>
      <w:r w:rsidRPr="001332C1">
        <w:rPr>
          <w:rFonts w:ascii="Computer modern" w:eastAsia="Times New Roman" w:hAnsi="Computer modern"/>
          <w:vertAlign w:val="superscript"/>
          <w:lang w:eastAsia="en-GB"/>
        </w:rPr>
        <w:t>gg</w:t>
      </w:r>
      <w:proofErr w:type="spellEnd"/>
      <w:r w:rsidRPr="001332C1">
        <w:rPr>
          <w:rFonts w:ascii="Computer modern" w:eastAsia="Times New Roman" w:hAnsi="Computer modern"/>
          <w:lang w:eastAsia="en-GB"/>
        </w:rPr>
        <w:t xml:space="preserve">, Connie J. </w:t>
      </w:r>
      <w:proofErr w:type="spellStart"/>
      <w:r w:rsidRPr="001332C1">
        <w:rPr>
          <w:rFonts w:ascii="Computer modern" w:eastAsia="Times New Roman" w:hAnsi="Computer modern"/>
          <w:lang w:eastAsia="en-GB"/>
        </w:rPr>
        <w:t>Clark</w:t>
      </w:r>
      <w:r w:rsidRPr="001332C1">
        <w:rPr>
          <w:rFonts w:ascii="Computer modern" w:eastAsia="Times New Roman" w:hAnsi="Computer modern"/>
          <w:vertAlign w:val="superscript"/>
          <w:lang w:eastAsia="en-GB"/>
        </w:rPr>
        <w:t>hh</w:t>
      </w:r>
      <w:proofErr w:type="spellEnd"/>
      <w:r w:rsidRPr="001332C1">
        <w:rPr>
          <w:rFonts w:ascii="Computer modern" w:eastAsia="Times New Roman" w:hAnsi="Computer modern"/>
          <w:lang w:eastAsia="en-GB"/>
        </w:rPr>
        <w:t xml:space="preserve">, </w:t>
      </w:r>
      <w:r w:rsidR="00421E19" w:rsidRPr="001332C1">
        <w:rPr>
          <w:rFonts w:ascii="Computer modern" w:eastAsia="Times New Roman" w:hAnsi="Computer modern"/>
          <w:lang w:eastAsia="en-GB"/>
        </w:rPr>
        <w:t xml:space="preserve">Álvaro </w:t>
      </w:r>
      <w:proofErr w:type="spellStart"/>
      <w:r w:rsidR="00421E19" w:rsidRPr="001332C1">
        <w:rPr>
          <w:rFonts w:ascii="Computer modern" w:eastAsia="Times New Roman" w:hAnsi="Computer modern"/>
          <w:lang w:eastAsia="en-GB"/>
        </w:rPr>
        <w:t>Cogollo</w:t>
      </w:r>
      <w:proofErr w:type="spellEnd"/>
      <w:r w:rsidR="00421E19" w:rsidRPr="001332C1">
        <w:rPr>
          <w:rFonts w:ascii="Computer modern" w:eastAsia="Times New Roman" w:hAnsi="Computer modern"/>
          <w:lang w:eastAsia="en-GB"/>
        </w:rPr>
        <w:t xml:space="preserve"> Pacheco </w:t>
      </w:r>
      <w:proofErr w:type="spellStart"/>
      <w:r w:rsidR="00421E19" w:rsidRPr="001332C1">
        <w:rPr>
          <w:rFonts w:ascii="Computer modern" w:eastAsia="Times New Roman" w:hAnsi="Computer modern"/>
          <w:vertAlign w:val="superscript"/>
          <w:lang w:eastAsia="en-GB"/>
        </w:rPr>
        <w:t>ppp</w:t>
      </w:r>
      <w:proofErr w:type="spellEnd"/>
      <w:r w:rsidR="00421E19" w:rsidRPr="001332C1">
        <w:rPr>
          <w:rFonts w:ascii="Computer modern" w:eastAsia="Times New Roman" w:hAnsi="Computer modern"/>
          <w:lang w:eastAsia="en-GB"/>
        </w:rPr>
        <w:t xml:space="preserve">, </w:t>
      </w:r>
      <w:r w:rsidRPr="001332C1">
        <w:rPr>
          <w:rFonts w:ascii="Computer modern" w:eastAsia="Times New Roman" w:hAnsi="Computer modern"/>
          <w:lang w:eastAsia="en-GB"/>
        </w:rPr>
        <w:t xml:space="preserve">James A </w:t>
      </w:r>
      <w:proofErr w:type="spellStart"/>
      <w:r w:rsidRPr="001332C1">
        <w:rPr>
          <w:rFonts w:ascii="Computer modern" w:eastAsia="Times New Roman" w:hAnsi="Computer modern"/>
          <w:lang w:eastAsia="en-GB"/>
        </w:rPr>
        <w:t>Comiskey</w:t>
      </w:r>
      <w:r w:rsidRPr="001332C1">
        <w:rPr>
          <w:rFonts w:ascii="Computer modern" w:eastAsia="Times New Roman" w:hAnsi="Computer modern"/>
          <w:vertAlign w:val="superscript"/>
          <w:lang w:eastAsia="en-GB"/>
        </w:rPr>
        <w:t>ii</w:t>
      </w:r>
      <w:proofErr w:type="spellEnd"/>
      <w:r w:rsidRPr="001332C1">
        <w:rPr>
          <w:rFonts w:ascii="Computer modern" w:eastAsia="Times New Roman" w:hAnsi="Computer modern"/>
          <w:lang w:eastAsia="en-GB"/>
        </w:rPr>
        <w:t xml:space="preserve">, </w:t>
      </w:r>
      <w:r w:rsidR="00421E19" w:rsidRPr="001332C1">
        <w:rPr>
          <w:rFonts w:ascii="Computer modern" w:eastAsia="Times New Roman" w:hAnsi="Computer modern"/>
          <w:lang w:eastAsia="en-GB"/>
        </w:rPr>
        <w:t xml:space="preserve">Fernando Cornejo </w:t>
      </w:r>
      <w:proofErr w:type="spellStart"/>
      <w:r w:rsidR="00421E19" w:rsidRPr="001332C1">
        <w:rPr>
          <w:rFonts w:ascii="Computer modern" w:eastAsia="Times New Roman" w:hAnsi="Computer modern"/>
          <w:lang w:eastAsia="en-GB"/>
        </w:rPr>
        <w:t>Valverde</w:t>
      </w:r>
      <w:r w:rsidR="00421E19" w:rsidRPr="001332C1">
        <w:rPr>
          <w:rFonts w:ascii="Computer modern" w:eastAsia="Times New Roman" w:hAnsi="Computer modern"/>
          <w:vertAlign w:val="superscript"/>
          <w:lang w:eastAsia="en-GB"/>
        </w:rPr>
        <w:t>jjjj</w:t>
      </w:r>
      <w:proofErr w:type="spellEnd"/>
      <w:r w:rsidR="00421E19"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Eurídice</w:t>
      </w:r>
      <w:proofErr w:type="spellEnd"/>
      <w:r w:rsidRPr="001332C1">
        <w:rPr>
          <w:rFonts w:ascii="Computer modern" w:eastAsia="Times New Roman" w:hAnsi="Computer modern"/>
          <w:lang w:eastAsia="en-GB"/>
        </w:rPr>
        <w:t xml:space="preserve"> N. </w:t>
      </w:r>
      <w:proofErr w:type="spellStart"/>
      <w:r w:rsidRPr="001332C1">
        <w:rPr>
          <w:rFonts w:ascii="Computer modern" w:eastAsia="Times New Roman" w:hAnsi="Computer modern"/>
          <w:lang w:eastAsia="en-GB"/>
        </w:rPr>
        <w:t>Honori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Coronado</w:t>
      </w:r>
      <w:r w:rsidRPr="001332C1">
        <w:rPr>
          <w:rFonts w:ascii="Computer modern" w:eastAsia="Times New Roman" w:hAnsi="Computer modern"/>
          <w:vertAlign w:val="superscript"/>
          <w:lang w:eastAsia="en-GB"/>
        </w:rPr>
        <w:t>jj</w:t>
      </w:r>
      <w:proofErr w:type="spellEnd"/>
      <w:r w:rsidRPr="001332C1">
        <w:rPr>
          <w:rFonts w:ascii="Computer modern" w:eastAsia="Times New Roman" w:hAnsi="Computer modern"/>
          <w:lang w:eastAsia="en-GB"/>
        </w:rPr>
        <w:t xml:space="preserve">, Greta </w:t>
      </w:r>
      <w:proofErr w:type="spellStart"/>
      <w:r w:rsidRPr="001332C1">
        <w:rPr>
          <w:rFonts w:ascii="Computer modern" w:eastAsia="Times New Roman" w:hAnsi="Computer modern"/>
          <w:lang w:eastAsia="en-GB"/>
        </w:rPr>
        <w:t>Dargie</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Stuart J. </w:t>
      </w:r>
      <w:proofErr w:type="spellStart"/>
      <w:r w:rsidRPr="001332C1">
        <w:rPr>
          <w:rFonts w:ascii="Computer modern" w:eastAsia="Times New Roman" w:hAnsi="Computer modern"/>
          <w:lang w:eastAsia="en-GB"/>
        </w:rPr>
        <w:t>Davies</w:t>
      </w:r>
      <w:r w:rsidRPr="001332C1">
        <w:rPr>
          <w:rFonts w:ascii="Computer modern" w:eastAsia="Times New Roman" w:hAnsi="Computer modern"/>
          <w:vertAlign w:val="superscript"/>
          <w:lang w:eastAsia="en-GB"/>
        </w:rPr>
        <w:t>ll</w:t>
      </w:r>
      <w:proofErr w:type="spellEnd"/>
      <w:r w:rsidRPr="001332C1">
        <w:rPr>
          <w:rFonts w:ascii="Computer modern" w:eastAsia="Times New Roman" w:hAnsi="Computer modern"/>
          <w:lang w:eastAsia="en-GB"/>
        </w:rPr>
        <w:t xml:space="preserve">, Charles De </w:t>
      </w:r>
      <w:proofErr w:type="spellStart"/>
      <w:r w:rsidRPr="001332C1">
        <w:rPr>
          <w:rFonts w:ascii="Computer modern" w:eastAsia="Times New Roman" w:hAnsi="Computer modern"/>
          <w:lang w:eastAsia="en-GB"/>
        </w:rPr>
        <w:t>Canniere</w:t>
      </w:r>
      <w:r w:rsidRPr="001332C1">
        <w:rPr>
          <w:rFonts w:ascii="Computer modern" w:eastAsia="Times New Roman" w:hAnsi="Computer modern"/>
          <w:vertAlign w:val="superscript"/>
          <w:lang w:eastAsia="en-GB"/>
        </w:rPr>
        <w:t>mm</w:t>
      </w:r>
      <w:proofErr w:type="spellEnd"/>
      <w:r w:rsidRPr="001332C1">
        <w:rPr>
          <w:rFonts w:ascii="Computer modern" w:eastAsia="Times New Roman" w:hAnsi="Computer modern"/>
          <w:lang w:eastAsia="en-GB"/>
        </w:rPr>
        <w:t xml:space="preserve">, Marie Noel </w:t>
      </w:r>
      <w:proofErr w:type="spellStart"/>
      <w:r w:rsidRPr="001332C1">
        <w:rPr>
          <w:rFonts w:ascii="Computer modern" w:eastAsia="Times New Roman" w:hAnsi="Computer modern"/>
          <w:lang w:eastAsia="en-GB"/>
        </w:rPr>
        <w:t>Djuikou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K.</w:t>
      </w:r>
      <w:r w:rsidRPr="001332C1">
        <w:rPr>
          <w:rFonts w:ascii="Computer modern" w:eastAsia="Times New Roman" w:hAnsi="Computer modern"/>
          <w:vertAlign w:val="superscript"/>
          <w:lang w:eastAsia="en-GB"/>
        </w:rPr>
        <w:t>nn</w:t>
      </w:r>
      <w:proofErr w:type="spellEnd"/>
      <w:r w:rsidRPr="001332C1">
        <w:rPr>
          <w:rFonts w:ascii="Computer modern" w:eastAsia="Times New Roman" w:hAnsi="Computer modern"/>
          <w:lang w:eastAsia="en-GB"/>
        </w:rPr>
        <w:t xml:space="preserve">, Jean-Louis </w:t>
      </w:r>
      <w:proofErr w:type="spellStart"/>
      <w:r w:rsidRPr="001332C1">
        <w:rPr>
          <w:rFonts w:ascii="Computer modern" w:eastAsia="Times New Roman" w:hAnsi="Computer modern"/>
          <w:lang w:eastAsia="en-GB"/>
        </w:rPr>
        <w:t>Doucet</w:t>
      </w:r>
      <w:r w:rsidRPr="001332C1">
        <w:rPr>
          <w:rFonts w:ascii="Computer modern" w:eastAsia="Times New Roman" w:hAnsi="Computer modern"/>
          <w:vertAlign w:val="superscript"/>
          <w:lang w:eastAsia="en-GB"/>
        </w:rPr>
        <w:t>oo</w:t>
      </w:r>
      <w:proofErr w:type="spellEnd"/>
      <w:r w:rsidRPr="001332C1">
        <w:rPr>
          <w:rFonts w:ascii="Computer modern" w:eastAsia="Times New Roman" w:hAnsi="Computer modern"/>
          <w:lang w:eastAsia="en-GB"/>
        </w:rPr>
        <w:t xml:space="preserve">, Terry L. </w:t>
      </w:r>
      <w:proofErr w:type="spellStart"/>
      <w:r w:rsidRPr="001332C1">
        <w:rPr>
          <w:rFonts w:ascii="Computer modern" w:eastAsia="Times New Roman" w:hAnsi="Computer modern"/>
          <w:lang w:eastAsia="en-GB"/>
        </w:rPr>
        <w:t>Erwin</w:t>
      </w:r>
      <w:r w:rsidRPr="001332C1">
        <w:rPr>
          <w:rFonts w:ascii="Computer modern" w:eastAsia="Times New Roman" w:hAnsi="Computer modern"/>
          <w:vertAlign w:val="superscript"/>
          <w:lang w:eastAsia="en-GB"/>
        </w:rPr>
        <w:t>pp</w:t>
      </w:r>
      <w:proofErr w:type="spellEnd"/>
      <w:r w:rsidRPr="001332C1">
        <w:rPr>
          <w:rFonts w:ascii="Computer modern" w:eastAsia="Times New Roman" w:hAnsi="Computer modern"/>
          <w:lang w:eastAsia="en-GB"/>
        </w:rPr>
        <w:t xml:space="preserve">, Javier Silva </w:t>
      </w:r>
      <w:proofErr w:type="spellStart"/>
      <w:r w:rsidRPr="001332C1">
        <w:rPr>
          <w:rFonts w:ascii="Computer modern" w:eastAsia="Times New Roman" w:hAnsi="Computer modern"/>
          <w:lang w:eastAsia="en-GB"/>
        </w:rPr>
        <w:t>Espejo</w:t>
      </w:r>
      <w:r w:rsidRPr="001332C1">
        <w:rPr>
          <w:rFonts w:ascii="Computer modern" w:eastAsia="Times New Roman" w:hAnsi="Computer modern"/>
          <w:vertAlign w:val="superscript"/>
          <w:lang w:eastAsia="en-GB"/>
        </w:rPr>
        <w:t>g</w:t>
      </w:r>
      <w:proofErr w:type="spellEnd"/>
      <w:r w:rsidRPr="001332C1">
        <w:rPr>
          <w:rFonts w:ascii="Computer modern" w:eastAsia="Times New Roman" w:hAnsi="Computer modern"/>
          <w:lang w:eastAsia="en-GB"/>
        </w:rPr>
        <w:t xml:space="preserve">, Corneille E.N. </w:t>
      </w:r>
      <w:proofErr w:type="spellStart"/>
      <w:r w:rsidRPr="001332C1">
        <w:rPr>
          <w:rFonts w:ascii="Computer modern" w:eastAsia="Times New Roman" w:hAnsi="Computer modern"/>
          <w:lang w:eastAsia="en-GB"/>
        </w:rPr>
        <w:t>Ewango</w:t>
      </w:r>
      <w:r w:rsidRPr="001332C1">
        <w:rPr>
          <w:rFonts w:ascii="Computer modern" w:eastAsia="Times New Roman" w:hAnsi="Computer modern"/>
          <w:vertAlign w:val="superscript"/>
          <w:lang w:eastAsia="en-GB"/>
        </w:rPr>
        <w:t>qq,rr</w:t>
      </w:r>
      <w:proofErr w:type="spellEnd"/>
      <w:r w:rsidRPr="001332C1">
        <w:rPr>
          <w:rFonts w:ascii="Computer modern" w:eastAsia="Times New Roman" w:hAnsi="Computer modern"/>
          <w:lang w:eastAsia="en-GB"/>
        </w:rPr>
        <w:t xml:space="preserve">, Sophie </w:t>
      </w:r>
      <w:proofErr w:type="spellStart"/>
      <w:r w:rsidRPr="001332C1">
        <w:rPr>
          <w:rFonts w:ascii="Computer modern" w:eastAsia="Times New Roman" w:hAnsi="Computer modern"/>
          <w:lang w:eastAsia="en-GB"/>
        </w:rPr>
        <w:t>Fauset</w:t>
      </w:r>
      <w:r w:rsidRPr="001332C1">
        <w:rPr>
          <w:rFonts w:ascii="Computer modern" w:eastAsia="Times New Roman" w:hAnsi="Computer modern"/>
          <w:vertAlign w:val="superscript"/>
          <w:lang w:eastAsia="en-GB"/>
        </w:rPr>
        <w:t>a,ss</w:t>
      </w:r>
      <w:proofErr w:type="spellEnd"/>
      <w:r w:rsidRPr="001332C1">
        <w:rPr>
          <w:rFonts w:ascii="Computer modern" w:eastAsia="Times New Roman" w:hAnsi="Computer modern"/>
          <w:lang w:eastAsia="en-GB"/>
        </w:rPr>
        <w:t xml:space="preserve">, Ted R. </w:t>
      </w:r>
      <w:proofErr w:type="spellStart"/>
      <w:r w:rsidRPr="001332C1">
        <w:rPr>
          <w:rFonts w:ascii="Computer modern" w:eastAsia="Times New Roman" w:hAnsi="Computer modern"/>
          <w:lang w:eastAsia="en-GB"/>
        </w:rPr>
        <w:t>Feldpausch</w:t>
      </w:r>
      <w:r w:rsidRPr="001332C1">
        <w:rPr>
          <w:rFonts w:ascii="Computer modern" w:eastAsia="Times New Roman" w:hAnsi="Computer modern"/>
          <w:vertAlign w:val="superscript"/>
          <w:lang w:eastAsia="en-GB"/>
        </w:rPr>
        <w:t>s</w:t>
      </w:r>
      <w:proofErr w:type="spellEnd"/>
      <w:r w:rsidRPr="001332C1">
        <w:rPr>
          <w:rFonts w:ascii="Computer modern" w:eastAsia="Times New Roman" w:hAnsi="Computer modern"/>
          <w:lang w:eastAsia="en-GB"/>
        </w:rPr>
        <w:t xml:space="preserve">, Rafael </w:t>
      </w:r>
      <w:proofErr w:type="spellStart"/>
      <w:r w:rsidRPr="001332C1">
        <w:rPr>
          <w:rFonts w:ascii="Computer modern" w:eastAsia="Times New Roman" w:hAnsi="Computer modern"/>
          <w:lang w:eastAsia="en-GB"/>
        </w:rPr>
        <w:t>Herrera</w:t>
      </w:r>
      <w:r w:rsidRPr="001332C1">
        <w:rPr>
          <w:rFonts w:ascii="Computer modern" w:eastAsia="Times New Roman" w:hAnsi="Computer modern"/>
          <w:vertAlign w:val="superscript"/>
          <w:lang w:eastAsia="en-GB"/>
        </w:rPr>
        <w:t>tt,uu</w:t>
      </w:r>
      <w:proofErr w:type="spellEnd"/>
      <w:r w:rsidRPr="001332C1">
        <w:rPr>
          <w:rFonts w:ascii="Computer modern" w:eastAsia="Times New Roman" w:hAnsi="Computer modern"/>
          <w:lang w:eastAsia="en-GB"/>
        </w:rPr>
        <w:t xml:space="preserve">, Martin </w:t>
      </w:r>
      <w:proofErr w:type="spellStart"/>
      <w:r w:rsidRPr="001332C1">
        <w:rPr>
          <w:rFonts w:ascii="Computer modern" w:eastAsia="Times New Roman" w:hAnsi="Computer modern"/>
          <w:lang w:eastAsia="en-GB"/>
        </w:rPr>
        <w:t>Gilpin</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Emanuel </w:t>
      </w:r>
      <w:proofErr w:type="spellStart"/>
      <w:r w:rsidRPr="001332C1">
        <w:rPr>
          <w:rFonts w:ascii="Computer modern" w:eastAsia="Times New Roman" w:hAnsi="Computer modern"/>
          <w:lang w:eastAsia="en-GB"/>
        </w:rPr>
        <w:t>Gloor</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Jefferson </w:t>
      </w:r>
      <w:proofErr w:type="spellStart"/>
      <w:r w:rsidRPr="001332C1">
        <w:rPr>
          <w:rFonts w:ascii="Computer modern" w:eastAsia="Times New Roman" w:hAnsi="Computer modern"/>
          <w:lang w:eastAsia="en-GB"/>
        </w:rPr>
        <w:t>Hall</w:t>
      </w:r>
      <w:r w:rsidRPr="001332C1">
        <w:rPr>
          <w:rFonts w:ascii="Computer modern" w:eastAsia="Times New Roman" w:hAnsi="Computer modern"/>
          <w:vertAlign w:val="superscript"/>
          <w:lang w:eastAsia="en-GB"/>
        </w:rPr>
        <w:t>vv</w:t>
      </w:r>
      <w:proofErr w:type="spellEnd"/>
      <w:r w:rsidRPr="001332C1">
        <w:rPr>
          <w:rFonts w:ascii="Computer modern" w:eastAsia="Times New Roman" w:hAnsi="Computer modern"/>
          <w:lang w:eastAsia="en-GB"/>
        </w:rPr>
        <w:t xml:space="preserve">, David J. </w:t>
      </w:r>
      <w:proofErr w:type="spellStart"/>
      <w:r w:rsidRPr="001332C1">
        <w:rPr>
          <w:rFonts w:ascii="Computer modern" w:eastAsia="Times New Roman" w:hAnsi="Computer modern"/>
          <w:lang w:eastAsia="en-GB"/>
        </w:rPr>
        <w:t>Harris</w:t>
      </w:r>
      <w:r w:rsidRPr="001332C1">
        <w:rPr>
          <w:rFonts w:ascii="Computer modern" w:eastAsia="Times New Roman" w:hAnsi="Computer modern"/>
          <w:vertAlign w:val="superscript"/>
          <w:lang w:eastAsia="en-GB"/>
        </w:rPr>
        <w:t>ww</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Terese</w:t>
      </w:r>
      <w:proofErr w:type="spellEnd"/>
      <w:r w:rsidRPr="001332C1">
        <w:rPr>
          <w:rFonts w:ascii="Computer modern" w:eastAsia="Times New Roman" w:hAnsi="Computer modern"/>
          <w:lang w:eastAsia="en-GB"/>
        </w:rPr>
        <w:t xml:space="preserve"> B. </w:t>
      </w:r>
      <w:proofErr w:type="spellStart"/>
      <w:r w:rsidRPr="001332C1">
        <w:rPr>
          <w:rFonts w:ascii="Computer modern" w:eastAsia="Times New Roman" w:hAnsi="Computer modern"/>
          <w:lang w:eastAsia="en-GB"/>
        </w:rPr>
        <w:t>Hart</w:t>
      </w:r>
      <w:r w:rsidRPr="001332C1">
        <w:rPr>
          <w:rFonts w:ascii="Computer modern" w:eastAsia="Times New Roman" w:hAnsi="Computer modern"/>
          <w:vertAlign w:val="superscript"/>
          <w:lang w:eastAsia="en-GB"/>
        </w:rPr>
        <w:t>xx,yy</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Kuswat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Kartawinata</w:t>
      </w:r>
      <w:r w:rsidRPr="001332C1">
        <w:rPr>
          <w:rFonts w:ascii="Computer modern" w:eastAsia="Times New Roman" w:hAnsi="Computer modern"/>
          <w:vertAlign w:val="superscript"/>
          <w:lang w:eastAsia="en-GB"/>
        </w:rPr>
        <w:t>zz,aaa</w:t>
      </w:r>
      <w:proofErr w:type="spellEnd"/>
      <w:r w:rsidRPr="001332C1">
        <w:rPr>
          <w:rFonts w:ascii="Computer modern" w:eastAsia="Times New Roman" w:hAnsi="Computer modern"/>
          <w:lang w:eastAsia="en-GB"/>
        </w:rPr>
        <w:t xml:space="preserve">, Lip </w:t>
      </w:r>
      <w:proofErr w:type="spellStart"/>
      <w:r w:rsidRPr="001332C1">
        <w:rPr>
          <w:rFonts w:ascii="Computer modern" w:eastAsia="Times New Roman" w:hAnsi="Computer modern"/>
          <w:lang w:eastAsia="en-GB"/>
        </w:rPr>
        <w:t>Khoon</w:t>
      </w:r>
      <w:proofErr w:type="spellEnd"/>
      <w:r w:rsidR="001C0A6D" w:rsidRPr="001332C1">
        <w:rPr>
          <w:rFonts w:ascii="Computer modern" w:eastAsia="Times New Roman" w:hAnsi="Computer modern"/>
          <w:lang w:eastAsia="en-GB"/>
        </w:rPr>
        <w:t xml:space="preserve"> </w:t>
      </w:r>
      <w:proofErr w:type="spellStart"/>
      <w:r w:rsidR="001C0A6D" w:rsidRPr="001332C1">
        <w:rPr>
          <w:rFonts w:ascii="Computer modern" w:eastAsia="Times New Roman" w:hAnsi="Computer modern"/>
          <w:lang w:eastAsia="en-GB"/>
        </w:rPr>
        <w:t>Kho</w:t>
      </w:r>
      <w:r w:rsidRPr="001332C1">
        <w:rPr>
          <w:rFonts w:ascii="Computer modern" w:eastAsia="Times New Roman" w:hAnsi="Computer modern"/>
          <w:vertAlign w:val="superscript"/>
          <w:lang w:eastAsia="en-GB"/>
        </w:rPr>
        <w:t>bbb</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Kanehir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Kitayama</w:t>
      </w:r>
      <w:r w:rsidRPr="001332C1">
        <w:rPr>
          <w:rFonts w:ascii="Computer modern" w:eastAsia="Times New Roman" w:hAnsi="Computer modern"/>
          <w:vertAlign w:val="superscript"/>
          <w:lang w:eastAsia="en-GB"/>
        </w:rPr>
        <w:t>ccc</w:t>
      </w:r>
      <w:proofErr w:type="spellEnd"/>
      <w:r w:rsidRPr="001332C1">
        <w:rPr>
          <w:rFonts w:ascii="Computer modern" w:eastAsia="Times New Roman" w:hAnsi="Computer modern"/>
          <w:lang w:eastAsia="en-GB"/>
        </w:rPr>
        <w:t xml:space="preserve">, Susan G. W. </w:t>
      </w:r>
      <w:proofErr w:type="spellStart"/>
      <w:r w:rsidRPr="001332C1">
        <w:rPr>
          <w:rFonts w:ascii="Computer modern" w:eastAsia="Times New Roman" w:hAnsi="Computer modern"/>
          <w:lang w:eastAsia="en-GB"/>
        </w:rPr>
        <w:t>Laurance</w:t>
      </w:r>
      <w:r w:rsidRPr="001332C1">
        <w:rPr>
          <w:rFonts w:ascii="Computer modern" w:eastAsia="Times New Roman" w:hAnsi="Computer modern"/>
          <w:vertAlign w:val="superscript"/>
          <w:lang w:eastAsia="en-GB"/>
        </w:rPr>
        <w:t>ddd</w:t>
      </w:r>
      <w:proofErr w:type="spellEnd"/>
      <w:r w:rsidRPr="001332C1">
        <w:rPr>
          <w:rFonts w:ascii="Computer modern" w:eastAsia="Times New Roman" w:hAnsi="Computer modern"/>
          <w:lang w:eastAsia="en-GB"/>
        </w:rPr>
        <w:t xml:space="preserve">, William F.  </w:t>
      </w:r>
      <w:proofErr w:type="spellStart"/>
      <w:r w:rsidRPr="001332C1">
        <w:rPr>
          <w:rFonts w:ascii="Computer modern" w:eastAsia="Times New Roman" w:hAnsi="Computer modern"/>
          <w:lang w:eastAsia="en-GB"/>
        </w:rPr>
        <w:t>Laurance</w:t>
      </w:r>
      <w:r w:rsidRPr="001332C1">
        <w:rPr>
          <w:rFonts w:ascii="Computer modern" w:eastAsia="Times New Roman" w:hAnsi="Computer modern"/>
          <w:vertAlign w:val="superscript"/>
          <w:lang w:eastAsia="en-GB"/>
        </w:rPr>
        <w:t>ddd</w:t>
      </w:r>
      <w:proofErr w:type="spellEnd"/>
      <w:r w:rsidRPr="001332C1">
        <w:rPr>
          <w:rFonts w:ascii="Computer modern" w:eastAsia="Times New Roman" w:hAnsi="Computer modern"/>
          <w:lang w:eastAsia="en-GB"/>
        </w:rPr>
        <w:t xml:space="preserve">, Miguel E. </w:t>
      </w:r>
      <w:proofErr w:type="spellStart"/>
      <w:r w:rsidRPr="001332C1">
        <w:rPr>
          <w:rFonts w:ascii="Computer modern" w:eastAsia="Times New Roman" w:hAnsi="Computer modern"/>
          <w:lang w:eastAsia="en-GB"/>
        </w:rPr>
        <w:t>Leal</w:t>
      </w:r>
      <w:r w:rsidRPr="001332C1">
        <w:rPr>
          <w:rFonts w:ascii="Computer modern" w:eastAsia="Times New Roman" w:hAnsi="Computer modern"/>
          <w:vertAlign w:val="superscript"/>
          <w:lang w:eastAsia="en-GB"/>
        </w:rPr>
        <w:t>eee</w:t>
      </w:r>
      <w:proofErr w:type="spellEnd"/>
      <w:r w:rsidRPr="001332C1">
        <w:rPr>
          <w:rFonts w:ascii="Computer modern" w:eastAsia="Times New Roman" w:hAnsi="Computer modern"/>
          <w:lang w:eastAsia="en-GB"/>
        </w:rPr>
        <w:t xml:space="preserve">, Thomas </w:t>
      </w:r>
      <w:proofErr w:type="spellStart"/>
      <w:r w:rsidRPr="001332C1">
        <w:rPr>
          <w:rFonts w:ascii="Computer modern" w:eastAsia="Times New Roman" w:hAnsi="Computer modern"/>
          <w:lang w:eastAsia="en-GB"/>
        </w:rPr>
        <w:t>Lovejoy</w:t>
      </w:r>
      <w:r w:rsidRPr="001332C1">
        <w:rPr>
          <w:rFonts w:ascii="Computer modern" w:eastAsia="Times New Roman" w:hAnsi="Computer modern"/>
          <w:vertAlign w:val="superscript"/>
          <w:lang w:eastAsia="en-GB"/>
        </w:rPr>
        <w:t>ggg</w:t>
      </w:r>
      <w:proofErr w:type="spellEnd"/>
      <w:r w:rsidRPr="001332C1">
        <w:rPr>
          <w:rFonts w:ascii="Computer modern" w:eastAsia="Times New Roman" w:hAnsi="Computer modern"/>
          <w:lang w:eastAsia="en-GB"/>
        </w:rPr>
        <w:t xml:space="preserve">, Jon </w:t>
      </w:r>
      <w:proofErr w:type="spellStart"/>
      <w:r w:rsidRPr="001332C1">
        <w:rPr>
          <w:rFonts w:ascii="Computer modern" w:eastAsia="Times New Roman" w:hAnsi="Computer modern"/>
          <w:lang w:eastAsia="en-GB"/>
        </w:rPr>
        <w:t>C.Lovett</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Fausti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Mpany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Lukasu</w:t>
      </w:r>
      <w:r w:rsidRPr="001332C1">
        <w:rPr>
          <w:rFonts w:ascii="Computer modern" w:eastAsia="Times New Roman" w:hAnsi="Computer modern"/>
          <w:vertAlign w:val="superscript"/>
          <w:lang w:eastAsia="en-GB"/>
        </w:rPr>
        <w:t>hhh</w:t>
      </w:r>
      <w:proofErr w:type="spellEnd"/>
      <w:r w:rsidRPr="001332C1">
        <w:rPr>
          <w:rFonts w:ascii="Computer modern" w:eastAsia="Times New Roman" w:hAnsi="Computer modern"/>
          <w:lang w:eastAsia="en-GB"/>
        </w:rPr>
        <w:t xml:space="preserve">, Jean-Remy </w:t>
      </w:r>
      <w:proofErr w:type="spellStart"/>
      <w:r w:rsidRPr="001332C1">
        <w:rPr>
          <w:rFonts w:ascii="Computer modern" w:eastAsia="Times New Roman" w:hAnsi="Computer modern"/>
          <w:lang w:eastAsia="en-GB"/>
        </w:rPr>
        <w:t>Makana</w:t>
      </w:r>
      <w:r w:rsidRPr="001332C1">
        <w:rPr>
          <w:rFonts w:ascii="Computer modern" w:eastAsia="Times New Roman" w:hAnsi="Computer modern"/>
          <w:vertAlign w:val="superscript"/>
          <w:lang w:eastAsia="en-GB"/>
        </w:rPr>
        <w:t>qq</w:t>
      </w:r>
      <w:proofErr w:type="spellEnd"/>
      <w:r w:rsidRPr="001332C1">
        <w:rPr>
          <w:rFonts w:ascii="Computer modern" w:eastAsia="Times New Roman" w:hAnsi="Computer modern"/>
          <w:lang w:eastAsia="en-GB"/>
        </w:rPr>
        <w:t xml:space="preserve">, Yadvinder Malhi </w:t>
      </w:r>
      <w:r w:rsidRPr="001332C1">
        <w:rPr>
          <w:rFonts w:ascii="Computer modern" w:eastAsia="Times New Roman" w:hAnsi="Computer modern"/>
          <w:vertAlign w:val="superscript"/>
          <w:lang w:eastAsia="en-GB"/>
        </w:rPr>
        <w:t>iii</w:t>
      </w:r>
      <w:r w:rsidRPr="001332C1">
        <w:rPr>
          <w:rFonts w:ascii="Computer modern" w:eastAsia="Times New Roman" w:hAnsi="Computer modern"/>
          <w:lang w:eastAsia="en-GB"/>
        </w:rPr>
        <w:t xml:space="preserve">, Leandro </w:t>
      </w:r>
      <w:proofErr w:type="spellStart"/>
      <w:r w:rsidRPr="001332C1">
        <w:rPr>
          <w:rFonts w:ascii="Computer modern" w:eastAsia="Times New Roman" w:hAnsi="Computer modern"/>
          <w:lang w:eastAsia="en-GB"/>
        </w:rPr>
        <w:t>Maracahipes</w:t>
      </w:r>
      <w:r w:rsidRPr="001332C1">
        <w:rPr>
          <w:rFonts w:ascii="Computer modern" w:eastAsia="Times New Roman" w:hAnsi="Computer modern"/>
          <w:vertAlign w:val="superscript"/>
          <w:lang w:eastAsia="en-GB"/>
        </w:rPr>
        <w:t>jjj</w:t>
      </w:r>
      <w:proofErr w:type="spellEnd"/>
      <w:r w:rsidRPr="001332C1">
        <w:rPr>
          <w:rFonts w:ascii="Computer modern" w:eastAsia="Times New Roman" w:hAnsi="Computer modern"/>
          <w:lang w:eastAsia="en-GB"/>
        </w:rPr>
        <w:t xml:space="preserve">, Beatriz S. </w:t>
      </w:r>
      <w:proofErr w:type="spellStart"/>
      <w:r w:rsidRPr="001332C1">
        <w:rPr>
          <w:rFonts w:ascii="Computer modern" w:eastAsia="Times New Roman" w:hAnsi="Computer modern"/>
          <w:lang w:eastAsia="en-GB"/>
        </w:rPr>
        <w:t>Marimon</w:t>
      </w:r>
      <w:r w:rsidRPr="001332C1">
        <w:rPr>
          <w:rFonts w:ascii="Computer modern" w:eastAsia="Times New Roman" w:hAnsi="Computer modern"/>
          <w:vertAlign w:val="superscript"/>
          <w:lang w:eastAsia="en-GB"/>
        </w:rPr>
        <w:t>kkk</w:t>
      </w:r>
      <w:proofErr w:type="spellEnd"/>
      <w:r w:rsidRPr="001332C1">
        <w:rPr>
          <w:rFonts w:ascii="Computer modern" w:eastAsia="Times New Roman" w:hAnsi="Computer modern"/>
          <w:lang w:eastAsia="en-GB"/>
        </w:rPr>
        <w:t xml:space="preserve">, Ben </w:t>
      </w:r>
      <w:proofErr w:type="spellStart"/>
      <w:r w:rsidRPr="001332C1">
        <w:rPr>
          <w:rFonts w:ascii="Computer modern" w:eastAsia="Times New Roman" w:hAnsi="Computer modern"/>
          <w:lang w:eastAsia="en-GB"/>
        </w:rPr>
        <w:t>Hur</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Marimo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Junior</w:t>
      </w:r>
      <w:r w:rsidRPr="001332C1">
        <w:rPr>
          <w:rFonts w:ascii="Computer modern" w:eastAsia="Times New Roman" w:hAnsi="Computer modern"/>
          <w:vertAlign w:val="superscript"/>
          <w:lang w:eastAsia="en-GB"/>
        </w:rPr>
        <w:t>kkk</w:t>
      </w:r>
      <w:proofErr w:type="spellEnd"/>
      <w:r w:rsidRPr="001332C1">
        <w:rPr>
          <w:rFonts w:ascii="Computer modern" w:eastAsia="Times New Roman" w:hAnsi="Computer modern"/>
          <w:lang w:eastAsia="en-GB"/>
        </w:rPr>
        <w:t xml:space="preserve">, Andrew R. </w:t>
      </w:r>
      <w:proofErr w:type="spellStart"/>
      <w:r w:rsidRPr="001332C1">
        <w:rPr>
          <w:rFonts w:ascii="Computer modern" w:eastAsia="Times New Roman" w:hAnsi="Computer modern"/>
          <w:lang w:eastAsia="en-GB"/>
        </w:rPr>
        <w:t>Marshall</w:t>
      </w:r>
      <w:r w:rsidRPr="001332C1">
        <w:rPr>
          <w:rFonts w:ascii="Computer modern" w:eastAsia="Times New Roman" w:hAnsi="Computer modern"/>
          <w:vertAlign w:val="superscript"/>
          <w:lang w:eastAsia="en-GB"/>
        </w:rPr>
        <w:t>lll,mmm</w:t>
      </w:r>
      <w:proofErr w:type="spellEnd"/>
      <w:r w:rsidRPr="001332C1">
        <w:rPr>
          <w:rFonts w:ascii="Computer modern" w:eastAsia="Times New Roman" w:hAnsi="Computer modern"/>
          <w:lang w:eastAsia="en-GB"/>
        </w:rPr>
        <w:t xml:space="preserve">, Paulo S. </w:t>
      </w:r>
      <w:proofErr w:type="spellStart"/>
      <w:r w:rsidRPr="001332C1">
        <w:rPr>
          <w:rFonts w:ascii="Computer modern" w:eastAsia="Times New Roman" w:hAnsi="Computer modern"/>
          <w:lang w:eastAsia="en-GB"/>
        </w:rPr>
        <w:t>Morandi</w:t>
      </w:r>
      <w:r w:rsidRPr="001332C1">
        <w:rPr>
          <w:rFonts w:ascii="Computer modern" w:eastAsia="Times New Roman" w:hAnsi="Computer modern"/>
          <w:vertAlign w:val="superscript"/>
          <w:lang w:eastAsia="en-GB"/>
        </w:rPr>
        <w:t>kkk</w:t>
      </w:r>
      <w:proofErr w:type="spellEnd"/>
      <w:r w:rsidRPr="001332C1">
        <w:rPr>
          <w:rFonts w:ascii="Computer modern" w:eastAsia="Times New Roman" w:hAnsi="Computer modern"/>
          <w:lang w:eastAsia="en-GB"/>
        </w:rPr>
        <w:t xml:space="preserve">, John </w:t>
      </w:r>
      <w:proofErr w:type="spellStart"/>
      <w:r w:rsidRPr="001332C1">
        <w:rPr>
          <w:rFonts w:ascii="Computer modern" w:eastAsia="Times New Roman" w:hAnsi="Computer modern"/>
          <w:lang w:eastAsia="en-GB"/>
        </w:rPr>
        <w:t>Tshibamb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Mukendi</w:t>
      </w:r>
      <w:r w:rsidRPr="001332C1">
        <w:rPr>
          <w:rFonts w:ascii="Computer modern" w:eastAsia="Times New Roman" w:hAnsi="Computer modern"/>
          <w:vertAlign w:val="superscript"/>
          <w:lang w:eastAsia="en-GB"/>
        </w:rPr>
        <w:t>hhh</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Jaque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Mukinzi</w:t>
      </w:r>
      <w:r w:rsidRPr="001332C1">
        <w:rPr>
          <w:rFonts w:ascii="Computer modern" w:eastAsia="Times New Roman" w:hAnsi="Computer modern"/>
          <w:vertAlign w:val="superscript"/>
          <w:lang w:eastAsia="en-GB"/>
        </w:rPr>
        <w:t>qq,nnn</w:t>
      </w:r>
      <w:proofErr w:type="spellEnd"/>
      <w:r w:rsidRPr="001332C1">
        <w:rPr>
          <w:rFonts w:ascii="Computer modern" w:eastAsia="Times New Roman" w:hAnsi="Computer modern"/>
          <w:lang w:eastAsia="en-GB"/>
        </w:rPr>
        <w:t xml:space="preserve">, Reuben </w:t>
      </w:r>
      <w:proofErr w:type="spellStart"/>
      <w:r w:rsidRPr="001332C1">
        <w:rPr>
          <w:rFonts w:ascii="Computer modern" w:eastAsia="Times New Roman" w:hAnsi="Computer modern"/>
          <w:lang w:eastAsia="en-GB"/>
        </w:rPr>
        <w:t>Nilus</w:t>
      </w:r>
      <w:r w:rsidRPr="001332C1">
        <w:rPr>
          <w:rFonts w:ascii="Computer modern" w:eastAsia="Times New Roman" w:hAnsi="Computer modern"/>
          <w:vertAlign w:val="superscript"/>
          <w:lang w:eastAsia="en-GB"/>
        </w:rPr>
        <w:t>ooo</w:t>
      </w:r>
      <w:proofErr w:type="spellEnd"/>
      <w:r w:rsidRPr="001332C1">
        <w:rPr>
          <w:rFonts w:ascii="Computer modern" w:eastAsia="Times New Roman" w:hAnsi="Computer modern"/>
          <w:lang w:eastAsia="en-GB"/>
        </w:rPr>
        <w:t>,</w:t>
      </w:r>
      <w:r w:rsidR="00421E19" w:rsidRPr="001332C1">
        <w:rPr>
          <w:rFonts w:ascii="Computer modern" w:eastAsia="Times New Roman" w:hAnsi="Computer modern"/>
          <w:lang w:eastAsia="en-GB"/>
        </w:rPr>
        <w:t xml:space="preserve"> Percy </w:t>
      </w:r>
      <w:proofErr w:type="spellStart"/>
      <w:r w:rsidR="00421E19" w:rsidRPr="001332C1">
        <w:rPr>
          <w:rFonts w:ascii="Computer modern" w:eastAsia="Times New Roman" w:hAnsi="Computer modern"/>
          <w:lang w:eastAsia="en-GB"/>
        </w:rPr>
        <w:t>Núñ</w:t>
      </w:r>
      <w:r w:rsidR="00FF1517" w:rsidRPr="001332C1">
        <w:rPr>
          <w:rFonts w:ascii="Computer modern" w:eastAsia="Times New Roman" w:hAnsi="Computer modern"/>
          <w:lang w:eastAsia="en-GB"/>
        </w:rPr>
        <w:t>e</w:t>
      </w:r>
      <w:r w:rsidR="00421E19" w:rsidRPr="001332C1">
        <w:rPr>
          <w:rFonts w:ascii="Computer modern" w:eastAsia="Times New Roman" w:hAnsi="Computer modern"/>
          <w:lang w:eastAsia="en-GB"/>
        </w:rPr>
        <w:t>z</w:t>
      </w:r>
      <w:proofErr w:type="spellEnd"/>
      <w:r w:rsidR="00421E19"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Vargas</w:t>
      </w:r>
      <w:r w:rsidR="00421E19" w:rsidRPr="001332C1">
        <w:rPr>
          <w:rFonts w:ascii="Computer modern" w:eastAsia="Times New Roman" w:hAnsi="Computer modern"/>
          <w:vertAlign w:val="superscript"/>
          <w:lang w:eastAsia="en-GB"/>
        </w:rPr>
        <w:t>g</w:t>
      </w:r>
      <w:proofErr w:type="spellEnd"/>
      <w:r w:rsidR="00421E19" w:rsidRPr="001332C1">
        <w:rPr>
          <w:rFonts w:ascii="Computer modern" w:eastAsia="Times New Roman" w:hAnsi="Computer modern"/>
          <w:lang w:eastAsia="en-GB"/>
        </w:rPr>
        <w:t xml:space="preserve">, Nadir C. </w:t>
      </w:r>
      <w:proofErr w:type="spellStart"/>
      <w:r w:rsidR="00421E19" w:rsidRPr="001332C1">
        <w:rPr>
          <w:rFonts w:ascii="Computer modern" w:eastAsia="Times New Roman" w:hAnsi="Computer modern"/>
          <w:lang w:eastAsia="en-GB"/>
        </w:rPr>
        <w:t>Pallqui</w:t>
      </w:r>
      <w:proofErr w:type="spellEnd"/>
      <w:r w:rsidR="00421E19"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Camacho</w:t>
      </w:r>
      <w:r w:rsidR="00421E19" w:rsidRPr="001332C1">
        <w:rPr>
          <w:rFonts w:ascii="Computer modern" w:eastAsia="Times New Roman" w:hAnsi="Computer modern"/>
          <w:vertAlign w:val="superscript"/>
          <w:lang w:eastAsia="en-GB"/>
        </w:rPr>
        <w:t>g</w:t>
      </w:r>
      <w:proofErr w:type="spellEnd"/>
      <w:r w:rsidRPr="001332C1">
        <w:rPr>
          <w:rFonts w:ascii="Computer modern" w:eastAsia="Times New Roman" w:hAnsi="Computer modern"/>
          <w:lang w:eastAsia="en-GB"/>
        </w:rPr>
        <w:t xml:space="preserve">, Guido </w:t>
      </w:r>
      <w:proofErr w:type="spellStart"/>
      <w:r w:rsidRPr="001332C1">
        <w:rPr>
          <w:rFonts w:ascii="Computer modern" w:eastAsia="Times New Roman" w:hAnsi="Computer modern"/>
          <w:lang w:eastAsia="en-GB"/>
        </w:rPr>
        <w:t>Pardo</w:t>
      </w:r>
      <w:r w:rsidRPr="001332C1">
        <w:rPr>
          <w:rFonts w:ascii="Computer modern" w:eastAsia="Times New Roman" w:hAnsi="Computer modern"/>
          <w:vertAlign w:val="superscript"/>
          <w:lang w:eastAsia="en-GB"/>
        </w:rPr>
        <w:t>qqq</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Marielos</w:t>
      </w:r>
      <w:proofErr w:type="spellEnd"/>
      <w:r w:rsidRPr="001332C1">
        <w:rPr>
          <w:rFonts w:ascii="Computer modern" w:eastAsia="Times New Roman" w:hAnsi="Computer modern"/>
          <w:lang w:eastAsia="en-GB"/>
        </w:rPr>
        <w:t xml:space="preserve"> Peña-</w:t>
      </w:r>
      <w:proofErr w:type="spellStart"/>
      <w:r w:rsidRPr="001332C1">
        <w:rPr>
          <w:rFonts w:ascii="Computer modern" w:eastAsia="Times New Roman" w:hAnsi="Computer modern"/>
          <w:lang w:eastAsia="en-GB"/>
        </w:rPr>
        <w:t>Claros</w:t>
      </w:r>
      <w:r w:rsidRPr="001332C1">
        <w:rPr>
          <w:rFonts w:ascii="Computer modern" w:eastAsia="Times New Roman" w:hAnsi="Computer modern"/>
          <w:vertAlign w:val="superscript"/>
          <w:lang w:eastAsia="en-GB"/>
        </w:rPr>
        <w:t>rrr</w:t>
      </w:r>
      <w:proofErr w:type="spellEnd"/>
      <w:r w:rsidRPr="001332C1">
        <w:rPr>
          <w:rFonts w:ascii="Computer modern" w:eastAsia="Times New Roman" w:hAnsi="Computer modern"/>
          <w:lang w:eastAsia="en-GB"/>
        </w:rPr>
        <w:t xml:space="preserve">, Pascal </w:t>
      </w:r>
      <w:proofErr w:type="spellStart"/>
      <w:r w:rsidRPr="001332C1">
        <w:rPr>
          <w:rFonts w:ascii="Computer modern" w:eastAsia="Times New Roman" w:hAnsi="Computer modern"/>
          <w:lang w:eastAsia="en-GB"/>
        </w:rPr>
        <w:t>Pétronelli</w:t>
      </w:r>
      <w:r w:rsidRPr="001332C1">
        <w:rPr>
          <w:rFonts w:ascii="Computer modern" w:eastAsia="Times New Roman" w:hAnsi="Computer modern"/>
          <w:vertAlign w:val="superscript"/>
          <w:lang w:eastAsia="en-GB"/>
        </w:rPr>
        <w:t>sss</w:t>
      </w:r>
      <w:proofErr w:type="spellEnd"/>
      <w:r w:rsidRPr="001332C1">
        <w:rPr>
          <w:rFonts w:ascii="Computer modern" w:eastAsia="Times New Roman" w:hAnsi="Computer modern"/>
          <w:lang w:eastAsia="en-GB"/>
        </w:rPr>
        <w:t xml:space="preserve">, Georgia C. </w:t>
      </w:r>
      <w:proofErr w:type="spellStart"/>
      <w:r w:rsidRPr="001332C1">
        <w:rPr>
          <w:rFonts w:ascii="Computer modern" w:eastAsia="Times New Roman" w:hAnsi="Computer modern"/>
          <w:lang w:eastAsia="en-GB"/>
        </w:rPr>
        <w:t>Pickavance</w:t>
      </w:r>
      <w:r w:rsidRPr="001332C1">
        <w:rPr>
          <w:rFonts w:ascii="Computer modern" w:eastAsia="Times New Roman" w:hAnsi="Computer modern"/>
          <w:vertAlign w:val="superscript"/>
          <w:lang w:eastAsia="en-GB"/>
        </w:rPr>
        <w:t>a</w:t>
      </w:r>
      <w:proofErr w:type="spellEnd"/>
      <w:r w:rsidRPr="001332C1">
        <w:rPr>
          <w:rFonts w:ascii="Computer modern" w:eastAsia="Times New Roman" w:hAnsi="Computer modern"/>
          <w:lang w:eastAsia="en-GB"/>
        </w:rPr>
        <w:t xml:space="preserve">, Axel D. </w:t>
      </w:r>
      <w:proofErr w:type="spellStart"/>
      <w:r w:rsidRPr="001332C1">
        <w:rPr>
          <w:rFonts w:ascii="Computer modern" w:eastAsia="Times New Roman" w:hAnsi="Computer modern"/>
          <w:lang w:eastAsia="en-GB"/>
        </w:rPr>
        <w:t>Poulse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vertAlign w:val="superscript"/>
          <w:lang w:eastAsia="en-GB"/>
        </w:rPr>
        <w:t>ttt</w:t>
      </w:r>
      <w:proofErr w:type="spellEnd"/>
      <w:r w:rsidRPr="001332C1">
        <w:rPr>
          <w:rFonts w:ascii="Computer modern" w:eastAsia="Times New Roman" w:hAnsi="Computer modern"/>
          <w:lang w:eastAsia="en-GB"/>
        </w:rPr>
        <w:t xml:space="preserve">, John R. </w:t>
      </w:r>
      <w:proofErr w:type="spellStart"/>
      <w:r w:rsidRPr="001332C1">
        <w:rPr>
          <w:rFonts w:ascii="Computer modern" w:eastAsia="Times New Roman" w:hAnsi="Computer modern"/>
          <w:lang w:eastAsia="en-GB"/>
        </w:rPr>
        <w:t>Poulsen</w:t>
      </w:r>
      <w:r w:rsidRPr="001332C1">
        <w:rPr>
          <w:rFonts w:ascii="Computer modern" w:eastAsia="Times New Roman" w:hAnsi="Computer modern"/>
          <w:vertAlign w:val="superscript"/>
          <w:lang w:eastAsia="en-GB"/>
        </w:rPr>
        <w:t>hh</w:t>
      </w:r>
      <w:proofErr w:type="spellEnd"/>
      <w:r w:rsidRPr="001332C1">
        <w:rPr>
          <w:rFonts w:ascii="Computer modern" w:eastAsia="Times New Roman" w:hAnsi="Computer modern"/>
          <w:lang w:eastAsia="en-GB"/>
        </w:rPr>
        <w:t xml:space="preserve">, Richard B. </w:t>
      </w:r>
      <w:proofErr w:type="spellStart"/>
      <w:r w:rsidRPr="001332C1">
        <w:rPr>
          <w:rFonts w:ascii="Computer modern" w:eastAsia="Times New Roman" w:hAnsi="Computer modern"/>
          <w:lang w:eastAsia="en-GB"/>
        </w:rPr>
        <w:t>Primack</w:t>
      </w:r>
      <w:r w:rsidRPr="001332C1">
        <w:rPr>
          <w:rFonts w:ascii="Computer modern" w:eastAsia="Times New Roman" w:hAnsi="Computer modern"/>
          <w:vertAlign w:val="superscript"/>
          <w:lang w:eastAsia="en-GB"/>
        </w:rPr>
        <w:t>uuu</w:t>
      </w:r>
      <w:proofErr w:type="spellEnd"/>
      <w:r w:rsidRPr="001332C1">
        <w:rPr>
          <w:rFonts w:ascii="Computer modern" w:eastAsia="Times New Roman" w:hAnsi="Computer modern"/>
          <w:lang w:eastAsia="en-GB"/>
        </w:rPr>
        <w:t xml:space="preserve">, Hari </w:t>
      </w:r>
      <w:proofErr w:type="spellStart"/>
      <w:r w:rsidRPr="001332C1">
        <w:rPr>
          <w:rFonts w:ascii="Computer modern" w:eastAsia="Times New Roman" w:hAnsi="Computer modern"/>
          <w:lang w:eastAsia="en-GB"/>
        </w:rPr>
        <w:t>Priyadi</w:t>
      </w:r>
      <w:r w:rsidRPr="001332C1">
        <w:rPr>
          <w:rFonts w:ascii="Computer modern" w:eastAsia="Times New Roman" w:hAnsi="Computer modern"/>
          <w:vertAlign w:val="superscript"/>
          <w:lang w:eastAsia="en-GB"/>
        </w:rPr>
        <w:t>vvv,www</w:t>
      </w:r>
      <w:proofErr w:type="spellEnd"/>
      <w:r w:rsidRPr="001332C1">
        <w:rPr>
          <w:rFonts w:ascii="Computer modern" w:eastAsia="Times New Roman" w:hAnsi="Computer modern"/>
          <w:lang w:eastAsia="en-GB"/>
        </w:rPr>
        <w:t xml:space="preserve">, Carlos A. </w:t>
      </w:r>
      <w:proofErr w:type="spellStart"/>
      <w:r w:rsidRPr="001332C1">
        <w:rPr>
          <w:rFonts w:ascii="Computer modern" w:eastAsia="Times New Roman" w:hAnsi="Computer modern"/>
          <w:lang w:eastAsia="en-GB"/>
        </w:rPr>
        <w:t>Quesada</w:t>
      </w:r>
      <w:r w:rsidRPr="001332C1">
        <w:rPr>
          <w:rFonts w:ascii="Computer modern" w:eastAsia="Times New Roman" w:hAnsi="Computer modern"/>
          <w:vertAlign w:val="superscript"/>
          <w:lang w:eastAsia="en-GB"/>
        </w:rPr>
        <w:t>r</w:t>
      </w:r>
      <w:proofErr w:type="spellEnd"/>
      <w:r w:rsidRPr="001332C1">
        <w:rPr>
          <w:rFonts w:ascii="Computer modern" w:eastAsia="Times New Roman" w:hAnsi="Computer modern"/>
          <w:lang w:eastAsia="en-GB"/>
        </w:rPr>
        <w:t xml:space="preserve">, Jan </w:t>
      </w:r>
      <w:proofErr w:type="spellStart"/>
      <w:r w:rsidRPr="001332C1">
        <w:rPr>
          <w:rFonts w:ascii="Computer modern" w:eastAsia="Times New Roman" w:hAnsi="Computer modern"/>
          <w:lang w:eastAsia="en-GB"/>
        </w:rPr>
        <w:t>Reitsma</w:t>
      </w:r>
      <w:r w:rsidRPr="001332C1">
        <w:rPr>
          <w:rFonts w:ascii="Computer modern" w:eastAsia="Times New Roman" w:hAnsi="Computer modern"/>
          <w:vertAlign w:val="superscript"/>
          <w:lang w:eastAsia="en-GB"/>
        </w:rPr>
        <w:t>xxx</w:t>
      </w:r>
      <w:proofErr w:type="spellEnd"/>
      <w:r w:rsidRPr="001332C1">
        <w:rPr>
          <w:rFonts w:ascii="Computer modern" w:eastAsia="Times New Roman" w:hAnsi="Computer modern"/>
          <w:lang w:eastAsia="en-GB"/>
        </w:rPr>
        <w:t xml:space="preserve">, Maxime </w:t>
      </w:r>
      <w:proofErr w:type="spellStart"/>
      <w:r w:rsidRPr="001332C1">
        <w:rPr>
          <w:rFonts w:ascii="Computer modern" w:eastAsia="Times New Roman" w:hAnsi="Computer modern"/>
          <w:lang w:eastAsia="en-GB"/>
        </w:rPr>
        <w:t>Réjou-Méchain</w:t>
      </w:r>
      <w:r w:rsidRPr="001332C1">
        <w:rPr>
          <w:rFonts w:ascii="Computer modern" w:eastAsia="Times New Roman" w:hAnsi="Computer modern"/>
          <w:vertAlign w:val="superscript"/>
          <w:lang w:eastAsia="en-GB"/>
        </w:rPr>
        <w:t>d</w:t>
      </w:r>
      <w:proofErr w:type="spellEnd"/>
      <w:r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Zorayda</w:t>
      </w:r>
      <w:proofErr w:type="spellEnd"/>
      <w:r w:rsidR="00421E19"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Restrepo</w:t>
      </w:r>
      <w:proofErr w:type="spellEnd"/>
      <w:r w:rsidR="00421E19" w:rsidRPr="001332C1">
        <w:rPr>
          <w:rFonts w:ascii="Computer modern" w:eastAsia="Times New Roman" w:hAnsi="Computer modern"/>
          <w:lang w:eastAsia="en-GB"/>
        </w:rPr>
        <w:t xml:space="preserve"> </w:t>
      </w:r>
      <w:proofErr w:type="spellStart"/>
      <w:r w:rsidR="00421E19" w:rsidRPr="001332C1">
        <w:rPr>
          <w:rFonts w:ascii="Computer modern" w:eastAsia="Times New Roman" w:hAnsi="Computer modern"/>
          <w:lang w:eastAsia="en-GB"/>
        </w:rPr>
        <w:t>Correa</w:t>
      </w:r>
      <w:r w:rsidR="00421E19" w:rsidRPr="001332C1">
        <w:rPr>
          <w:rFonts w:ascii="Computer modern" w:eastAsia="Times New Roman" w:hAnsi="Computer modern"/>
          <w:vertAlign w:val="superscript"/>
          <w:lang w:eastAsia="en-GB"/>
        </w:rPr>
        <w:t>kk</w:t>
      </w:r>
      <w:proofErr w:type="spellEnd"/>
      <w:r w:rsidR="00421E19"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Erva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Rutishauser</w:t>
      </w:r>
      <w:r w:rsidRPr="001332C1">
        <w:rPr>
          <w:rFonts w:ascii="Computer modern" w:eastAsia="Times New Roman" w:hAnsi="Computer modern"/>
          <w:vertAlign w:val="superscript"/>
          <w:lang w:eastAsia="en-GB"/>
        </w:rPr>
        <w:t>yyy</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Kamariah</w:t>
      </w:r>
      <w:proofErr w:type="spellEnd"/>
      <w:r w:rsidRPr="001332C1">
        <w:rPr>
          <w:rFonts w:ascii="Computer modern" w:eastAsia="Times New Roman" w:hAnsi="Computer modern"/>
          <w:lang w:eastAsia="en-GB"/>
        </w:rPr>
        <w:t xml:space="preserve"> Abu </w:t>
      </w:r>
      <w:proofErr w:type="spellStart"/>
      <w:r w:rsidRPr="001332C1">
        <w:rPr>
          <w:rFonts w:ascii="Computer modern" w:eastAsia="Times New Roman" w:hAnsi="Computer modern"/>
          <w:lang w:eastAsia="en-GB"/>
        </w:rPr>
        <w:t>Salim</w:t>
      </w:r>
      <w:r w:rsidRPr="001332C1">
        <w:rPr>
          <w:rFonts w:ascii="Computer modern" w:eastAsia="Times New Roman" w:hAnsi="Computer modern"/>
          <w:vertAlign w:val="superscript"/>
          <w:lang w:eastAsia="en-GB"/>
        </w:rPr>
        <w:t>zzz</w:t>
      </w:r>
      <w:proofErr w:type="spellEnd"/>
      <w:r w:rsidRPr="001332C1">
        <w:rPr>
          <w:rFonts w:ascii="Computer modern" w:eastAsia="Times New Roman" w:hAnsi="Computer modern"/>
          <w:lang w:eastAsia="en-GB"/>
        </w:rPr>
        <w:t xml:space="preserve">, Rafael P. </w:t>
      </w:r>
      <w:proofErr w:type="spellStart"/>
      <w:r w:rsidRPr="001332C1">
        <w:rPr>
          <w:rFonts w:ascii="Computer modern" w:eastAsia="Times New Roman" w:hAnsi="Computer modern"/>
          <w:lang w:eastAsia="en-GB"/>
        </w:rPr>
        <w:t>Salomão</w:t>
      </w:r>
      <w:r w:rsidRPr="001332C1">
        <w:rPr>
          <w:rFonts w:ascii="Computer modern" w:eastAsia="Times New Roman" w:hAnsi="Computer modern"/>
          <w:vertAlign w:val="superscript"/>
          <w:lang w:eastAsia="en-GB"/>
        </w:rPr>
        <w:t>aaa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Ismayadi</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Samsoedin</w:t>
      </w:r>
      <w:r w:rsidRPr="001332C1">
        <w:rPr>
          <w:rFonts w:ascii="Computer modern" w:eastAsia="Times New Roman" w:hAnsi="Computer modern"/>
          <w:vertAlign w:val="superscript"/>
          <w:lang w:eastAsia="en-GB"/>
        </w:rPr>
        <w:t>bbbb</w:t>
      </w:r>
      <w:proofErr w:type="spellEnd"/>
      <w:r w:rsidRPr="001332C1">
        <w:rPr>
          <w:rFonts w:ascii="Computer modern" w:eastAsia="Times New Roman" w:hAnsi="Computer modern"/>
          <w:lang w:eastAsia="en-GB"/>
        </w:rPr>
        <w:t xml:space="preserve">, Douglas </w:t>
      </w:r>
      <w:proofErr w:type="spellStart"/>
      <w:r w:rsidRPr="001332C1">
        <w:rPr>
          <w:rFonts w:ascii="Computer modern" w:eastAsia="Times New Roman" w:hAnsi="Computer modern"/>
          <w:lang w:eastAsia="en-GB"/>
        </w:rPr>
        <w:t>Sheil</w:t>
      </w:r>
      <w:r w:rsidRPr="001332C1">
        <w:rPr>
          <w:rFonts w:ascii="Computer modern" w:eastAsia="Times New Roman" w:hAnsi="Computer modern"/>
          <w:vertAlign w:val="superscript"/>
          <w:lang w:eastAsia="en-GB"/>
        </w:rPr>
        <w:t>h,cccc</w:t>
      </w:r>
      <w:proofErr w:type="spellEnd"/>
      <w:r w:rsidRPr="001332C1">
        <w:rPr>
          <w:rFonts w:ascii="Computer modern" w:eastAsia="Times New Roman" w:hAnsi="Computer modern"/>
          <w:lang w:eastAsia="en-GB"/>
        </w:rPr>
        <w:t xml:space="preserve">, Rodrigo </w:t>
      </w:r>
      <w:proofErr w:type="spellStart"/>
      <w:r w:rsidRPr="001332C1">
        <w:rPr>
          <w:rFonts w:ascii="Computer modern" w:eastAsia="Times New Roman" w:hAnsi="Computer modern"/>
          <w:lang w:eastAsia="en-GB"/>
        </w:rPr>
        <w:t>Sierra</w:t>
      </w:r>
      <w:r w:rsidRPr="001332C1">
        <w:rPr>
          <w:rFonts w:ascii="Computer modern" w:eastAsia="Times New Roman" w:hAnsi="Computer modern"/>
          <w:vertAlign w:val="superscript"/>
          <w:lang w:eastAsia="en-GB"/>
        </w:rPr>
        <w:t>dddd</w:t>
      </w:r>
      <w:proofErr w:type="spellEnd"/>
      <w:r w:rsidRPr="001332C1">
        <w:rPr>
          <w:rFonts w:ascii="Computer modern" w:eastAsia="Times New Roman" w:hAnsi="Computer modern"/>
          <w:lang w:eastAsia="en-GB"/>
        </w:rPr>
        <w:t xml:space="preserve">, Marcos </w:t>
      </w:r>
      <w:proofErr w:type="spellStart"/>
      <w:r w:rsidRPr="001332C1">
        <w:rPr>
          <w:rFonts w:ascii="Computer modern" w:eastAsia="Times New Roman" w:hAnsi="Computer modern"/>
          <w:lang w:eastAsia="en-GB"/>
        </w:rPr>
        <w:t>Silveira</w:t>
      </w:r>
      <w:r w:rsidRPr="001332C1">
        <w:rPr>
          <w:rFonts w:ascii="Computer modern" w:eastAsia="Times New Roman" w:hAnsi="Computer modern"/>
          <w:vertAlign w:val="superscript"/>
          <w:lang w:eastAsia="en-GB"/>
        </w:rPr>
        <w:t>eeee</w:t>
      </w:r>
      <w:proofErr w:type="spellEnd"/>
      <w:r w:rsidRPr="001332C1">
        <w:rPr>
          <w:rFonts w:ascii="Computer modern" w:eastAsia="Times New Roman" w:hAnsi="Computer modern"/>
          <w:lang w:eastAsia="en-GB"/>
        </w:rPr>
        <w:t xml:space="preserve">, J. W. Ferry </w:t>
      </w:r>
      <w:proofErr w:type="spellStart"/>
      <w:r w:rsidRPr="001332C1">
        <w:rPr>
          <w:rFonts w:ascii="Computer modern" w:eastAsia="Times New Roman" w:hAnsi="Computer modern"/>
          <w:lang w:eastAsia="en-GB"/>
        </w:rPr>
        <w:t>Slik</w:t>
      </w:r>
      <w:r w:rsidRPr="001332C1">
        <w:rPr>
          <w:rFonts w:ascii="Computer modern" w:eastAsia="Times New Roman" w:hAnsi="Computer modern"/>
          <w:vertAlign w:val="superscript"/>
          <w:lang w:eastAsia="en-GB"/>
        </w:rPr>
        <w:t>zzz</w:t>
      </w:r>
      <w:proofErr w:type="spellEnd"/>
      <w:r w:rsidRPr="001332C1">
        <w:rPr>
          <w:rFonts w:ascii="Computer modern" w:eastAsia="Times New Roman" w:hAnsi="Computer modern"/>
          <w:lang w:eastAsia="en-GB"/>
        </w:rPr>
        <w:t xml:space="preserve">, Lisa </w:t>
      </w:r>
      <w:proofErr w:type="spellStart"/>
      <w:r w:rsidRPr="001332C1">
        <w:rPr>
          <w:rFonts w:ascii="Computer modern" w:eastAsia="Times New Roman" w:hAnsi="Computer modern"/>
          <w:lang w:eastAsia="en-GB"/>
        </w:rPr>
        <w:t>Steel</w:t>
      </w:r>
      <w:r w:rsidRPr="001332C1">
        <w:rPr>
          <w:rFonts w:ascii="Computer modern" w:eastAsia="Times New Roman" w:hAnsi="Computer modern"/>
          <w:vertAlign w:val="superscript"/>
          <w:lang w:eastAsia="en-GB"/>
        </w:rPr>
        <w:t>ffff</w:t>
      </w:r>
      <w:proofErr w:type="spellEnd"/>
      <w:r w:rsidRPr="001332C1">
        <w:rPr>
          <w:rFonts w:ascii="Computer modern" w:eastAsia="Times New Roman" w:hAnsi="Computer modern"/>
          <w:lang w:eastAsia="en-GB"/>
        </w:rPr>
        <w:t xml:space="preserve">, Hermann </w:t>
      </w:r>
      <w:proofErr w:type="spellStart"/>
      <w:r w:rsidRPr="001332C1">
        <w:rPr>
          <w:rFonts w:ascii="Computer modern" w:eastAsia="Times New Roman" w:hAnsi="Computer modern"/>
          <w:lang w:eastAsia="en-GB"/>
        </w:rPr>
        <w:t>Taedoumg</w:t>
      </w:r>
      <w:r w:rsidRPr="001332C1">
        <w:rPr>
          <w:rFonts w:ascii="Computer modern" w:eastAsia="Times New Roman" w:hAnsi="Computer modern"/>
          <w:vertAlign w:val="superscript"/>
          <w:lang w:eastAsia="en-GB"/>
        </w:rPr>
        <w:t>c</w:t>
      </w:r>
      <w:proofErr w:type="spellEnd"/>
      <w:r w:rsidRPr="001332C1">
        <w:rPr>
          <w:rFonts w:ascii="Computer modern" w:eastAsia="Times New Roman" w:hAnsi="Computer modern"/>
          <w:lang w:eastAsia="en-GB"/>
        </w:rPr>
        <w:t xml:space="preserve">, Sylvester </w:t>
      </w:r>
      <w:proofErr w:type="spellStart"/>
      <w:r w:rsidRPr="001332C1">
        <w:rPr>
          <w:rFonts w:ascii="Computer modern" w:eastAsia="Times New Roman" w:hAnsi="Computer modern"/>
          <w:lang w:eastAsia="en-GB"/>
        </w:rPr>
        <w:t>Tan</w:t>
      </w:r>
      <w:r w:rsidRPr="001332C1">
        <w:rPr>
          <w:rFonts w:ascii="Computer modern" w:eastAsia="Times New Roman" w:hAnsi="Computer modern"/>
          <w:vertAlign w:val="superscript"/>
          <w:lang w:eastAsia="en-GB"/>
        </w:rPr>
        <w:t>gggg</w:t>
      </w:r>
      <w:proofErr w:type="spellEnd"/>
      <w:r w:rsidRPr="001332C1">
        <w:rPr>
          <w:rFonts w:ascii="Computer modern" w:eastAsia="Times New Roman" w:hAnsi="Computer modern"/>
          <w:lang w:eastAsia="en-GB"/>
        </w:rPr>
        <w:t xml:space="preserve">, John W. </w:t>
      </w:r>
      <w:proofErr w:type="spellStart"/>
      <w:r w:rsidRPr="001332C1">
        <w:rPr>
          <w:rFonts w:ascii="Computer modern" w:eastAsia="Times New Roman" w:hAnsi="Computer modern"/>
          <w:lang w:eastAsia="en-GB"/>
        </w:rPr>
        <w:t>Terborgh</w:t>
      </w:r>
      <w:r w:rsidRPr="001332C1">
        <w:rPr>
          <w:rFonts w:ascii="Computer modern" w:eastAsia="Times New Roman" w:hAnsi="Computer modern"/>
          <w:vertAlign w:val="superscript"/>
          <w:lang w:eastAsia="en-GB"/>
        </w:rPr>
        <w:t>hh</w:t>
      </w:r>
      <w:proofErr w:type="spellEnd"/>
      <w:r w:rsidRPr="001332C1">
        <w:rPr>
          <w:rFonts w:ascii="Computer modern" w:eastAsia="Times New Roman" w:hAnsi="Computer modern"/>
          <w:lang w:eastAsia="en-GB"/>
        </w:rPr>
        <w:t xml:space="preserve">, Sean C. </w:t>
      </w:r>
      <w:proofErr w:type="spellStart"/>
      <w:r w:rsidRPr="001332C1">
        <w:rPr>
          <w:rFonts w:ascii="Computer modern" w:eastAsia="Times New Roman" w:hAnsi="Computer modern"/>
          <w:lang w:eastAsia="en-GB"/>
        </w:rPr>
        <w:t>Thomas</w:t>
      </w:r>
      <w:r w:rsidRPr="001332C1">
        <w:rPr>
          <w:rFonts w:ascii="Computer modern" w:eastAsia="Times New Roman" w:hAnsi="Computer modern"/>
          <w:vertAlign w:val="superscript"/>
          <w:lang w:eastAsia="en-GB"/>
        </w:rPr>
        <w:t>hhhh</w:t>
      </w:r>
      <w:proofErr w:type="spellEnd"/>
      <w:r w:rsidRPr="001332C1">
        <w:rPr>
          <w:rFonts w:ascii="Computer modern" w:eastAsia="Times New Roman" w:hAnsi="Computer modern"/>
          <w:lang w:eastAsia="en-GB"/>
        </w:rPr>
        <w:t xml:space="preserve">, Marisol </w:t>
      </w:r>
      <w:proofErr w:type="spellStart"/>
      <w:r w:rsidRPr="001332C1">
        <w:rPr>
          <w:rFonts w:ascii="Computer modern" w:eastAsia="Times New Roman" w:hAnsi="Computer modern"/>
          <w:lang w:eastAsia="en-GB"/>
        </w:rPr>
        <w:t>Toledo</w:t>
      </w:r>
      <w:r w:rsidRPr="001332C1">
        <w:rPr>
          <w:rFonts w:ascii="Computer modern" w:eastAsia="Times New Roman" w:hAnsi="Computer modern"/>
          <w:vertAlign w:val="superscript"/>
          <w:lang w:eastAsia="en-GB"/>
        </w:rPr>
        <w:t>rrr</w:t>
      </w:r>
      <w:proofErr w:type="spellEnd"/>
      <w:r w:rsidRPr="001332C1">
        <w:rPr>
          <w:rFonts w:ascii="Computer modern" w:eastAsia="Times New Roman" w:hAnsi="Computer modern"/>
          <w:lang w:eastAsia="en-GB"/>
        </w:rPr>
        <w:t xml:space="preserve">, Peter </w:t>
      </w:r>
      <w:proofErr w:type="spellStart"/>
      <w:r w:rsidRPr="001332C1">
        <w:rPr>
          <w:rFonts w:ascii="Computer modern" w:eastAsia="Times New Roman" w:hAnsi="Computer modern"/>
          <w:lang w:eastAsia="en-GB"/>
        </w:rPr>
        <w:t>Umunay</w:t>
      </w:r>
      <w:r w:rsidRPr="001332C1">
        <w:rPr>
          <w:rFonts w:ascii="Computer modern" w:eastAsia="Times New Roman" w:hAnsi="Computer modern"/>
          <w:vertAlign w:val="superscript"/>
          <w:lang w:eastAsia="en-GB"/>
        </w:rPr>
        <w:t>iiii</w:t>
      </w:r>
      <w:proofErr w:type="spellEnd"/>
      <w:r w:rsidRPr="001332C1">
        <w:rPr>
          <w:rFonts w:ascii="Computer modern" w:eastAsia="Times New Roman" w:hAnsi="Computer modern"/>
          <w:lang w:eastAsia="en-GB"/>
        </w:rPr>
        <w:t xml:space="preserve">, </w:t>
      </w:r>
      <w:r w:rsidR="00421E19" w:rsidRPr="001332C1">
        <w:rPr>
          <w:rFonts w:ascii="Computer modern" w:eastAsia="Times New Roman" w:hAnsi="Computer modern"/>
          <w:lang w:eastAsia="en-GB"/>
        </w:rPr>
        <w:t xml:space="preserve">Luis Valenzuela </w:t>
      </w:r>
      <w:proofErr w:type="spellStart"/>
      <w:r w:rsidR="00421E19" w:rsidRPr="001332C1">
        <w:rPr>
          <w:rFonts w:ascii="Computer modern" w:eastAsia="Times New Roman" w:hAnsi="Computer modern"/>
          <w:lang w:eastAsia="en-GB"/>
        </w:rPr>
        <w:t>Gamarra</w:t>
      </w:r>
      <w:r w:rsidR="00421E19" w:rsidRPr="001332C1">
        <w:rPr>
          <w:rFonts w:ascii="Computer modern" w:eastAsia="Times New Roman" w:hAnsi="Computer modern"/>
          <w:vertAlign w:val="superscript"/>
          <w:lang w:eastAsia="en-GB"/>
        </w:rPr>
        <w:t>f</w:t>
      </w:r>
      <w:proofErr w:type="spellEnd"/>
      <w:r w:rsidR="00421E19" w:rsidRPr="001332C1">
        <w:rPr>
          <w:rFonts w:ascii="Computer modern" w:eastAsia="Times New Roman" w:hAnsi="Computer modern"/>
          <w:lang w:eastAsia="en-GB"/>
        </w:rPr>
        <w:t xml:space="preserve">, </w:t>
      </w:r>
      <w:r w:rsidRPr="001332C1">
        <w:rPr>
          <w:rFonts w:ascii="Computer modern" w:eastAsia="Times New Roman" w:hAnsi="Computer modern"/>
          <w:lang w:eastAsia="en-GB"/>
        </w:rPr>
        <w:t xml:space="preserve">Ima </w:t>
      </w:r>
      <w:proofErr w:type="spellStart"/>
      <w:r w:rsidRPr="001332C1">
        <w:rPr>
          <w:rFonts w:ascii="Computer modern" w:eastAsia="Times New Roman" w:hAnsi="Computer modern"/>
          <w:lang w:eastAsia="en-GB"/>
        </w:rPr>
        <w:t>Céli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Guimarãe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Vieira</w:t>
      </w:r>
      <w:r w:rsidRPr="001332C1">
        <w:rPr>
          <w:rFonts w:ascii="Computer modern" w:eastAsia="Times New Roman" w:hAnsi="Computer modern"/>
          <w:vertAlign w:val="superscript"/>
          <w:lang w:eastAsia="en-GB"/>
        </w:rPr>
        <w:t>aaaa</w:t>
      </w:r>
      <w:proofErr w:type="spellEnd"/>
      <w:r w:rsidRPr="001332C1">
        <w:rPr>
          <w:rFonts w:ascii="Computer modern" w:eastAsia="Times New Roman" w:hAnsi="Computer modern"/>
          <w:lang w:eastAsia="en-GB"/>
        </w:rPr>
        <w:t xml:space="preserve">, Vincent A. </w:t>
      </w:r>
      <w:proofErr w:type="spellStart"/>
      <w:r w:rsidRPr="001332C1">
        <w:rPr>
          <w:rFonts w:ascii="Computer modern" w:eastAsia="Times New Roman" w:hAnsi="Computer modern"/>
          <w:lang w:eastAsia="en-GB"/>
        </w:rPr>
        <w:t>Vos</w:t>
      </w:r>
      <w:r w:rsidRPr="001332C1">
        <w:rPr>
          <w:rFonts w:ascii="Computer modern" w:eastAsia="Times New Roman" w:hAnsi="Computer modern"/>
          <w:vertAlign w:val="superscript"/>
          <w:lang w:eastAsia="en-GB"/>
        </w:rPr>
        <w:t>qqq</w:t>
      </w:r>
      <w:proofErr w:type="spellEnd"/>
      <w:r w:rsidRPr="001332C1">
        <w:rPr>
          <w:rFonts w:ascii="Computer modern" w:eastAsia="Times New Roman" w:hAnsi="Computer modern"/>
          <w:vertAlign w:val="superscript"/>
          <w:lang w:eastAsia="en-GB"/>
        </w:rPr>
        <w:t>,</w:t>
      </w:r>
      <w:r w:rsidRPr="001332C1">
        <w:rPr>
          <w:rFonts w:ascii="Computer modern" w:eastAsia="Times New Roman" w:hAnsi="Computer modern"/>
          <w:lang w:eastAsia="en-GB"/>
        </w:rPr>
        <w:t xml:space="preserve">, Ophelia </w:t>
      </w:r>
      <w:proofErr w:type="spellStart"/>
      <w:r w:rsidRPr="001332C1">
        <w:rPr>
          <w:rFonts w:ascii="Computer modern" w:eastAsia="Times New Roman" w:hAnsi="Computer modern"/>
          <w:lang w:eastAsia="en-GB"/>
        </w:rPr>
        <w:t>Wang</w:t>
      </w:r>
      <w:r w:rsidRPr="001332C1">
        <w:rPr>
          <w:rFonts w:ascii="Computer modern" w:eastAsia="Times New Roman" w:hAnsi="Computer modern"/>
          <w:vertAlign w:val="superscript"/>
          <w:lang w:eastAsia="en-GB"/>
        </w:rPr>
        <w:t>kkkk</w:t>
      </w:r>
      <w:proofErr w:type="spellEnd"/>
      <w:r w:rsidRPr="001332C1">
        <w:rPr>
          <w:rFonts w:ascii="Computer modern" w:eastAsia="Times New Roman" w:hAnsi="Computer modern"/>
          <w:lang w:eastAsia="en-GB"/>
        </w:rPr>
        <w:t xml:space="preserve">, Simon </w:t>
      </w:r>
      <w:proofErr w:type="spellStart"/>
      <w:r w:rsidRPr="001332C1">
        <w:rPr>
          <w:rFonts w:ascii="Computer modern" w:eastAsia="Times New Roman" w:hAnsi="Computer modern"/>
          <w:lang w:eastAsia="en-GB"/>
        </w:rPr>
        <w:t>Willcock</w:t>
      </w:r>
      <w:r w:rsidRPr="001332C1">
        <w:rPr>
          <w:rFonts w:ascii="Computer modern" w:eastAsia="Times New Roman" w:hAnsi="Computer modern"/>
          <w:vertAlign w:val="superscript"/>
          <w:lang w:eastAsia="en-GB"/>
        </w:rPr>
        <w:t>llll</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Lis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Zemagho</w:t>
      </w:r>
      <w:r w:rsidRPr="001332C1">
        <w:rPr>
          <w:rFonts w:ascii="Computer modern" w:eastAsia="Times New Roman" w:hAnsi="Computer modern"/>
          <w:vertAlign w:val="superscript"/>
          <w:lang w:eastAsia="en-GB"/>
        </w:rPr>
        <w:t>c</w:t>
      </w:r>
      <w:proofErr w:type="spellEnd"/>
    </w:p>
    <w:p w14:paraId="36A51C83" w14:textId="77777777" w:rsidR="00233260" w:rsidRPr="001332C1" w:rsidRDefault="00233260" w:rsidP="00233260">
      <w:pPr>
        <w:spacing w:line="480" w:lineRule="auto"/>
        <w:rPr>
          <w:rFonts w:ascii="Computer modern" w:hAnsi="Computer modern"/>
        </w:rPr>
      </w:pPr>
    </w:p>
    <w:p w14:paraId="7743A900" w14:textId="77777777" w:rsidR="005F75BA" w:rsidRPr="001332C1" w:rsidRDefault="00A056FA" w:rsidP="00720F19">
      <w:pPr>
        <w:spacing w:line="480" w:lineRule="auto"/>
        <w:rPr>
          <w:rFonts w:ascii="Computer modern" w:hAnsi="Computer modern"/>
        </w:rPr>
      </w:pPr>
      <w:r w:rsidRPr="001332C1">
        <w:rPr>
          <w:rFonts w:ascii="Computer modern" w:hAnsi="Computer modern"/>
        </w:rPr>
        <w:lastRenderedPageBreak/>
        <w:t>Author affiliations:</w:t>
      </w:r>
    </w:p>
    <w:p w14:paraId="79B755EA" w14:textId="50C07CA8" w:rsidR="00371205" w:rsidRPr="001332C1" w:rsidRDefault="00371205" w:rsidP="00371205">
      <w:pPr>
        <w:spacing w:line="480" w:lineRule="auto"/>
        <w:rPr>
          <w:rFonts w:ascii="Computer modern" w:eastAsia="Times New Roman" w:hAnsi="Computer modern"/>
          <w:vertAlign w:val="superscript"/>
          <w:lang w:eastAsia="en-GB"/>
        </w:rPr>
      </w:pPr>
      <w:proofErr w:type="spellStart"/>
      <w:r w:rsidRPr="001332C1">
        <w:rPr>
          <w:rFonts w:ascii="Computer modern" w:eastAsia="Times New Roman" w:hAnsi="Computer modern"/>
          <w:vertAlign w:val="superscript"/>
          <w:lang w:eastAsia="en-GB"/>
        </w:rPr>
        <w:t>a</w:t>
      </w:r>
      <w:r w:rsidRPr="001332C1">
        <w:rPr>
          <w:rFonts w:ascii="Computer modern" w:eastAsia="Times New Roman" w:hAnsi="Computer modern"/>
          <w:lang w:eastAsia="en-GB"/>
        </w:rPr>
        <w:t>School</w:t>
      </w:r>
      <w:proofErr w:type="spellEnd"/>
      <w:r w:rsidRPr="001332C1">
        <w:rPr>
          <w:rFonts w:ascii="Computer modern" w:eastAsia="Times New Roman" w:hAnsi="Computer modern"/>
          <w:lang w:eastAsia="en-GB"/>
        </w:rPr>
        <w:t xml:space="preserve"> of Geography, University of Leeds, Leeds, UK, </w:t>
      </w:r>
      <w:proofErr w:type="spellStart"/>
      <w:r w:rsidRPr="001332C1">
        <w:rPr>
          <w:rFonts w:ascii="Computer modern" w:eastAsia="Times New Roman" w:hAnsi="Computer modern"/>
          <w:vertAlign w:val="superscript"/>
          <w:lang w:eastAsia="en-GB"/>
        </w:rPr>
        <w:t>b</w:t>
      </w:r>
      <w:r w:rsidRPr="001332C1">
        <w:rPr>
          <w:rFonts w:ascii="Computer modern" w:eastAsia="Times New Roman" w:hAnsi="Computer modern"/>
          <w:lang w:eastAsia="en-GB"/>
        </w:rPr>
        <w:t>Department</w:t>
      </w:r>
      <w:proofErr w:type="spellEnd"/>
      <w:r w:rsidRPr="001332C1">
        <w:rPr>
          <w:rFonts w:ascii="Computer modern" w:eastAsia="Times New Roman" w:hAnsi="Computer modern"/>
          <w:lang w:eastAsia="en-GB"/>
        </w:rPr>
        <w:t xml:space="preserve"> of Geography, University College London, London, </w:t>
      </w:r>
      <w:proofErr w:type="spellStart"/>
      <w:r w:rsidRPr="001332C1">
        <w:rPr>
          <w:rFonts w:ascii="Computer modern" w:eastAsia="Times New Roman" w:hAnsi="Computer modern"/>
          <w:lang w:eastAsia="en-GB"/>
        </w:rPr>
        <w:t>UK,</w:t>
      </w:r>
      <w:r w:rsidRPr="001332C1">
        <w:rPr>
          <w:rFonts w:ascii="Computer modern" w:eastAsia="Times New Roman" w:hAnsi="Computer modern"/>
          <w:vertAlign w:val="superscript"/>
          <w:lang w:eastAsia="en-GB"/>
        </w:rPr>
        <w:t>c</w:t>
      </w:r>
      <w:r w:rsidRPr="001332C1">
        <w:rPr>
          <w:rFonts w:ascii="Computer modern" w:eastAsia="Times New Roman" w:hAnsi="Computer modern"/>
          <w:lang w:eastAsia="en-GB"/>
        </w:rPr>
        <w:t>Plant</w:t>
      </w:r>
      <w:proofErr w:type="spellEnd"/>
      <w:r w:rsidRPr="001332C1">
        <w:rPr>
          <w:rFonts w:ascii="Computer modern" w:eastAsia="Times New Roman" w:hAnsi="Computer modern"/>
          <w:lang w:eastAsia="en-GB"/>
        </w:rPr>
        <w:t xml:space="preserve"> Systematic and Ecology Laboratory, University of </w:t>
      </w:r>
      <w:proofErr w:type="spellStart"/>
      <w:r w:rsidRPr="001332C1">
        <w:rPr>
          <w:rFonts w:ascii="Computer modern" w:eastAsia="Times New Roman" w:hAnsi="Computer modern"/>
          <w:lang w:eastAsia="en-GB"/>
        </w:rPr>
        <w:t>Yaounde</w:t>
      </w:r>
      <w:proofErr w:type="spellEnd"/>
      <w:r w:rsidRPr="001332C1">
        <w:rPr>
          <w:rFonts w:ascii="Computer modern" w:eastAsia="Times New Roman" w:hAnsi="Computer modern"/>
          <w:lang w:eastAsia="en-GB"/>
        </w:rPr>
        <w:t xml:space="preserve"> I, Cameroon, </w:t>
      </w:r>
      <w:proofErr w:type="spellStart"/>
      <w:r w:rsidRPr="001332C1">
        <w:rPr>
          <w:rFonts w:ascii="Computer modern" w:eastAsia="Times New Roman" w:hAnsi="Computer modern"/>
          <w:vertAlign w:val="superscript"/>
          <w:lang w:eastAsia="en-GB"/>
        </w:rPr>
        <w:t>d</w:t>
      </w:r>
      <w:r w:rsidRPr="001332C1">
        <w:rPr>
          <w:rFonts w:ascii="Computer modern" w:eastAsia="Times New Roman" w:hAnsi="Computer modern"/>
          <w:lang w:eastAsia="en-GB"/>
        </w:rPr>
        <w:t>Université</w:t>
      </w:r>
      <w:proofErr w:type="spellEnd"/>
      <w:r w:rsidRPr="001332C1">
        <w:rPr>
          <w:rFonts w:ascii="Computer modern" w:eastAsia="Times New Roman" w:hAnsi="Computer modern"/>
          <w:lang w:eastAsia="en-GB"/>
        </w:rPr>
        <w:t xml:space="preserve"> Paul Sabatier CNRS, Toulouse, France, </w:t>
      </w:r>
      <w:proofErr w:type="spellStart"/>
      <w:r w:rsidRPr="001332C1">
        <w:rPr>
          <w:rFonts w:ascii="Computer modern" w:eastAsia="Times New Roman" w:hAnsi="Computer modern"/>
          <w:vertAlign w:val="superscript"/>
          <w:lang w:eastAsia="en-GB"/>
        </w:rPr>
        <w:t>e</w:t>
      </w:r>
      <w:r w:rsidRPr="001332C1">
        <w:rPr>
          <w:rFonts w:ascii="Computer modern" w:eastAsia="Times New Roman" w:hAnsi="Computer modern"/>
          <w:lang w:eastAsia="en-GB"/>
        </w:rPr>
        <w:t>United</w:t>
      </w:r>
      <w:proofErr w:type="spellEnd"/>
      <w:r w:rsidRPr="001332C1">
        <w:rPr>
          <w:rFonts w:ascii="Computer modern" w:eastAsia="Times New Roman" w:hAnsi="Computer modern"/>
          <w:lang w:eastAsia="en-GB"/>
        </w:rPr>
        <w:t xml:space="preserve"> Nations Environment Programme World Conservation Monitoring Centre, Cambridge, UK, </w:t>
      </w:r>
      <w:proofErr w:type="spellStart"/>
      <w:r w:rsidRPr="001332C1">
        <w:rPr>
          <w:rFonts w:ascii="Computer modern" w:eastAsia="Times New Roman" w:hAnsi="Computer modern"/>
          <w:vertAlign w:val="superscript"/>
          <w:lang w:eastAsia="en-GB"/>
        </w:rPr>
        <w:t>f</w:t>
      </w:r>
      <w:r w:rsidRPr="001332C1">
        <w:rPr>
          <w:rFonts w:ascii="Computer modern" w:eastAsia="Times New Roman" w:hAnsi="Computer modern"/>
          <w:lang w:eastAsia="en-GB"/>
        </w:rPr>
        <w:t>Jardí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otánico</w:t>
      </w:r>
      <w:proofErr w:type="spellEnd"/>
      <w:r w:rsidRPr="001332C1">
        <w:rPr>
          <w:rFonts w:ascii="Computer modern" w:eastAsia="Times New Roman" w:hAnsi="Computer modern"/>
          <w:lang w:eastAsia="en-GB"/>
        </w:rPr>
        <w:t xml:space="preserve"> de Missouri, </w:t>
      </w:r>
      <w:proofErr w:type="spellStart"/>
      <w:r w:rsidRPr="001332C1">
        <w:rPr>
          <w:rFonts w:ascii="Computer modern" w:eastAsia="Times New Roman" w:hAnsi="Computer modern"/>
          <w:lang w:eastAsia="en-GB"/>
        </w:rPr>
        <w:t>Oxapamp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Perú,</w:t>
      </w:r>
      <w:r w:rsidRPr="001332C1">
        <w:rPr>
          <w:rFonts w:ascii="Computer modern" w:eastAsia="Times New Roman" w:hAnsi="Computer modern"/>
          <w:vertAlign w:val="superscript"/>
          <w:lang w:eastAsia="en-GB"/>
        </w:rPr>
        <w:t>g</w:t>
      </w:r>
      <w:r w:rsidRPr="001332C1">
        <w:rPr>
          <w:rFonts w:ascii="Computer modern" w:eastAsia="Times New Roman" w:hAnsi="Computer modern"/>
          <w:lang w:eastAsia="en-GB"/>
        </w:rPr>
        <w:t>Universidad</w:t>
      </w:r>
      <w:proofErr w:type="spellEnd"/>
      <w:r w:rsidRPr="001332C1">
        <w:rPr>
          <w:rFonts w:ascii="Computer modern" w:eastAsia="Times New Roman" w:hAnsi="Computer modern"/>
          <w:lang w:eastAsia="en-GB"/>
        </w:rPr>
        <w:t xml:space="preserve"> Nacional de San Antonio Abad del Cusco, Cusco, </w:t>
      </w:r>
      <w:proofErr w:type="spellStart"/>
      <w:r w:rsidRPr="001332C1">
        <w:rPr>
          <w:rFonts w:ascii="Computer modern" w:eastAsia="Times New Roman" w:hAnsi="Computer modern"/>
          <w:lang w:eastAsia="en-GB"/>
        </w:rPr>
        <w:t>Perú</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vertAlign w:val="superscript"/>
          <w:lang w:eastAsia="en-GB"/>
        </w:rPr>
        <w:t>h</w:t>
      </w:r>
      <w:r w:rsidRPr="001332C1">
        <w:rPr>
          <w:rFonts w:ascii="Computer modern" w:eastAsia="Times New Roman" w:hAnsi="Computer modern"/>
          <w:lang w:eastAsia="en-GB"/>
        </w:rPr>
        <w:t>CIFOR</w:t>
      </w:r>
      <w:proofErr w:type="spellEnd"/>
      <w:r w:rsidRPr="001332C1">
        <w:rPr>
          <w:rFonts w:ascii="Computer modern" w:eastAsia="Times New Roman" w:hAnsi="Computer modern"/>
          <w:lang w:eastAsia="en-GB"/>
        </w:rPr>
        <w:t xml:space="preserve">, Bogor, Indonesia, </w:t>
      </w:r>
      <w:proofErr w:type="spellStart"/>
      <w:r w:rsidRPr="001332C1">
        <w:rPr>
          <w:rFonts w:ascii="Computer modern" w:eastAsia="Times New Roman" w:hAnsi="Computer modern"/>
          <w:vertAlign w:val="superscript"/>
          <w:lang w:eastAsia="en-GB"/>
        </w:rPr>
        <w:t>i</w:t>
      </w:r>
      <w:r w:rsidRPr="001332C1">
        <w:rPr>
          <w:rFonts w:ascii="Computer modern" w:eastAsia="Times New Roman" w:hAnsi="Computer modern"/>
          <w:lang w:eastAsia="en-GB"/>
        </w:rPr>
        <w:t>College</w:t>
      </w:r>
      <w:proofErr w:type="spellEnd"/>
      <w:r w:rsidRPr="001332C1">
        <w:rPr>
          <w:rFonts w:ascii="Computer modern" w:eastAsia="Times New Roman" w:hAnsi="Computer modern"/>
          <w:lang w:eastAsia="en-GB"/>
        </w:rPr>
        <w:t xml:space="preserve"> of Marine and Environmental Sciences, James Cook University, Australia, </w:t>
      </w:r>
      <w:proofErr w:type="spellStart"/>
      <w:r w:rsidRPr="001332C1">
        <w:rPr>
          <w:rFonts w:ascii="Computer modern" w:eastAsia="Times New Roman" w:hAnsi="Computer modern"/>
          <w:vertAlign w:val="superscript"/>
          <w:lang w:eastAsia="en-GB"/>
        </w:rPr>
        <w:t>j</w:t>
      </w:r>
      <w:r w:rsidRPr="001332C1">
        <w:rPr>
          <w:rFonts w:ascii="Computer modern" w:eastAsia="Times New Roman" w:hAnsi="Computer modern"/>
          <w:lang w:eastAsia="en-GB"/>
        </w:rPr>
        <w:t>Naturalis</w:t>
      </w:r>
      <w:proofErr w:type="spellEnd"/>
      <w:r w:rsidRPr="001332C1">
        <w:rPr>
          <w:rFonts w:ascii="Computer modern" w:eastAsia="Times New Roman" w:hAnsi="Computer modern"/>
          <w:lang w:eastAsia="en-GB"/>
        </w:rPr>
        <w:t xml:space="preserve"> Biodiversity </w:t>
      </w:r>
      <w:proofErr w:type="spellStart"/>
      <w:r w:rsidRPr="001332C1">
        <w:rPr>
          <w:rFonts w:ascii="Computer modern" w:eastAsia="Times New Roman" w:hAnsi="Computer modern"/>
          <w:lang w:eastAsia="en-GB"/>
        </w:rPr>
        <w:t>Center</w:t>
      </w:r>
      <w:proofErr w:type="spellEnd"/>
      <w:r w:rsidRPr="001332C1">
        <w:rPr>
          <w:rFonts w:ascii="Computer modern" w:eastAsia="Times New Roman" w:hAnsi="Computer modern"/>
          <w:lang w:eastAsia="en-GB"/>
        </w:rPr>
        <w:t xml:space="preserve">, Leiden, </w:t>
      </w:r>
      <w:proofErr w:type="spellStart"/>
      <w:r w:rsidRPr="001332C1">
        <w:rPr>
          <w:rFonts w:ascii="Computer modern" w:eastAsia="Times New Roman" w:hAnsi="Computer modern"/>
          <w:lang w:eastAsia="en-GB"/>
        </w:rPr>
        <w:t>Netherlands,</w:t>
      </w:r>
      <w:r w:rsidRPr="001332C1">
        <w:rPr>
          <w:rFonts w:ascii="Computer modern" w:eastAsia="Times New Roman" w:hAnsi="Computer modern"/>
          <w:vertAlign w:val="superscript"/>
          <w:lang w:eastAsia="en-GB"/>
        </w:rPr>
        <w:t>k</w:t>
      </w:r>
      <w:r w:rsidRPr="001332C1">
        <w:rPr>
          <w:rFonts w:ascii="Computer modern" w:eastAsia="Times New Roman" w:hAnsi="Computer modern"/>
          <w:lang w:eastAsia="en-GB"/>
        </w:rPr>
        <w:t>Ecology</w:t>
      </w:r>
      <w:proofErr w:type="spellEnd"/>
      <w:r w:rsidRPr="001332C1">
        <w:rPr>
          <w:rFonts w:ascii="Computer modern" w:eastAsia="Times New Roman" w:hAnsi="Computer modern"/>
          <w:lang w:eastAsia="en-GB"/>
        </w:rPr>
        <w:t xml:space="preserve"> and Biodiversity Group, Utrecht University, Utrecht, Netherlands, </w:t>
      </w:r>
      <w:proofErr w:type="spellStart"/>
      <w:r w:rsidRPr="001332C1">
        <w:rPr>
          <w:rFonts w:ascii="Computer modern" w:eastAsia="Times New Roman" w:hAnsi="Computer modern"/>
          <w:vertAlign w:val="superscript"/>
          <w:lang w:eastAsia="en-GB"/>
        </w:rPr>
        <w:t>l</w:t>
      </w:r>
      <w:r w:rsidRPr="001332C1">
        <w:rPr>
          <w:rFonts w:ascii="Computer modern" w:eastAsia="Times New Roman" w:hAnsi="Computer modern"/>
          <w:lang w:eastAsia="en-GB"/>
        </w:rPr>
        <w:t>Agenc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Nationale</w:t>
      </w:r>
      <w:proofErr w:type="spellEnd"/>
      <w:r w:rsidRPr="001332C1">
        <w:rPr>
          <w:rFonts w:ascii="Computer modern" w:eastAsia="Times New Roman" w:hAnsi="Computer modern"/>
          <w:lang w:eastAsia="en-GB"/>
        </w:rPr>
        <w:t xml:space="preserve"> des </w:t>
      </w:r>
      <w:proofErr w:type="spellStart"/>
      <w:r w:rsidRPr="001332C1">
        <w:rPr>
          <w:rFonts w:ascii="Computer modern" w:eastAsia="Times New Roman" w:hAnsi="Computer modern"/>
          <w:lang w:eastAsia="en-GB"/>
        </w:rPr>
        <w:t>Parc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Nationaux</w:t>
      </w:r>
      <w:proofErr w:type="spellEnd"/>
      <w:r w:rsidRPr="001332C1">
        <w:rPr>
          <w:rFonts w:ascii="Computer modern" w:eastAsia="Times New Roman" w:hAnsi="Computer modern"/>
          <w:lang w:eastAsia="en-GB"/>
        </w:rPr>
        <w:t xml:space="preserve">, Libreville, </w:t>
      </w:r>
      <w:proofErr w:type="spellStart"/>
      <w:r w:rsidRPr="001332C1">
        <w:rPr>
          <w:rFonts w:ascii="Computer modern" w:eastAsia="Times New Roman" w:hAnsi="Computer modern"/>
          <w:lang w:eastAsia="en-GB"/>
        </w:rPr>
        <w:t>Gabon,</w:t>
      </w:r>
      <w:r w:rsidRPr="001332C1">
        <w:rPr>
          <w:rFonts w:ascii="Computer modern" w:eastAsia="Times New Roman" w:hAnsi="Computer modern"/>
          <w:vertAlign w:val="superscript"/>
          <w:lang w:eastAsia="en-GB"/>
        </w:rPr>
        <w:t>m</w:t>
      </w:r>
      <w:r w:rsidRPr="001332C1">
        <w:rPr>
          <w:rFonts w:ascii="Computer modern" w:eastAsia="Times New Roman" w:hAnsi="Computer modern"/>
          <w:lang w:eastAsia="en-GB"/>
        </w:rPr>
        <w:t>Institut</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Recherch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e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Ecologi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Tropicale</w:t>
      </w:r>
      <w:proofErr w:type="spellEnd"/>
      <w:r w:rsidRPr="001332C1">
        <w:rPr>
          <w:rFonts w:ascii="Computer modern" w:eastAsia="Times New Roman" w:hAnsi="Computer modern"/>
          <w:lang w:eastAsia="en-GB"/>
        </w:rPr>
        <w:t xml:space="preserve">, Libreville, </w:t>
      </w:r>
      <w:proofErr w:type="spellStart"/>
      <w:r w:rsidRPr="001332C1">
        <w:rPr>
          <w:rFonts w:ascii="Computer modern" w:eastAsia="Times New Roman" w:hAnsi="Computer modern"/>
          <w:lang w:eastAsia="en-GB"/>
        </w:rPr>
        <w:t>Gabon,</w:t>
      </w:r>
      <w:r w:rsidRPr="001332C1">
        <w:rPr>
          <w:rFonts w:ascii="Computer modern" w:eastAsia="Times New Roman" w:hAnsi="Computer modern"/>
          <w:vertAlign w:val="superscript"/>
          <w:lang w:eastAsia="en-GB"/>
        </w:rPr>
        <w:t>n</w:t>
      </w:r>
      <w:r w:rsidRPr="001332C1">
        <w:rPr>
          <w:rFonts w:ascii="Computer modern" w:eastAsia="Times New Roman" w:hAnsi="Computer modern"/>
          <w:lang w:eastAsia="en-GB"/>
        </w:rPr>
        <w:t>School</w:t>
      </w:r>
      <w:proofErr w:type="spellEnd"/>
      <w:r w:rsidRPr="001332C1">
        <w:rPr>
          <w:rFonts w:ascii="Computer modern" w:eastAsia="Times New Roman" w:hAnsi="Computer modern"/>
          <w:lang w:eastAsia="en-GB"/>
        </w:rPr>
        <w:t xml:space="preserve"> of Natural Sciences, University of Stirling, Stirling,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o</w:t>
      </w:r>
      <w:r w:rsidRPr="001332C1">
        <w:rPr>
          <w:rFonts w:ascii="Computer modern" w:eastAsia="Times New Roman" w:hAnsi="Computer modern"/>
          <w:lang w:eastAsia="en-GB"/>
        </w:rPr>
        <w:t>Mensuration</w:t>
      </w:r>
      <w:proofErr w:type="spellEnd"/>
      <w:r w:rsidRPr="001332C1">
        <w:rPr>
          <w:rFonts w:ascii="Computer modern" w:eastAsia="Times New Roman" w:hAnsi="Computer modern"/>
          <w:lang w:eastAsia="en-GB"/>
        </w:rPr>
        <w:t xml:space="preserve"> Unit, Forestry Commission of Ghana, Kumasi, Ghan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p</w:t>
      </w:r>
      <w:r w:rsidRPr="001332C1">
        <w:rPr>
          <w:rFonts w:ascii="Computer modern" w:eastAsia="Times New Roman" w:hAnsi="Computer modern"/>
          <w:lang w:eastAsia="en-GB"/>
        </w:rPr>
        <w:t>Graduate</w:t>
      </w:r>
      <w:proofErr w:type="spellEnd"/>
      <w:r w:rsidRPr="001332C1">
        <w:rPr>
          <w:rFonts w:ascii="Computer modern" w:eastAsia="Times New Roman" w:hAnsi="Computer modern"/>
          <w:lang w:eastAsia="en-GB"/>
        </w:rPr>
        <w:t xml:space="preserve"> School of Science and Engineering, Kagoshima University, Japan,</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q</w:t>
      </w:r>
      <w:r w:rsidRPr="001332C1">
        <w:rPr>
          <w:rFonts w:ascii="Computer modern" w:eastAsia="Times New Roman" w:hAnsi="Computer modern"/>
          <w:lang w:eastAsia="en-GB"/>
        </w:rPr>
        <w:t>Instituto</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Biodiversidade</w:t>
      </w:r>
      <w:proofErr w:type="spellEnd"/>
      <w:r w:rsidRPr="001332C1">
        <w:rPr>
          <w:rFonts w:ascii="Computer modern" w:eastAsia="Times New Roman" w:hAnsi="Computer modern"/>
          <w:lang w:eastAsia="en-GB"/>
        </w:rPr>
        <w:t xml:space="preserve"> e </w:t>
      </w:r>
      <w:proofErr w:type="spellStart"/>
      <w:r w:rsidRPr="001332C1">
        <w:rPr>
          <w:rFonts w:ascii="Computer modern" w:eastAsia="Times New Roman" w:hAnsi="Computer modern"/>
          <w:lang w:eastAsia="en-GB"/>
        </w:rPr>
        <w:t>Florest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Universidade</w:t>
      </w:r>
      <w:proofErr w:type="spellEnd"/>
      <w:r w:rsidRPr="001332C1">
        <w:rPr>
          <w:rFonts w:ascii="Computer modern" w:eastAsia="Times New Roman" w:hAnsi="Computer modern"/>
          <w:lang w:eastAsia="en-GB"/>
        </w:rPr>
        <w:t xml:space="preserve"> Federal do </w:t>
      </w:r>
      <w:proofErr w:type="spellStart"/>
      <w:r w:rsidRPr="001332C1">
        <w:rPr>
          <w:rFonts w:ascii="Computer modern" w:eastAsia="Times New Roman" w:hAnsi="Computer modern"/>
          <w:lang w:eastAsia="en-GB"/>
        </w:rPr>
        <w:t>Oeste</w:t>
      </w:r>
      <w:proofErr w:type="spellEnd"/>
      <w:r w:rsidRPr="001332C1">
        <w:rPr>
          <w:rFonts w:ascii="Computer modern" w:eastAsia="Times New Roman" w:hAnsi="Computer modern"/>
          <w:lang w:eastAsia="en-GB"/>
        </w:rPr>
        <w:t xml:space="preserve"> do </w:t>
      </w:r>
      <w:proofErr w:type="spellStart"/>
      <w:r w:rsidRPr="001332C1">
        <w:rPr>
          <w:rFonts w:ascii="Computer modern" w:eastAsia="Times New Roman" w:hAnsi="Computer modern"/>
          <w:lang w:eastAsia="en-GB"/>
        </w:rPr>
        <w:t>Pará</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Santarém</w:t>
      </w:r>
      <w:proofErr w:type="spellEnd"/>
      <w:r w:rsidRPr="001332C1">
        <w:rPr>
          <w:rFonts w:ascii="Computer modern" w:eastAsia="Times New Roman" w:hAnsi="Computer modern"/>
          <w:lang w:eastAsia="en-GB"/>
        </w:rPr>
        <w:t>, Braz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r</w:t>
      </w:r>
      <w:r w:rsidRPr="001332C1">
        <w:rPr>
          <w:rFonts w:ascii="Computer modern" w:eastAsia="Times New Roman" w:hAnsi="Computer modern"/>
          <w:lang w:eastAsia="en-GB"/>
        </w:rPr>
        <w:t>Instituto</w:t>
      </w:r>
      <w:proofErr w:type="spellEnd"/>
      <w:r w:rsidRPr="001332C1">
        <w:rPr>
          <w:rFonts w:ascii="Computer modern" w:eastAsia="Times New Roman" w:hAnsi="Computer modern"/>
          <w:lang w:eastAsia="en-GB"/>
        </w:rPr>
        <w:t xml:space="preserve"> Nacional de </w:t>
      </w:r>
      <w:proofErr w:type="spellStart"/>
      <w:r w:rsidRPr="001332C1">
        <w:rPr>
          <w:rFonts w:ascii="Computer modern" w:eastAsia="Times New Roman" w:hAnsi="Computer modern"/>
          <w:lang w:eastAsia="en-GB"/>
        </w:rPr>
        <w:t>Pesquisas</w:t>
      </w:r>
      <w:proofErr w:type="spellEnd"/>
      <w:r w:rsidRPr="001332C1">
        <w:rPr>
          <w:rFonts w:ascii="Computer modern" w:eastAsia="Times New Roman" w:hAnsi="Computer modern"/>
          <w:lang w:eastAsia="en-GB"/>
        </w:rPr>
        <w:t xml:space="preserve"> da Amazônia, Manaus, Brazil,</w:t>
      </w:r>
      <w:r w:rsidRPr="001332C1">
        <w:rPr>
          <w:rFonts w:ascii="Computer modern" w:eastAsia="Times New Roman" w:hAnsi="Computer modern"/>
          <w:vertAlign w:val="superscript"/>
          <w:lang w:eastAsia="en-GB"/>
        </w:rPr>
        <w:t xml:space="preserve"> </w:t>
      </w:r>
      <w:r w:rsidRPr="001332C1">
        <w:rPr>
          <w:rFonts w:ascii="Computer modern" w:eastAsia="Times New Roman" w:hAnsi="Computer modern"/>
          <w:lang w:eastAsia="en-GB"/>
        </w:rPr>
        <w:t xml:space="preserve">Geography, </w:t>
      </w:r>
      <w:r w:rsidR="000848EC" w:rsidRPr="001332C1">
        <w:rPr>
          <w:rFonts w:ascii="Computer modern" w:eastAsia="Times New Roman" w:hAnsi="Computer modern"/>
          <w:lang w:eastAsia="en-GB"/>
        </w:rPr>
        <w:t xml:space="preserve">College of Life and Environmental Sciences, </w:t>
      </w:r>
      <w:r w:rsidRPr="001332C1">
        <w:rPr>
          <w:rFonts w:ascii="Computer modern" w:eastAsia="Times New Roman" w:hAnsi="Computer modern"/>
          <w:lang w:eastAsia="en-GB"/>
        </w:rPr>
        <w:t>University of Exeter, Exeter,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t</w:t>
      </w:r>
      <w:r w:rsidRPr="001332C1">
        <w:rPr>
          <w:rFonts w:ascii="Computer modern" w:eastAsia="Times New Roman" w:hAnsi="Computer modern"/>
          <w:lang w:eastAsia="en-GB"/>
        </w:rPr>
        <w:t>Department</w:t>
      </w:r>
      <w:proofErr w:type="spellEnd"/>
      <w:r w:rsidRPr="001332C1">
        <w:rPr>
          <w:rFonts w:ascii="Computer modern" w:eastAsia="Times New Roman" w:hAnsi="Computer modern"/>
          <w:lang w:eastAsia="en-GB"/>
        </w:rPr>
        <w:t xml:space="preserve"> of Organismic and Evolutionary Biology, Harvard University, Cambridge, MA,</w:t>
      </w:r>
      <w:r w:rsidR="00421E19" w:rsidRPr="001332C1">
        <w:rPr>
          <w:rFonts w:ascii="Computer modern" w:eastAsia="Times New Roman" w:hAnsi="Computer modern"/>
          <w:lang w:eastAsia="en-GB"/>
        </w:rPr>
        <w:t xml:space="preserve"> US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u</w:t>
      </w:r>
      <w:r w:rsidRPr="001332C1">
        <w:rPr>
          <w:rFonts w:ascii="Computer modern" w:eastAsia="Times New Roman" w:hAnsi="Computer modern"/>
          <w:lang w:eastAsia="en-GB"/>
        </w:rPr>
        <w:t>Programa</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Ciencias</w:t>
      </w:r>
      <w:proofErr w:type="spellEnd"/>
      <w:r w:rsidRPr="001332C1">
        <w:rPr>
          <w:rFonts w:ascii="Computer modern" w:eastAsia="Times New Roman" w:hAnsi="Computer modern"/>
          <w:lang w:eastAsia="en-GB"/>
        </w:rPr>
        <w:t xml:space="preserve"> del Agro y el Mar, </w:t>
      </w:r>
      <w:proofErr w:type="spellStart"/>
      <w:r w:rsidRPr="001332C1">
        <w:rPr>
          <w:rFonts w:ascii="Computer modern" w:eastAsia="Times New Roman" w:hAnsi="Computer modern"/>
          <w:lang w:eastAsia="en-GB"/>
        </w:rPr>
        <w:t>Herbari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Universitario</w:t>
      </w:r>
      <w:proofErr w:type="spellEnd"/>
      <w:r w:rsidRPr="001332C1">
        <w:rPr>
          <w:rFonts w:ascii="Computer modern" w:eastAsia="Times New Roman" w:hAnsi="Computer modern"/>
          <w:lang w:eastAsia="en-GB"/>
        </w:rPr>
        <w:t>, Venezuel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v</w:t>
      </w:r>
      <w:r w:rsidRPr="001332C1">
        <w:rPr>
          <w:rFonts w:ascii="Computer modern" w:eastAsia="Times New Roman" w:hAnsi="Computer modern"/>
          <w:lang w:eastAsia="en-GB"/>
        </w:rPr>
        <w:t>CIFOR</w:t>
      </w:r>
      <w:proofErr w:type="spellEnd"/>
      <w:r w:rsidRPr="001332C1">
        <w:rPr>
          <w:rFonts w:ascii="Computer modern" w:eastAsia="Times New Roman" w:hAnsi="Computer modern"/>
          <w:lang w:eastAsia="en-GB"/>
        </w:rPr>
        <w:t>, Guine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w</w:t>
      </w:r>
      <w:r w:rsidRPr="001332C1">
        <w:rPr>
          <w:rFonts w:ascii="Computer modern" w:eastAsia="Times New Roman" w:hAnsi="Computer modern"/>
          <w:lang w:eastAsia="en-GB"/>
        </w:rPr>
        <w:t>Centre</w:t>
      </w:r>
      <w:proofErr w:type="spellEnd"/>
      <w:r w:rsidRPr="001332C1">
        <w:rPr>
          <w:rFonts w:ascii="Computer modern" w:eastAsia="Times New Roman" w:hAnsi="Computer modern"/>
          <w:lang w:eastAsia="en-GB"/>
        </w:rPr>
        <w:t xml:space="preserve"> for Ecology and Hydrology, Penicuik,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x</w:t>
      </w:r>
      <w:r w:rsidRPr="001332C1">
        <w:rPr>
          <w:rFonts w:ascii="Computer modern" w:eastAsia="Times New Roman" w:hAnsi="Computer modern"/>
          <w:lang w:eastAsia="en-GB"/>
        </w:rPr>
        <w:t>INRA</w:t>
      </w:r>
      <w:proofErr w:type="spellEnd"/>
      <w:r w:rsidRPr="001332C1">
        <w:rPr>
          <w:rFonts w:ascii="Computer modern" w:eastAsia="Times New Roman" w:hAnsi="Computer modern"/>
          <w:lang w:eastAsia="en-GB"/>
        </w:rPr>
        <w:t>, UMR ‘</w:t>
      </w:r>
      <w:proofErr w:type="spellStart"/>
      <w:r w:rsidRPr="001332C1">
        <w:rPr>
          <w:rFonts w:ascii="Computer modern" w:eastAsia="Times New Roman" w:hAnsi="Computer modern"/>
          <w:lang w:eastAsia="en-GB"/>
        </w:rPr>
        <w:t>Ecologie</w:t>
      </w:r>
      <w:proofErr w:type="spellEnd"/>
      <w:r w:rsidRPr="001332C1">
        <w:rPr>
          <w:rFonts w:ascii="Computer modern" w:eastAsia="Times New Roman" w:hAnsi="Computer modern"/>
          <w:lang w:eastAsia="en-GB"/>
        </w:rPr>
        <w:t xml:space="preserve"> des </w:t>
      </w:r>
      <w:proofErr w:type="spellStart"/>
      <w:r w:rsidRPr="001332C1">
        <w:rPr>
          <w:rFonts w:ascii="Computer modern" w:eastAsia="Times New Roman" w:hAnsi="Computer modern"/>
          <w:lang w:eastAsia="en-GB"/>
        </w:rPr>
        <w:t>Forêts</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Guyane</w:t>
      </w:r>
      <w:proofErr w:type="spellEnd"/>
      <w:r w:rsidRPr="001332C1">
        <w:rPr>
          <w:rFonts w:ascii="Computer modern" w:eastAsia="Times New Roman" w:hAnsi="Computer modern"/>
          <w:lang w:eastAsia="en-GB"/>
        </w:rPr>
        <w:t>’, France,</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y</w:t>
      </w:r>
      <w:r w:rsidRPr="001332C1">
        <w:rPr>
          <w:rFonts w:ascii="Computer modern" w:eastAsia="Times New Roman" w:hAnsi="Computer modern"/>
          <w:lang w:eastAsia="en-GB"/>
        </w:rPr>
        <w:t>UMR</w:t>
      </w:r>
      <w:proofErr w:type="spellEnd"/>
      <w:r w:rsidRPr="001332C1">
        <w:rPr>
          <w:rFonts w:ascii="Computer modern" w:eastAsia="Times New Roman" w:hAnsi="Computer modern"/>
          <w:lang w:eastAsia="en-GB"/>
        </w:rPr>
        <w:t xml:space="preserve"> AMAP, IRD, Montpellier, France,</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z</w:t>
      </w:r>
      <w:r w:rsidRPr="001332C1">
        <w:rPr>
          <w:rFonts w:ascii="Computer modern" w:eastAsia="Times New Roman" w:hAnsi="Computer modern"/>
          <w:lang w:eastAsia="en-GB"/>
        </w:rPr>
        <w:t>UPR</w:t>
      </w:r>
      <w:proofErr w:type="spellEnd"/>
      <w:r w:rsidRPr="001332C1">
        <w:rPr>
          <w:rFonts w:ascii="Computer modern" w:eastAsia="Times New Roman" w:hAnsi="Computer modern"/>
          <w:lang w:eastAsia="en-GB"/>
        </w:rPr>
        <w:t xml:space="preserve"> BSEF, CIRAD, Montpellier, France,</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aa</w:t>
      </w:r>
      <w:r w:rsidRPr="001332C1">
        <w:rPr>
          <w:rFonts w:ascii="Computer modern" w:eastAsia="Times New Roman" w:hAnsi="Computer modern"/>
          <w:lang w:eastAsia="en-GB"/>
        </w:rPr>
        <w:t>The</w:t>
      </w:r>
      <w:proofErr w:type="spellEnd"/>
      <w:r w:rsidRPr="001332C1">
        <w:rPr>
          <w:rFonts w:ascii="Computer modern" w:eastAsia="Times New Roman" w:hAnsi="Computer modern"/>
          <w:lang w:eastAsia="en-GB"/>
        </w:rPr>
        <w:t xml:space="preserve"> University of Edinburgh, School of </w:t>
      </w:r>
      <w:proofErr w:type="spellStart"/>
      <w:r w:rsidRPr="001332C1">
        <w:rPr>
          <w:rFonts w:ascii="Computer modern" w:eastAsia="Times New Roman" w:hAnsi="Computer modern"/>
          <w:lang w:eastAsia="en-GB"/>
        </w:rPr>
        <w:t>GeoSciences</w:t>
      </w:r>
      <w:proofErr w:type="spellEnd"/>
      <w:r w:rsidRPr="001332C1">
        <w:rPr>
          <w:rFonts w:ascii="Computer modern" w:eastAsia="Times New Roman" w:hAnsi="Computer modern"/>
          <w:lang w:eastAsia="en-GB"/>
        </w:rPr>
        <w:t>, Edinburgh,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bb</w:t>
      </w:r>
      <w:r w:rsidRPr="001332C1">
        <w:rPr>
          <w:rFonts w:ascii="Computer modern" w:eastAsia="Times New Roman" w:hAnsi="Computer modern"/>
          <w:lang w:eastAsia="en-GB"/>
        </w:rPr>
        <w:t>Biodiversity</w:t>
      </w:r>
      <w:proofErr w:type="spellEnd"/>
      <w:r w:rsidRPr="001332C1">
        <w:rPr>
          <w:rFonts w:ascii="Computer modern" w:eastAsia="Times New Roman" w:hAnsi="Computer modern"/>
          <w:lang w:eastAsia="en-GB"/>
        </w:rPr>
        <w:t xml:space="preserve"> and Landscape Unit, Gembloux Agro-Bio Tech, </w:t>
      </w:r>
      <w:proofErr w:type="spellStart"/>
      <w:r w:rsidRPr="001332C1">
        <w:rPr>
          <w:rFonts w:ascii="Computer modern" w:eastAsia="Times New Roman" w:hAnsi="Computer modern"/>
          <w:lang w:eastAsia="en-GB"/>
        </w:rPr>
        <w:t>Université</w:t>
      </w:r>
      <w:proofErr w:type="spellEnd"/>
      <w:r w:rsidRPr="001332C1">
        <w:rPr>
          <w:rFonts w:ascii="Computer modern" w:eastAsia="Times New Roman" w:hAnsi="Computer modern"/>
          <w:lang w:eastAsia="en-GB"/>
        </w:rPr>
        <w:t xml:space="preserve"> de Liège, Gembloux, Belgium,</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cc</w:t>
      </w:r>
      <w:r w:rsidRPr="001332C1">
        <w:rPr>
          <w:rFonts w:ascii="Computer modern" w:eastAsia="Times New Roman" w:hAnsi="Computer modern"/>
          <w:lang w:eastAsia="en-GB"/>
        </w:rPr>
        <w:t>INRA</w:t>
      </w:r>
      <w:proofErr w:type="spellEnd"/>
      <w:r w:rsidRPr="001332C1">
        <w:rPr>
          <w:rFonts w:ascii="Computer modern" w:eastAsia="Times New Roman" w:hAnsi="Computer modern"/>
          <w:lang w:eastAsia="en-GB"/>
        </w:rPr>
        <w:t xml:space="preserve">, UMR EEF, </w:t>
      </w:r>
      <w:proofErr w:type="spellStart"/>
      <w:r w:rsidRPr="001332C1">
        <w:rPr>
          <w:rFonts w:ascii="Computer modern" w:eastAsia="Times New Roman" w:hAnsi="Computer modern"/>
          <w:lang w:eastAsia="en-GB"/>
        </w:rPr>
        <w:t>Champenoux</w:t>
      </w:r>
      <w:proofErr w:type="spellEnd"/>
      <w:r w:rsidRPr="001332C1">
        <w:rPr>
          <w:rFonts w:ascii="Computer modern" w:eastAsia="Times New Roman" w:hAnsi="Computer modern"/>
          <w:lang w:eastAsia="en-GB"/>
        </w:rPr>
        <w:t>, France,</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dd</w:t>
      </w:r>
      <w:r w:rsidRPr="001332C1">
        <w:rPr>
          <w:rFonts w:ascii="Computer modern" w:eastAsia="Times New Roman" w:hAnsi="Computer modern"/>
          <w:lang w:eastAsia="en-GB"/>
        </w:rPr>
        <w:t>Forest</w:t>
      </w:r>
      <w:proofErr w:type="spellEnd"/>
      <w:r w:rsidRPr="001332C1">
        <w:rPr>
          <w:rFonts w:ascii="Computer modern" w:eastAsia="Times New Roman" w:hAnsi="Computer modern"/>
          <w:lang w:eastAsia="en-GB"/>
        </w:rPr>
        <w:t xml:space="preserve"> Ecology and Forest Management group, </w:t>
      </w:r>
      <w:proofErr w:type="spellStart"/>
      <w:r w:rsidRPr="001332C1">
        <w:rPr>
          <w:rFonts w:ascii="Computer modern" w:eastAsia="Times New Roman" w:hAnsi="Computer modern"/>
          <w:lang w:eastAsia="en-GB"/>
        </w:rPr>
        <w:t>Wageningen</w:t>
      </w:r>
      <w:proofErr w:type="spellEnd"/>
      <w:r w:rsidRPr="001332C1">
        <w:rPr>
          <w:rFonts w:ascii="Computer modern" w:eastAsia="Times New Roman" w:hAnsi="Computer modern"/>
          <w:lang w:eastAsia="en-GB"/>
        </w:rPr>
        <w:t xml:space="preserve"> University, </w:t>
      </w:r>
      <w:proofErr w:type="spellStart"/>
      <w:r w:rsidRPr="001332C1">
        <w:rPr>
          <w:rFonts w:ascii="Computer modern" w:eastAsia="Times New Roman" w:hAnsi="Computer modern"/>
          <w:lang w:eastAsia="en-GB"/>
        </w:rPr>
        <w:t>Wageningen</w:t>
      </w:r>
      <w:proofErr w:type="spellEnd"/>
      <w:r w:rsidRPr="001332C1">
        <w:rPr>
          <w:rFonts w:ascii="Computer modern" w:eastAsia="Times New Roman" w:hAnsi="Computer modern"/>
          <w:lang w:eastAsia="en-GB"/>
        </w:rPr>
        <w:t>, The Netherlands,</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ee</w:t>
      </w:r>
      <w:r w:rsidRPr="001332C1">
        <w:rPr>
          <w:rFonts w:ascii="Computer modern" w:eastAsia="Times New Roman" w:hAnsi="Computer modern"/>
          <w:lang w:eastAsia="en-GB"/>
        </w:rPr>
        <w:t>Instituto</w:t>
      </w:r>
      <w:proofErr w:type="spellEnd"/>
      <w:r w:rsidRPr="001332C1">
        <w:rPr>
          <w:rFonts w:ascii="Computer modern" w:eastAsia="Times New Roman" w:hAnsi="Computer modern"/>
          <w:lang w:eastAsia="en-GB"/>
        </w:rPr>
        <w:t xml:space="preserve"> Nacional de </w:t>
      </w:r>
      <w:proofErr w:type="spellStart"/>
      <w:r w:rsidRPr="001332C1">
        <w:rPr>
          <w:rFonts w:ascii="Computer modern" w:eastAsia="Times New Roman" w:hAnsi="Computer modern"/>
          <w:lang w:eastAsia="en-GB"/>
        </w:rPr>
        <w:t>Pesquisas</w:t>
      </w:r>
      <w:proofErr w:type="spellEnd"/>
      <w:r w:rsidRPr="001332C1">
        <w:rPr>
          <w:rFonts w:ascii="Computer modern" w:eastAsia="Times New Roman" w:hAnsi="Computer modern"/>
          <w:lang w:eastAsia="en-GB"/>
        </w:rPr>
        <w:t xml:space="preserve"> da Amazônia, </w:t>
      </w:r>
      <w:proofErr w:type="spellStart"/>
      <w:r w:rsidRPr="001332C1">
        <w:rPr>
          <w:rFonts w:ascii="Computer modern" w:eastAsia="Times New Roman" w:hAnsi="Computer modern"/>
          <w:lang w:eastAsia="en-GB"/>
        </w:rPr>
        <w:t>Projet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Dinâmic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iológica</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Fragmento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Florestais</w:t>
      </w:r>
      <w:proofErr w:type="spellEnd"/>
      <w:r w:rsidRPr="001332C1">
        <w:rPr>
          <w:rFonts w:ascii="Computer modern" w:eastAsia="Times New Roman" w:hAnsi="Computer modern"/>
          <w:lang w:eastAsia="en-GB"/>
        </w:rPr>
        <w:t>, Manaus, Braz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ff</w:t>
      </w:r>
      <w:r w:rsidRPr="001332C1">
        <w:rPr>
          <w:rFonts w:ascii="Computer modern" w:eastAsia="Times New Roman" w:hAnsi="Computer modern"/>
          <w:lang w:eastAsia="en-GB"/>
        </w:rPr>
        <w:t>Herbario</w:t>
      </w:r>
      <w:proofErr w:type="spellEnd"/>
      <w:r w:rsidRPr="001332C1">
        <w:rPr>
          <w:rFonts w:ascii="Computer modern" w:eastAsia="Times New Roman" w:hAnsi="Computer modern"/>
          <w:lang w:eastAsia="en-GB"/>
        </w:rPr>
        <w:t xml:space="preserve"> Alfredo Paredes, Universidad Central del Ecuador, Quito, Ecuador,</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gg</w:t>
      </w:r>
      <w:r w:rsidRPr="001332C1">
        <w:rPr>
          <w:rFonts w:ascii="Computer modern" w:eastAsia="Times New Roman" w:hAnsi="Computer modern"/>
          <w:lang w:eastAsia="en-GB"/>
        </w:rPr>
        <w:t>Rougier</w:t>
      </w:r>
      <w:proofErr w:type="spellEnd"/>
      <w:r w:rsidRPr="001332C1">
        <w:rPr>
          <w:rFonts w:ascii="Computer modern" w:eastAsia="Times New Roman" w:hAnsi="Computer modern"/>
          <w:lang w:eastAsia="en-GB"/>
        </w:rPr>
        <w:t>-Gabon, Libreville, Gabon,</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hh</w:t>
      </w:r>
      <w:r w:rsidRPr="001332C1">
        <w:rPr>
          <w:rFonts w:ascii="Computer modern" w:eastAsia="Times New Roman" w:hAnsi="Computer modern"/>
          <w:lang w:eastAsia="en-GB"/>
        </w:rPr>
        <w:t>Nicholas</w:t>
      </w:r>
      <w:proofErr w:type="spellEnd"/>
      <w:r w:rsidRPr="001332C1">
        <w:rPr>
          <w:rFonts w:ascii="Computer modern" w:eastAsia="Times New Roman" w:hAnsi="Computer modern"/>
          <w:lang w:eastAsia="en-GB"/>
        </w:rPr>
        <w:t xml:space="preserve"> School of the Environment, Duke University, Durham, NC,</w:t>
      </w:r>
      <w:r w:rsidR="00421E19" w:rsidRPr="001332C1">
        <w:rPr>
          <w:rFonts w:ascii="Computer modern" w:eastAsia="Times New Roman" w:hAnsi="Computer modern"/>
          <w:lang w:eastAsia="en-GB"/>
        </w:rPr>
        <w:t xml:space="preserve"> US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ii</w:t>
      </w:r>
      <w:r w:rsidRPr="001332C1">
        <w:rPr>
          <w:rFonts w:ascii="Computer modern" w:eastAsia="Times New Roman" w:hAnsi="Computer modern"/>
          <w:lang w:eastAsia="en-GB"/>
        </w:rPr>
        <w:t>Inventory</w:t>
      </w:r>
      <w:proofErr w:type="spellEnd"/>
      <w:r w:rsidRPr="001332C1">
        <w:rPr>
          <w:rFonts w:ascii="Computer modern" w:eastAsia="Times New Roman" w:hAnsi="Computer modern"/>
          <w:lang w:eastAsia="en-GB"/>
        </w:rPr>
        <w:t xml:space="preserve"> &amp; Monitoring Program, National Park Service, </w:t>
      </w:r>
      <w:proofErr w:type="spellStart"/>
      <w:r w:rsidRPr="001332C1">
        <w:rPr>
          <w:rFonts w:ascii="Computer modern" w:eastAsia="Times New Roman" w:hAnsi="Computer modern"/>
          <w:lang w:eastAsia="en-GB"/>
        </w:rPr>
        <w:t>Fredericksburgh</w:t>
      </w:r>
      <w:proofErr w:type="spellEnd"/>
      <w:r w:rsidRPr="001332C1">
        <w:rPr>
          <w:rFonts w:ascii="Computer modern" w:eastAsia="Times New Roman" w:hAnsi="Computer modern"/>
          <w:lang w:eastAsia="en-GB"/>
        </w:rPr>
        <w:t>, VA,</w:t>
      </w:r>
      <w:r w:rsidRPr="001332C1">
        <w:rPr>
          <w:rFonts w:ascii="Computer modern" w:eastAsia="Times New Roman" w:hAnsi="Computer modern"/>
          <w:vertAlign w:val="superscript"/>
          <w:lang w:eastAsia="en-GB"/>
        </w:rPr>
        <w:t xml:space="preserve"> </w:t>
      </w:r>
      <w:r w:rsidR="00421E19" w:rsidRPr="001332C1">
        <w:rPr>
          <w:rFonts w:ascii="Computer modern" w:eastAsia="Times New Roman" w:hAnsi="Computer modern"/>
          <w:lang w:eastAsia="en-GB"/>
        </w:rPr>
        <w:t xml:space="preserve">USA, </w:t>
      </w:r>
      <w:proofErr w:type="spellStart"/>
      <w:r w:rsidRPr="001332C1">
        <w:rPr>
          <w:rFonts w:ascii="Computer modern" w:eastAsia="Times New Roman" w:hAnsi="Computer modern"/>
          <w:vertAlign w:val="superscript"/>
          <w:lang w:eastAsia="en-GB"/>
        </w:rPr>
        <w:t>jj</w:t>
      </w:r>
      <w:r w:rsidRPr="001332C1">
        <w:rPr>
          <w:rFonts w:ascii="Computer modern" w:eastAsia="Times New Roman" w:hAnsi="Computer modern"/>
          <w:lang w:eastAsia="en-GB"/>
        </w:rPr>
        <w:t>Instituto</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Investigaciones</w:t>
      </w:r>
      <w:proofErr w:type="spellEnd"/>
      <w:r w:rsidRPr="001332C1">
        <w:rPr>
          <w:rFonts w:ascii="Computer modern" w:eastAsia="Times New Roman" w:hAnsi="Computer modern"/>
          <w:lang w:eastAsia="en-GB"/>
        </w:rPr>
        <w:t xml:space="preserve"> de la Amazonia </w:t>
      </w:r>
      <w:proofErr w:type="spellStart"/>
      <w:r w:rsidRPr="001332C1">
        <w:rPr>
          <w:rFonts w:ascii="Computer modern" w:eastAsia="Times New Roman" w:hAnsi="Computer modern"/>
          <w:lang w:eastAsia="en-GB"/>
        </w:rPr>
        <w:t>Perúana</w:t>
      </w:r>
      <w:proofErr w:type="spellEnd"/>
      <w:r w:rsidRPr="001332C1">
        <w:rPr>
          <w:rFonts w:ascii="Computer modern" w:eastAsia="Times New Roman" w:hAnsi="Computer modern"/>
          <w:lang w:eastAsia="en-GB"/>
        </w:rPr>
        <w:t xml:space="preserve">, Iquitos, </w:t>
      </w:r>
      <w:proofErr w:type="spellStart"/>
      <w:r w:rsidRPr="001332C1">
        <w:rPr>
          <w:rFonts w:ascii="Computer modern" w:eastAsia="Times New Roman" w:hAnsi="Computer modern"/>
          <w:lang w:eastAsia="en-GB"/>
        </w:rPr>
        <w:t>Perú</w:t>
      </w:r>
      <w:proofErr w:type="spellEnd"/>
      <w:r w:rsidRPr="001332C1">
        <w:rPr>
          <w:rFonts w:ascii="Computer modern" w:eastAsia="Times New Roman" w:hAnsi="Computer modern"/>
          <w:lang w:eastAsia="en-GB"/>
        </w:rPr>
        <w:t>,</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kk</w:t>
      </w:r>
      <w:r w:rsidRPr="001332C1">
        <w:rPr>
          <w:rFonts w:ascii="Computer modern" w:eastAsia="Times New Roman" w:hAnsi="Computer modern"/>
          <w:lang w:eastAsia="en-GB"/>
        </w:rPr>
        <w:t>Servicio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Ecosistémicos</w:t>
      </w:r>
      <w:proofErr w:type="spellEnd"/>
      <w:r w:rsidRPr="001332C1">
        <w:rPr>
          <w:rFonts w:ascii="Computer modern" w:eastAsia="Times New Roman" w:hAnsi="Computer modern"/>
          <w:lang w:eastAsia="en-GB"/>
        </w:rPr>
        <w:t xml:space="preserve"> y </w:t>
      </w:r>
      <w:proofErr w:type="spellStart"/>
      <w:r w:rsidRPr="001332C1">
        <w:rPr>
          <w:rFonts w:ascii="Computer modern" w:eastAsia="Times New Roman" w:hAnsi="Computer modern"/>
          <w:lang w:eastAsia="en-GB"/>
        </w:rPr>
        <w:t>Cambi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Climátic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Jardí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lastRenderedPageBreak/>
        <w:t>Botánico</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Medellí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Medellín</w:t>
      </w:r>
      <w:proofErr w:type="spellEnd"/>
      <w:r w:rsidRPr="001332C1">
        <w:rPr>
          <w:rFonts w:ascii="Computer modern" w:eastAsia="Times New Roman" w:hAnsi="Computer modern"/>
          <w:lang w:eastAsia="en-GB"/>
        </w:rPr>
        <w:t>, Colomb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ll</w:t>
      </w:r>
      <w:r w:rsidRPr="001332C1">
        <w:rPr>
          <w:rFonts w:ascii="Computer modern" w:eastAsia="Times New Roman" w:hAnsi="Computer modern"/>
          <w:lang w:eastAsia="en-GB"/>
        </w:rPr>
        <w:t>Smithsonian</w:t>
      </w:r>
      <w:proofErr w:type="spellEnd"/>
      <w:r w:rsidRPr="001332C1">
        <w:rPr>
          <w:rFonts w:ascii="Computer modern" w:eastAsia="Times New Roman" w:hAnsi="Computer modern"/>
          <w:lang w:eastAsia="en-GB"/>
        </w:rPr>
        <w:t xml:space="preserve"> Tropical Research Institute, Washington, DC,</w:t>
      </w:r>
      <w:r w:rsidR="00421E19" w:rsidRPr="001332C1">
        <w:rPr>
          <w:rFonts w:ascii="Computer modern" w:eastAsia="Times New Roman" w:hAnsi="Computer modern"/>
          <w:lang w:eastAsia="en-GB"/>
        </w:rPr>
        <w:t xml:space="preserve"> US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mm</w:t>
      </w:r>
      <w:r w:rsidRPr="001332C1">
        <w:rPr>
          <w:rFonts w:ascii="Computer modern" w:eastAsia="Times New Roman" w:hAnsi="Computer modern"/>
          <w:lang w:eastAsia="en-GB"/>
        </w:rPr>
        <w:t>Landscape</w:t>
      </w:r>
      <w:proofErr w:type="spellEnd"/>
      <w:r w:rsidRPr="001332C1">
        <w:rPr>
          <w:rFonts w:ascii="Computer modern" w:eastAsia="Times New Roman" w:hAnsi="Computer modern"/>
          <w:lang w:eastAsia="en-GB"/>
        </w:rPr>
        <w:t xml:space="preserve"> Ecology and Vegetal Production Systems Unit, </w:t>
      </w:r>
      <w:proofErr w:type="spellStart"/>
      <w:r w:rsidRPr="001332C1">
        <w:rPr>
          <w:rFonts w:ascii="Computer modern" w:eastAsia="Times New Roman" w:hAnsi="Computer modern"/>
          <w:lang w:eastAsia="en-GB"/>
        </w:rPr>
        <w:t>Universit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Libre</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Bruxelles</w:t>
      </w:r>
      <w:proofErr w:type="spellEnd"/>
      <w:r w:rsidRPr="001332C1">
        <w:rPr>
          <w:rFonts w:ascii="Computer modern" w:eastAsia="Times New Roman" w:hAnsi="Computer modern"/>
          <w:lang w:eastAsia="en-GB"/>
        </w:rPr>
        <w:t>, Brussels, Belgium,</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nn</w:t>
      </w:r>
      <w:r w:rsidRPr="001332C1">
        <w:rPr>
          <w:rFonts w:ascii="Computer modern" w:eastAsia="Times New Roman" w:hAnsi="Computer modern"/>
          <w:lang w:eastAsia="en-GB"/>
        </w:rPr>
        <w:t>Department</w:t>
      </w:r>
      <w:proofErr w:type="spellEnd"/>
      <w:r w:rsidRPr="001332C1">
        <w:rPr>
          <w:rFonts w:ascii="Computer modern" w:eastAsia="Times New Roman" w:hAnsi="Computer modern"/>
          <w:lang w:eastAsia="en-GB"/>
        </w:rPr>
        <w:t xml:space="preserve"> of Botany &amp; Plant Physiology, Faculty of Science, University of </w:t>
      </w:r>
      <w:proofErr w:type="spellStart"/>
      <w:r w:rsidRPr="001332C1">
        <w:rPr>
          <w:rFonts w:ascii="Computer modern" w:eastAsia="Times New Roman" w:hAnsi="Computer modern"/>
          <w:lang w:eastAsia="en-GB"/>
        </w:rPr>
        <w:t>Bue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uea</w:t>
      </w:r>
      <w:proofErr w:type="spellEnd"/>
      <w:r w:rsidRPr="001332C1">
        <w:rPr>
          <w:rFonts w:ascii="Computer modern" w:eastAsia="Times New Roman" w:hAnsi="Computer modern"/>
          <w:lang w:eastAsia="en-GB"/>
        </w:rPr>
        <w:t>, Cameroon,</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oo</w:t>
      </w:r>
      <w:r w:rsidRPr="001332C1">
        <w:rPr>
          <w:rFonts w:ascii="Computer modern" w:eastAsia="Times New Roman" w:hAnsi="Computer modern"/>
          <w:lang w:eastAsia="en-GB"/>
        </w:rPr>
        <w:t>Forest</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Ressources</w:t>
      </w:r>
      <w:proofErr w:type="spellEnd"/>
      <w:r w:rsidRPr="001332C1">
        <w:rPr>
          <w:rFonts w:ascii="Computer modern" w:eastAsia="Times New Roman" w:hAnsi="Computer modern"/>
          <w:lang w:eastAsia="en-GB"/>
        </w:rPr>
        <w:t xml:space="preserve"> Management, Gembloux Agro-Bio Tech,  University of Liege, Belgium,</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pp</w:t>
      </w:r>
      <w:r w:rsidRPr="001332C1">
        <w:rPr>
          <w:rFonts w:ascii="Computer modern" w:eastAsia="Times New Roman" w:hAnsi="Computer modern"/>
          <w:lang w:eastAsia="en-GB"/>
        </w:rPr>
        <w:t>Smithsonian</w:t>
      </w:r>
      <w:proofErr w:type="spellEnd"/>
      <w:r w:rsidRPr="001332C1">
        <w:rPr>
          <w:rFonts w:ascii="Computer modern" w:eastAsia="Times New Roman" w:hAnsi="Computer modern"/>
          <w:lang w:eastAsia="en-GB"/>
        </w:rPr>
        <w:t xml:space="preserve"> Institution, Washington, DC,</w:t>
      </w:r>
      <w:r w:rsidRPr="001332C1">
        <w:rPr>
          <w:rFonts w:ascii="Computer modern" w:eastAsia="Times New Roman" w:hAnsi="Computer modern"/>
          <w:vertAlign w:val="superscript"/>
          <w:lang w:eastAsia="en-GB"/>
        </w:rPr>
        <w:t xml:space="preserve"> </w:t>
      </w:r>
      <w:r w:rsidR="00421E19" w:rsidRPr="001332C1">
        <w:rPr>
          <w:rFonts w:ascii="Computer modern" w:eastAsia="Times New Roman" w:hAnsi="Computer modern"/>
          <w:lang w:eastAsia="en-GB"/>
        </w:rPr>
        <w:t xml:space="preserve">USA, </w:t>
      </w:r>
      <w:proofErr w:type="spellStart"/>
      <w:r w:rsidRPr="001332C1">
        <w:rPr>
          <w:rFonts w:ascii="Computer modern" w:eastAsia="Times New Roman" w:hAnsi="Computer modern"/>
          <w:vertAlign w:val="superscript"/>
          <w:lang w:eastAsia="en-GB"/>
        </w:rPr>
        <w:t>qq</w:t>
      </w:r>
      <w:r w:rsidRPr="001332C1">
        <w:rPr>
          <w:rFonts w:ascii="Computer modern" w:eastAsia="Times New Roman" w:hAnsi="Computer modern"/>
          <w:lang w:eastAsia="en-GB"/>
        </w:rPr>
        <w:t>Wildlife</w:t>
      </w:r>
      <w:proofErr w:type="spellEnd"/>
      <w:r w:rsidRPr="001332C1">
        <w:rPr>
          <w:rFonts w:ascii="Computer modern" w:eastAsia="Times New Roman" w:hAnsi="Computer modern"/>
          <w:lang w:eastAsia="en-GB"/>
        </w:rPr>
        <w:t xml:space="preserve"> Conservation Society-DR Congo, Kinshasa I, Democratic Republic of Congo,</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rr</w:t>
      </w:r>
      <w:r w:rsidRPr="001332C1">
        <w:rPr>
          <w:rFonts w:ascii="Computer modern" w:eastAsia="Times New Roman" w:hAnsi="Computer modern"/>
          <w:lang w:eastAsia="en-GB"/>
        </w:rPr>
        <w:t>Centre</w:t>
      </w:r>
      <w:proofErr w:type="spellEnd"/>
      <w:r w:rsidRPr="001332C1">
        <w:rPr>
          <w:rFonts w:ascii="Computer modern" w:eastAsia="Times New Roman" w:hAnsi="Computer modern"/>
          <w:lang w:eastAsia="en-GB"/>
        </w:rPr>
        <w:t xml:space="preserve"> de Formation et de </w:t>
      </w:r>
      <w:proofErr w:type="spellStart"/>
      <w:r w:rsidRPr="001332C1">
        <w:rPr>
          <w:rFonts w:ascii="Computer modern" w:eastAsia="Times New Roman" w:hAnsi="Computer modern"/>
          <w:lang w:eastAsia="en-GB"/>
        </w:rPr>
        <w:t>Recherche</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en</w:t>
      </w:r>
      <w:proofErr w:type="spellEnd"/>
      <w:r w:rsidRPr="001332C1">
        <w:rPr>
          <w:rFonts w:ascii="Computer modern" w:eastAsia="Times New Roman" w:hAnsi="Computer modern"/>
          <w:lang w:eastAsia="en-GB"/>
        </w:rPr>
        <w:t xml:space="preserve"> Conservation </w:t>
      </w:r>
      <w:proofErr w:type="spellStart"/>
      <w:r w:rsidRPr="001332C1">
        <w:rPr>
          <w:rFonts w:ascii="Computer modern" w:eastAsia="Times New Roman" w:hAnsi="Computer modern"/>
          <w:lang w:eastAsia="en-GB"/>
        </w:rPr>
        <w:t>Forestiere</w:t>
      </w:r>
      <w:proofErr w:type="spellEnd"/>
      <w:r w:rsidRPr="001332C1">
        <w:rPr>
          <w:rFonts w:ascii="Computer modern" w:eastAsia="Times New Roman" w:hAnsi="Computer modern"/>
          <w:lang w:eastAsia="en-GB"/>
        </w:rPr>
        <w:t xml:space="preserve"> (CEFRECOF), Democratic Republic of Congo,</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ss</w:t>
      </w:r>
      <w:r w:rsidRPr="001332C1">
        <w:rPr>
          <w:rFonts w:ascii="Computer modern" w:eastAsia="Times New Roman" w:hAnsi="Computer modern"/>
          <w:lang w:eastAsia="en-GB"/>
        </w:rPr>
        <w:t>Institute</w:t>
      </w:r>
      <w:proofErr w:type="spellEnd"/>
      <w:r w:rsidRPr="001332C1">
        <w:rPr>
          <w:rFonts w:ascii="Computer modern" w:eastAsia="Times New Roman" w:hAnsi="Computer modern"/>
          <w:lang w:eastAsia="en-GB"/>
        </w:rPr>
        <w:t xml:space="preserve"> of Biology, UNICAMP, Campinas, Brazil ,</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tt</w:t>
      </w:r>
      <w:r w:rsidRPr="001332C1">
        <w:rPr>
          <w:rFonts w:ascii="Computer modern" w:eastAsia="Times New Roman" w:hAnsi="Computer modern"/>
          <w:lang w:eastAsia="en-GB"/>
        </w:rPr>
        <w:t>Centro</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Ecologia</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Institut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Venezolano</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Investigacione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Cientificas</w:t>
      </w:r>
      <w:proofErr w:type="spellEnd"/>
      <w:r w:rsidRPr="001332C1">
        <w:rPr>
          <w:rFonts w:ascii="Computer modern" w:eastAsia="Times New Roman" w:hAnsi="Computer modern"/>
          <w:lang w:eastAsia="en-GB"/>
        </w:rPr>
        <w:t>, Caracas, Venezuel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uu</w:t>
      </w:r>
      <w:r w:rsidRPr="001332C1">
        <w:rPr>
          <w:rFonts w:ascii="Computer modern" w:eastAsia="Times New Roman" w:hAnsi="Computer modern"/>
          <w:lang w:eastAsia="en-GB"/>
        </w:rPr>
        <w:t>Institut</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für</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Geographie</w:t>
      </w:r>
      <w:proofErr w:type="spellEnd"/>
      <w:r w:rsidRPr="001332C1">
        <w:rPr>
          <w:rFonts w:ascii="Computer modern" w:eastAsia="Times New Roman" w:hAnsi="Computer modern"/>
          <w:lang w:eastAsia="en-GB"/>
        </w:rPr>
        <w:t xml:space="preserve"> und </w:t>
      </w:r>
      <w:proofErr w:type="spellStart"/>
      <w:r w:rsidRPr="001332C1">
        <w:rPr>
          <w:rFonts w:ascii="Computer modern" w:eastAsia="Times New Roman" w:hAnsi="Computer modern"/>
          <w:lang w:eastAsia="en-GB"/>
        </w:rPr>
        <w:t>Regionalforschung</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Geoökologie</w:t>
      </w:r>
      <w:proofErr w:type="spellEnd"/>
      <w:r w:rsidRPr="001332C1">
        <w:rPr>
          <w:rFonts w:ascii="Computer modern" w:eastAsia="Times New Roman" w:hAnsi="Computer modern"/>
          <w:lang w:eastAsia="en-GB"/>
        </w:rPr>
        <w:t>, University of Vienna, Austr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vv</w:t>
      </w:r>
      <w:r w:rsidRPr="001332C1">
        <w:rPr>
          <w:rFonts w:ascii="Computer modern" w:eastAsia="Times New Roman" w:hAnsi="Computer modern"/>
          <w:lang w:eastAsia="en-GB"/>
        </w:rPr>
        <w:t>Smithsonian</w:t>
      </w:r>
      <w:proofErr w:type="spellEnd"/>
      <w:r w:rsidRPr="001332C1">
        <w:rPr>
          <w:rFonts w:ascii="Computer modern" w:eastAsia="Times New Roman" w:hAnsi="Computer modern"/>
          <w:lang w:eastAsia="en-GB"/>
        </w:rPr>
        <w:t xml:space="preserve"> Tropical Research Institute, Panamá, Republic of Panam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ww</w:t>
      </w:r>
      <w:r w:rsidRPr="001332C1">
        <w:rPr>
          <w:rFonts w:ascii="Computer modern" w:eastAsia="Times New Roman" w:hAnsi="Computer modern"/>
          <w:lang w:eastAsia="en-GB"/>
        </w:rPr>
        <w:t>Royal</w:t>
      </w:r>
      <w:proofErr w:type="spellEnd"/>
      <w:r w:rsidRPr="001332C1">
        <w:rPr>
          <w:rFonts w:ascii="Computer modern" w:eastAsia="Times New Roman" w:hAnsi="Computer modern"/>
          <w:lang w:eastAsia="en-GB"/>
        </w:rPr>
        <w:t xml:space="preserve"> Botanic Garden Edinburgh, Edinburgh,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xx</w:t>
      </w:r>
      <w:r w:rsidRPr="001332C1">
        <w:rPr>
          <w:rFonts w:ascii="Computer modern" w:eastAsia="Times New Roman" w:hAnsi="Computer modern"/>
          <w:lang w:eastAsia="en-GB"/>
        </w:rPr>
        <w:t>Lukuru</w:t>
      </w:r>
      <w:proofErr w:type="spellEnd"/>
      <w:r w:rsidRPr="001332C1">
        <w:rPr>
          <w:rFonts w:ascii="Computer modern" w:eastAsia="Times New Roman" w:hAnsi="Computer modern"/>
          <w:lang w:eastAsia="en-GB"/>
        </w:rPr>
        <w:t xml:space="preserve"> Wildlife Research Foundation, Kinshasa, </w:t>
      </w:r>
      <w:proofErr w:type="spellStart"/>
      <w:r w:rsidRPr="001332C1">
        <w:rPr>
          <w:rFonts w:ascii="Computer modern" w:eastAsia="Times New Roman" w:hAnsi="Computer modern"/>
          <w:lang w:eastAsia="en-GB"/>
        </w:rPr>
        <w:t>Gombe</w:t>
      </w:r>
      <w:proofErr w:type="spellEnd"/>
      <w:r w:rsidRPr="001332C1">
        <w:rPr>
          <w:rFonts w:ascii="Computer modern" w:eastAsia="Times New Roman" w:hAnsi="Computer modern"/>
          <w:lang w:eastAsia="en-GB"/>
        </w:rPr>
        <w:t>, Democratic Republic of Congo,</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yy</w:t>
      </w:r>
      <w:r w:rsidRPr="001332C1">
        <w:rPr>
          <w:rFonts w:ascii="Computer modern" w:eastAsia="Times New Roman" w:hAnsi="Computer modern"/>
          <w:lang w:eastAsia="en-GB"/>
        </w:rPr>
        <w:t>Division</w:t>
      </w:r>
      <w:proofErr w:type="spellEnd"/>
      <w:r w:rsidRPr="001332C1">
        <w:rPr>
          <w:rFonts w:ascii="Computer modern" w:eastAsia="Times New Roman" w:hAnsi="Computer modern"/>
          <w:lang w:eastAsia="en-GB"/>
        </w:rPr>
        <w:t xml:space="preserve"> of Vertebrate Zoology, Yale Peabody Museum of Natural History, New Haven, CT,</w:t>
      </w:r>
      <w:r w:rsidR="00421E19" w:rsidRPr="001332C1">
        <w:rPr>
          <w:rFonts w:ascii="Computer modern" w:eastAsia="Times New Roman" w:hAnsi="Computer modern"/>
          <w:lang w:eastAsia="en-GB"/>
        </w:rPr>
        <w:t xml:space="preserve"> US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zz</w:t>
      </w:r>
      <w:r w:rsidRPr="001332C1">
        <w:rPr>
          <w:rFonts w:ascii="Computer modern" w:eastAsia="Times New Roman" w:hAnsi="Computer modern"/>
          <w:lang w:eastAsia="en-GB"/>
        </w:rPr>
        <w:t>Herbarium</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ogoriense</w:t>
      </w:r>
      <w:proofErr w:type="spellEnd"/>
      <w:r w:rsidRPr="001332C1">
        <w:rPr>
          <w:rFonts w:ascii="Computer modern" w:eastAsia="Times New Roman" w:hAnsi="Computer modern"/>
          <w:lang w:eastAsia="en-GB"/>
        </w:rPr>
        <w:t>, Indonesian Institute of Sciences, Indones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aaa</w:t>
      </w:r>
      <w:r w:rsidRPr="001332C1">
        <w:rPr>
          <w:rFonts w:ascii="Computer modern" w:eastAsia="Times New Roman" w:hAnsi="Computer modern"/>
          <w:lang w:eastAsia="en-GB"/>
        </w:rPr>
        <w:t>Integrative</w:t>
      </w:r>
      <w:proofErr w:type="spellEnd"/>
      <w:r w:rsidRPr="001332C1">
        <w:rPr>
          <w:rFonts w:ascii="Computer modern" w:eastAsia="Times New Roman" w:hAnsi="Computer modern"/>
          <w:lang w:eastAsia="en-GB"/>
        </w:rPr>
        <w:t xml:space="preserve"> Research </w:t>
      </w:r>
      <w:proofErr w:type="spellStart"/>
      <w:r w:rsidRPr="001332C1">
        <w:rPr>
          <w:rFonts w:ascii="Computer modern" w:eastAsia="Times New Roman" w:hAnsi="Computer modern"/>
          <w:lang w:eastAsia="en-GB"/>
        </w:rPr>
        <w:t>Center</w:t>
      </w:r>
      <w:proofErr w:type="spellEnd"/>
      <w:r w:rsidRPr="001332C1">
        <w:rPr>
          <w:rFonts w:ascii="Computer modern" w:eastAsia="Times New Roman" w:hAnsi="Computer modern"/>
          <w:lang w:eastAsia="en-GB"/>
        </w:rPr>
        <w:t>, The Field Museum, Chicago,  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bbb</w:t>
      </w:r>
      <w:r w:rsidRPr="001332C1">
        <w:rPr>
          <w:rFonts w:ascii="Computer modern" w:eastAsia="Times New Roman" w:hAnsi="Computer modern"/>
          <w:lang w:eastAsia="en-GB"/>
        </w:rPr>
        <w:t>Tropical</w:t>
      </w:r>
      <w:proofErr w:type="spellEnd"/>
      <w:r w:rsidRPr="001332C1">
        <w:rPr>
          <w:rFonts w:ascii="Computer modern" w:eastAsia="Times New Roman" w:hAnsi="Computer modern"/>
          <w:lang w:eastAsia="en-GB"/>
        </w:rPr>
        <w:t xml:space="preserve"> Peat Research Institute, Biological Research Division, Malaysian Palm Oil Board, Selangor, Malays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ccc</w:t>
      </w:r>
      <w:r w:rsidRPr="001332C1">
        <w:rPr>
          <w:rFonts w:ascii="Computer modern" w:eastAsia="Times New Roman" w:hAnsi="Computer modern"/>
          <w:lang w:eastAsia="en-GB"/>
        </w:rPr>
        <w:t>Kyoto</w:t>
      </w:r>
      <w:proofErr w:type="spellEnd"/>
      <w:r w:rsidRPr="001332C1">
        <w:rPr>
          <w:rFonts w:ascii="Computer modern" w:eastAsia="Times New Roman" w:hAnsi="Computer modern"/>
          <w:lang w:eastAsia="en-GB"/>
        </w:rPr>
        <w:t xml:space="preserve"> University, Kyoto, Japan,</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ddd</w:t>
      </w:r>
      <w:r w:rsidRPr="001332C1">
        <w:rPr>
          <w:rFonts w:ascii="Computer modern" w:eastAsia="Times New Roman" w:hAnsi="Computer modern"/>
          <w:lang w:eastAsia="en-GB"/>
        </w:rPr>
        <w:t>Centre</w:t>
      </w:r>
      <w:proofErr w:type="spellEnd"/>
      <w:r w:rsidRPr="001332C1">
        <w:rPr>
          <w:rFonts w:ascii="Computer modern" w:eastAsia="Times New Roman" w:hAnsi="Computer modern"/>
          <w:lang w:eastAsia="en-GB"/>
        </w:rPr>
        <w:t xml:space="preserve"> for Tropical Environmental and Sustainability Sciences and College of Marine and Environmental Sciences, James Cook University, Cairns, Austral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eee</w:t>
      </w:r>
      <w:r w:rsidRPr="001332C1">
        <w:rPr>
          <w:rFonts w:ascii="Computer modern" w:eastAsia="Times New Roman" w:hAnsi="Computer modern"/>
          <w:lang w:eastAsia="en-GB"/>
        </w:rPr>
        <w:t>Wildlife</w:t>
      </w:r>
      <w:proofErr w:type="spellEnd"/>
      <w:r w:rsidRPr="001332C1">
        <w:rPr>
          <w:rFonts w:ascii="Computer modern" w:eastAsia="Times New Roman" w:hAnsi="Computer modern"/>
          <w:lang w:eastAsia="en-GB"/>
        </w:rPr>
        <w:t xml:space="preserve"> Conservation Society, Kampala, Ugand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fff</w:t>
      </w:r>
      <w:r w:rsidRPr="001332C1">
        <w:rPr>
          <w:rFonts w:ascii="Computer modern" w:eastAsia="Times New Roman" w:hAnsi="Computer modern"/>
          <w:lang w:eastAsia="en-GB"/>
        </w:rPr>
        <w:t>Center</w:t>
      </w:r>
      <w:proofErr w:type="spellEnd"/>
      <w:r w:rsidRPr="001332C1">
        <w:rPr>
          <w:rFonts w:ascii="Computer modern" w:eastAsia="Times New Roman" w:hAnsi="Computer modern"/>
          <w:lang w:eastAsia="en-GB"/>
        </w:rPr>
        <w:t xml:space="preserve"> for Tropical Conservation, Duke University, Durham, NC,</w:t>
      </w:r>
      <w:r w:rsidR="00421E19" w:rsidRPr="001332C1">
        <w:rPr>
          <w:rFonts w:ascii="Computer modern" w:eastAsia="Times New Roman" w:hAnsi="Computer modern"/>
          <w:lang w:eastAsia="en-GB"/>
        </w:rPr>
        <w:t xml:space="preserve"> US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ggg</w:t>
      </w:r>
      <w:r w:rsidRPr="001332C1">
        <w:rPr>
          <w:rFonts w:ascii="Computer modern" w:eastAsia="Times New Roman" w:hAnsi="Computer modern"/>
          <w:lang w:eastAsia="en-GB"/>
        </w:rPr>
        <w:t>Department</w:t>
      </w:r>
      <w:proofErr w:type="spellEnd"/>
      <w:r w:rsidRPr="001332C1">
        <w:rPr>
          <w:rFonts w:ascii="Computer modern" w:eastAsia="Times New Roman" w:hAnsi="Computer modern"/>
          <w:lang w:eastAsia="en-GB"/>
        </w:rPr>
        <w:t xml:space="preserve"> of Environmental Science and Policy, George Mason University, Fairfax, VA,</w:t>
      </w:r>
      <w:r w:rsidR="00421E19" w:rsidRPr="001332C1">
        <w:rPr>
          <w:rFonts w:ascii="Computer modern" w:eastAsia="Times New Roman" w:hAnsi="Computer modern"/>
          <w:lang w:eastAsia="en-GB"/>
        </w:rPr>
        <w:t xml:space="preserve"> US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hhh</w:t>
      </w:r>
      <w:r w:rsidRPr="001332C1">
        <w:rPr>
          <w:rFonts w:ascii="Computer modern" w:eastAsia="Times New Roman" w:hAnsi="Computer modern"/>
          <w:lang w:eastAsia="en-GB"/>
        </w:rPr>
        <w:t>Faculté</w:t>
      </w:r>
      <w:proofErr w:type="spellEnd"/>
      <w:r w:rsidRPr="001332C1">
        <w:rPr>
          <w:rFonts w:ascii="Computer modern" w:eastAsia="Times New Roman" w:hAnsi="Computer modern"/>
          <w:lang w:eastAsia="en-GB"/>
        </w:rPr>
        <w:t xml:space="preserve"> des Sciences </w:t>
      </w:r>
      <w:proofErr w:type="spellStart"/>
      <w:r w:rsidRPr="001332C1">
        <w:rPr>
          <w:rFonts w:ascii="Computer modern" w:eastAsia="Times New Roman" w:hAnsi="Computer modern"/>
          <w:lang w:eastAsia="en-GB"/>
        </w:rPr>
        <w:t>Agronomique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Université</w:t>
      </w:r>
      <w:proofErr w:type="spellEnd"/>
      <w:r w:rsidRPr="001332C1">
        <w:rPr>
          <w:rFonts w:ascii="Computer modern" w:eastAsia="Times New Roman" w:hAnsi="Computer modern"/>
          <w:lang w:eastAsia="en-GB"/>
        </w:rPr>
        <w:t xml:space="preserve"> de Kisangani, Democratic Republic of Congo,</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iii</w:t>
      </w:r>
      <w:r w:rsidRPr="001332C1">
        <w:rPr>
          <w:rFonts w:ascii="Computer modern" w:eastAsia="Times New Roman" w:hAnsi="Computer modern"/>
          <w:lang w:eastAsia="en-GB"/>
        </w:rPr>
        <w:t>School</w:t>
      </w:r>
      <w:proofErr w:type="spellEnd"/>
      <w:r w:rsidRPr="001332C1">
        <w:rPr>
          <w:rFonts w:ascii="Computer modern" w:eastAsia="Times New Roman" w:hAnsi="Computer modern"/>
          <w:lang w:eastAsia="en-GB"/>
        </w:rPr>
        <w:t xml:space="preserve"> of Geography and the Environment, University of Oxford, Oxford,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jjj</w:t>
      </w:r>
      <w:r w:rsidRPr="001332C1">
        <w:rPr>
          <w:rFonts w:ascii="Computer modern" w:eastAsia="Times New Roman" w:hAnsi="Computer modern"/>
          <w:lang w:eastAsia="en-GB"/>
        </w:rPr>
        <w:t>Universidade</w:t>
      </w:r>
      <w:proofErr w:type="spellEnd"/>
      <w:r w:rsidRPr="001332C1">
        <w:rPr>
          <w:rFonts w:ascii="Computer modern" w:eastAsia="Times New Roman" w:hAnsi="Computer modern"/>
          <w:lang w:eastAsia="en-GB"/>
        </w:rPr>
        <w:t xml:space="preserve"> Federal de </w:t>
      </w:r>
      <w:proofErr w:type="spellStart"/>
      <w:r w:rsidRPr="001332C1">
        <w:rPr>
          <w:rFonts w:ascii="Computer modern" w:eastAsia="Times New Roman" w:hAnsi="Computer modern"/>
          <w:lang w:eastAsia="en-GB"/>
        </w:rPr>
        <w:t>Goiás</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Goiânia</w:t>
      </w:r>
      <w:proofErr w:type="spellEnd"/>
      <w:r w:rsidRPr="001332C1">
        <w:rPr>
          <w:rFonts w:ascii="Computer modern" w:eastAsia="Times New Roman" w:hAnsi="Computer modern"/>
          <w:lang w:eastAsia="en-GB"/>
        </w:rPr>
        <w:t>, Braz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kkk</w:t>
      </w:r>
      <w:r w:rsidRPr="001332C1">
        <w:rPr>
          <w:rFonts w:ascii="Computer modern" w:eastAsia="Times New Roman" w:hAnsi="Computer modern"/>
          <w:lang w:eastAsia="en-GB"/>
        </w:rPr>
        <w:t>Universidade</w:t>
      </w:r>
      <w:proofErr w:type="spellEnd"/>
      <w:r w:rsidRPr="001332C1">
        <w:rPr>
          <w:rFonts w:ascii="Computer modern" w:eastAsia="Times New Roman" w:hAnsi="Computer modern"/>
          <w:lang w:eastAsia="en-GB"/>
        </w:rPr>
        <w:t xml:space="preserve"> do Estado de </w:t>
      </w:r>
      <w:proofErr w:type="spellStart"/>
      <w:r w:rsidRPr="001332C1">
        <w:rPr>
          <w:rFonts w:ascii="Computer modern" w:eastAsia="Times New Roman" w:hAnsi="Computer modern"/>
          <w:lang w:eastAsia="en-GB"/>
        </w:rPr>
        <w:t>Mato</w:t>
      </w:r>
      <w:proofErr w:type="spellEnd"/>
      <w:r w:rsidRPr="001332C1">
        <w:rPr>
          <w:rFonts w:ascii="Computer modern" w:eastAsia="Times New Roman" w:hAnsi="Computer modern"/>
          <w:lang w:eastAsia="en-GB"/>
        </w:rPr>
        <w:t xml:space="preserve"> Grosso, Nova </w:t>
      </w:r>
      <w:proofErr w:type="spellStart"/>
      <w:r w:rsidRPr="001332C1">
        <w:rPr>
          <w:rFonts w:ascii="Computer modern" w:eastAsia="Times New Roman" w:hAnsi="Computer modern"/>
          <w:lang w:eastAsia="en-GB"/>
        </w:rPr>
        <w:t>Xavantina</w:t>
      </w:r>
      <w:proofErr w:type="spellEnd"/>
      <w:r w:rsidRPr="001332C1">
        <w:rPr>
          <w:rFonts w:ascii="Computer modern" w:eastAsia="Times New Roman" w:hAnsi="Computer modern"/>
          <w:lang w:eastAsia="en-GB"/>
        </w:rPr>
        <w:t>, Braz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lll</w:t>
      </w:r>
      <w:r w:rsidRPr="001332C1">
        <w:rPr>
          <w:rFonts w:ascii="Computer modern" w:eastAsia="Times New Roman" w:hAnsi="Computer modern"/>
          <w:lang w:eastAsia="en-GB"/>
        </w:rPr>
        <w:t>Flamingo</w:t>
      </w:r>
      <w:proofErr w:type="spellEnd"/>
      <w:r w:rsidRPr="001332C1">
        <w:rPr>
          <w:rFonts w:ascii="Computer modern" w:eastAsia="Times New Roman" w:hAnsi="Computer modern"/>
          <w:lang w:eastAsia="en-GB"/>
        </w:rPr>
        <w:t xml:space="preserve"> Land Ltd, Kirby </w:t>
      </w:r>
      <w:proofErr w:type="spellStart"/>
      <w:r w:rsidRPr="001332C1">
        <w:rPr>
          <w:rFonts w:ascii="Computer modern" w:eastAsia="Times New Roman" w:hAnsi="Computer modern"/>
          <w:lang w:eastAsia="en-GB"/>
        </w:rPr>
        <w:t>Misperton</w:t>
      </w:r>
      <w:proofErr w:type="spellEnd"/>
      <w:r w:rsidRPr="001332C1">
        <w:rPr>
          <w:rFonts w:ascii="Computer modern" w:eastAsia="Times New Roman" w:hAnsi="Computer modern"/>
          <w:lang w:eastAsia="en-GB"/>
        </w:rPr>
        <w:t>,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mmm</w:t>
      </w:r>
      <w:r w:rsidRPr="001332C1">
        <w:rPr>
          <w:rFonts w:ascii="Computer modern" w:eastAsia="Times New Roman" w:hAnsi="Computer modern"/>
          <w:lang w:eastAsia="en-GB"/>
        </w:rPr>
        <w:t>CIRCLE</w:t>
      </w:r>
      <w:proofErr w:type="spellEnd"/>
      <w:r w:rsidRPr="001332C1">
        <w:rPr>
          <w:rFonts w:ascii="Computer modern" w:eastAsia="Times New Roman" w:hAnsi="Computer modern"/>
          <w:lang w:eastAsia="en-GB"/>
        </w:rPr>
        <w:t>, Environment Department, University of York, York, UK,</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nnn</w:t>
      </w:r>
      <w:r w:rsidRPr="001332C1">
        <w:rPr>
          <w:rFonts w:ascii="Computer modern" w:eastAsia="Times New Roman" w:hAnsi="Computer modern"/>
          <w:lang w:eastAsia="en-GB"/>
        </w:rPr>
        <w:t>Salonga</w:t>
      </w:r>
      <w:proofErr w:type="spellEnd"/>
      <w:r w:rsidRPr="001332C1">
        <w:rPr>
          <w:rFonts w:ascii="Computer modern" w:eastAsia="Times New Roman" w:hAnsi="Computer modern"/>
          <w:lang w:eastAsia="en-GB"/>
        </w:rPr>
        <w:t xml:space="preserve"> National Park, Kinshasa I, DR Congo,</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ooo</w:t>
      </w:r>
      <w:r w:rsidRPr="001332C1">
        <w:rPr>
          <w:rFonts w:ascii="Computer modern" w:eastAsia="Times New Roman" w:hAnsi="Computer modern"/>
          <w:lang w:eastAsia="en-GB"/>
        </w:rPr>
        <w:t>Sabah</w:t>
      </w:r>
      <w:proofErr w:type="spellEnd"/>
      <w:r w:rsidRPr="001332C1">
        <w:rPr>
          <w:rFonts w:ascii="Computer modern" w:eastAsia="Times New Roman" w:hAnsi="Computer modern"/>
          <w:lang w:eastAsia="en-GB"/>
        </w:rPr>
        <w:t xml:space="preserve"> Forestry Department, Sabah, Malays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ppp</w:t>
      </w:r>
      <w:r w:rsidRPr="001332C1">
        <w:rPr>
          <w:rFonts w:ascii="Computer modern" w:eastAsia="Times New Roman" w:hAnsi="Computer modern"/>
          <w:lang w:eastAsia="en-GB"/>
        </w:rPr>
        <w:t>Jardí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otánic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Joaquín</w:t>
      </w:r>
      <w:proofErr w:type="spellEnd"/>
      <w:r w:rsidRPr="001332C1">
        <w:rPr>
          <w:rFonts w:ascii="Computer modern" w:eastAsia="Times New Roman" w:hAnsi="Computer modern"/>
          <w:lang w:eastAsia="en-GB"/>
        </w:rPr>
        <w:t xml:space="preserve"> Antonio Uribe, </w:t>
      </w:r>
      <w:proofErr w:type="spellStart"/>
      <w:r w:rsidRPr="001332C1">
        <w:rPr>
          <w:rFonts w:ascii="Computer modern" w:eastAsia="Times New Roman" w:hAnsi="Computer modern"/>
          <w:lang w:eastAsia="en-GB"/>
        </w:rPr>
        <w:t>Medellín</w:t>
      </w:r>
      <w:proofErr w:type="spellEnd"/>
      <w:r w:rsidRPr="001332C1">
        <w:rPr>
          <w:rFonts w:ascii="Computer modern" w:eastAsia="Times New Roman" w:hAnsi="Computer modern"/>
          <w:lang w:eastAsia="en-GB"/>
        </w:rPr>
        <w:t>, Colomb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qqq</w:t>
      </w:r>
      <w:r w:rsidRPr="001332C1">
        <w:rPr>
          <w:rFonts w:ascii="Computer modern" w:eastAsia="Times New Roman" w:hAnsi="Computer modern"/>
          <w:lang w:eastAsia="en-GB"/>
        </w:rPr>
        <w:t>Universidad</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Autónoma</w:t>
      </w:r>
      <w:proofErr w:type="spellEnd"/>
      <w:r w:rsidRPr="001332C1">
        <w:rPr>
          <w:rFonts w:ascii="Computer modern" w:eastAsia="Times New Roman" w:hAnsi="Computer modern"/>
          <w:lang w:eastAsia="en-GB"/>
        </w:rPr>
        <w:t xml:space="preserve"> del </w:t>
      </w:r>
      <w:proofErr w:type="spellStart"/>
      <w:r w:rsidRPr="001332C1">
        <w:rPr>
          <w:rFonts w:ascii="Computer modern" w:eastAsia="Times New Roman" w:hAnsi="Computer modern"/>
          <w:lang w:eastAsia="en-GB"/>
        </w:rPr>
        <w:t>Beni</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Riberalta</w:t>
      </w:r>
      <w:proofErr w:type="spellEnd"/>
      <w:r w:rsidRPr="001332C1">
        <w:rPr>
          <w:rFonts w:ascii="Computer modern" w:eastAsia="Times New Roman" w:hAnsi="Computer modern"/>
          <w:lang w:eastAsia="en-GB"/>
        </w:rPr>
        <w:t>, Boliv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rrr</w:t>
      </w:r>
      <w:r w:rsidRPr="001332C1">
        <w:rPr>
          <w:rFonts w:ascii="Computer modern" w:eastAsia="Times New Roman" w:hAnsi="Computer modern"/>
          <w:lang w:eastAsia="en-GB"/>
        </w:rPr>
        <w:t>Instituto</w:t>
      </w:r>
      <w:proofErr w:type="spellEnd"/>
      <w:r w:rsidRPr="001332C1">
        <w:rPr>
          <w:rFonts w:ascii="Computer modern" w:eastAsia="Times New Roman" w:hAnsi="Computer modern"/>
          <w:lang w:eastAsia="en-GB"/>
        </w:rPr>
        <w:t xml:space="preserve"> Boliviano de </w:t>
      </w:r>
      <w:proofErr w:type="spellStart"/>
      <w:r w:rsidRPr="001332C1">
        <w:rPr>
          <w:rFonts w:ascii="Computer modern" w:eastAsia="Times New Roman" w:hAnsi="Computer modern"/>
          <w:lang w:eastAsia="en-GB"/>
        </w:rPr>
        <w:t>Investigación</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Forestal</w:t>
      </w:r>
      <w:proofErr w:type="spellEnd"/>
      <w:r w:rsidRPr="001332C1">
        <w:rPr>
          <w:rFonts w:ascii="Computer modern" w:eastAsia="Times New Roman" w:hAnsi="Computer modern"/>
          <w:lang w:eastAsia="en-GB"/>
        </w:rPr>
        <w:t xml:space="preserve">, Santa Cruz de la Sierra, </w:t>
      </w:r>
      <w:proofErr w:type="spellStart"/>
      <w:r w:rsidRPr="001332C1">
        <w:rPr>
          <w:rFonts w:ascii="Computer modern" w:eastAsia="Times New Roman" w:hAnsi="Computer modern"/>
          <w:lang w:eastAsia="en-GB"/>
        </w:rPr>
        <w:t>Bolivia,</w:t>
      </w:r>
      <w:r w:rsidRPr="001332C1">
        <w:rPr>
          <w:rFonts w:ascii="Computer modern" w:eastAsia="Times New Roman" w:hAnsi="Computer modern"/>
          <w:vertAlign w:val="superscript"/>
          <w:lang w:eastAsia="en-GB"/>
        </w:rPr>
        <w:t>sss</w:t>
      </w:r>
      <w:r w:rsidRPr="001332C1">
        <w:rPr>
          <w:rFonts w:ascii="Computer modern" w:eastAsia="Times New Roman" w:hAnsi="Computer modern"/>
          <w:lang w:eastAsia="en-GB"/>
        </w:rPr>
        <w:t>CIRAD</w:t>
      </w:r>
      <w:proofErr w:type="spellEnd"/>
      <w:r w:rsidRPr="001332C1">
        <w:rPr>
          <w:rFonts w:ascii="Computer modern" w:eastAsia="Times New Roman" w:hAnsi="Computer modern"/>
          <w:lang w:eastAsia="en-GB"/>
        </w:rPr>
        <w:t xml:space="preserve">, UMR </w:t>
      </w:r>
      <w:proofErr w:type="spellStart"/>
      <w:r w:rsidRPr="001332C1">
        <w:rPr>
          <w:rFonts w:ascii="Computer modern" w:eastAsia="Times New Roman" w:hAnsi="Computer modern"/>
          <w:lang w:eastAsia="en-GB"/>
        </w:rPr>
        <w:t>Ecologie</w:t>
      </w:r>
      <w:proofErr w:type="spellEnd"/>
      <w:r w:rsidRPr="001332C1">
        <w:rPr>
          <w:rFonts w:ascii="Computer modern" w:eastAsia="Times New Roman" w:hAnsi="Computer modern"/>
          <w:lang w:eastAsia="en-GB"/>
        </w:rPr>
        <w:t xml:space="preserve"> des </w:t>
      </w:r>
      <w:proofErr w:type="spellStart"/>
      <w:r w:rsidRPr="001332C1">
        <w:rPr>
          <w:rFonts w:ascii="Computer modern" w:eastAsia="Times New Roman" w:hAnsi="Computer modern"/>
          <w:lang w:eastAsia="en-GB"/>
        </w:rPr>
        <w:t>Forêts</w:t>
      </w:r>
      <w:proofErr w:type="spellEnd"/>
      <w:r w:rsidRPr="001332C1">
        <w:rPr>
          <w:rFonts w:ascii="Computer modern" w:eastAsia="Times New Roman" w:hAnsi="Computer modern"/>
          <w:lang w:eastAsia="en-GB"/>
        </w:rPr>
        <w:t xml:space="preserve"> de </w:t>
      </w:r>
      <w:proofErr w:type="spellStart"/>
      <w:r w:rsidRPr="001332C1">
        <w:rPr>
          <w:rFonts w:ascii="Computer modern" w:eastAsia="Times New Roman" w:hAnsi="Computer modern"/>
          <w:lang w:eastAsia="en-GB"/>
        </w:rPr>
        <w:t>Guyane</w:t>
      </w:r>
      <w:proofErr w:type="spellEnd"/>
      <w:r w:rsidRPr="001332C1">
        <w:rPr>
          <w:rFonts w:ascii="Computer modern" w:eastAsia="Times New Roman" w:hAnsi="Computer modern"/>
          <w:lang w:eastAsia="en-GB"/>
        </w:rPr>
        <w:t>, France,</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ttt</w:t>
      </w:r>
      <w:r w:rsidRPr="001332C1">
        <w:rPr>
          <w:rFonts w:ascii="Computer modern" w:eastAsia="Times New Roman" w:hAnsi="Computer modern"/>
          <w:lang w:eastAsia="en-GB"/>
        </w:rPr>
        <w:t>Natural</w:t>
      </w:r>
      <w:proofErr w:type="spellEnd"/>
      <w:r w:rsidRPr="001332C1">
        <w:rPr>
          <w:rFonts w:ascii="Computer modern" w:eastAsia="Times New Roman" w:hAnsi="Computer modern"/>
          <w:lang w:eastAsia="en-GB"/>
        </w:rPr>
        <w:t xml:space="preserve"> History Museum, University of Oslo, Oslo, </w:t>
      </w:r>
      <w:r w:rsidRPr="001332C1">
        <w:rPr>
          <w:rFonts w:ascii="Computer modern" w:eastAsia="Times New Roman" w:hAnsi="Computer modern"/>
          <w:lang w:eastAsia="en-GB"/>
        </w:rPr>
        <w:lastRenderedPageBreak/>
        <w:t>Norway,</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uuu</w:t>
      </w:r>
      <w:r w:rsidRPr="001332C1">
        <w:rPr>
          <w:rFonts w:ascii="Computer modern" w:eastAsia="Times New Roman" w:hAnsi="Computer modern"/>
          <w:lang w:eastAsia="en-GB"/>
        </w:rPr>
        <w:t>Department</w:t>
      </w:r>
      <w:proofErr w:type="spellEnd"/>
      <w:r w:rsidRPr="001332C1">
        <w:rPr>
          <w:rFonts w:ascii="Computer modern" w:eastAsia="Times New Roman" w:hAnsi="Computer modern"/>
          <w:lang w:eastAsia="en-GB"/>
        </w:rPr>
        <w:t xml:space="preserve"> of Biology, Boston University, Boston, M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vvv</w:t>
      </w:r>
      <w:r w:rsidRPr="001332C1">
        <w:rPr>
          <w:rFonts w:ascii="Computer modern" w:eastAsia="Times New Roman" w:hAnsi="Computer modern"/>
          <w:lang w:eastAsia="en-GB"/>
        </w:rPr>
        <w:t>CIFOR</w:t>
      </w:r>
      <w:proofErr w:type="spellEnd"/>
      <w:r w:rsidRPr="001332C1">
        <w:rPr>
          <w:rFonts w:ascii="Computer modern" w:eastAsia="Times New Roman" w:hAnsi="Computer modern"/>
          <w:lang w:eastAsia="en-GB"/>
        </w:rPr>
        <w:t>, Bogor, Indones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www</w:t>
      </w:r>
      <w:r w:rsidRPr="001332C1">
        <w:rPr>
          <w:rFonts w:ascii="Computer modern" w:eastAsia="Times New Roman" w:hAnsi="Computer modern"/>
          <w:lang w:eastAsia="en-GB"/>
        </w:rPr>
        <w:t>Southern</w:t>
      </w:r>
      <w:proofErr w:type="spellEnd"/>
      <w:r w:rsidRPr="001332C1">
        <w:rPr>
          <w:rFonts w:ascii="Computer modern" w:eastAsia="Times New Roman" w:hAnsi="Computer modern"/>
          <w:lang w:eastAsia="en-GB"/>
        </w:rPr>
        <w:t xml:space="preserve"> Swedish Forest Research </w:t>
      </w:r>
      <w:proofErr w:type="spellStart"/>
      <w:r w:rsidRPr="001332C1">
        <w:rPr>
          <w:rFonts w:ascii="Computer modern" w:eastAsia="Times New Roman" w:hAnsi="Computer modern"/>
          <w:lang w:eastAsia="en-GB"/>
        </w:rPr>
        <w:t>Center</w:t>
      </w:r>
      <w:proofErr w:type="spellEnd"/>
      <w:r w:rsidRPr="001332C1">
        <w:rPr>
          <w:rFonts w:ascii="Computer modern" w:eastAsia="Times New Roman" w:hAnsi="Computer modern"/>
          <w:lang w:eastAsia="en-GB"/>
        </w:rPr>
        <w:t xml:space="preserve">, Swedish University of Agricultural Sciences, </w:t>
      </w:r>
      <w:proofErr w:type="spellStart"/>
      <w:r w:rsidRPr="001332C1">
        <w:rPr>
          <w:rFonts w:ascii="Computer modern" w:eastAsia="Times New Roman" w:hAnsi="Computer modern"/>
          <w:lang w:eastAsia="en-GB"/>
        </w:rPr>
        <w:t>Alnarp</w:t>
      </w:r>
      <w:proofErr w:type="spellEnd"/>
      <w:r w:rsidRPr="001332C1">
        <w:rPr>
          <w:rFonts w:ascii="Computer modern" w:eastAsia="Times New Roman" w:hAnsi="Computer modern"/>
          <w:lang w:eastAsia="en-GB"/>
        </w:rPr>
        <w:t>, Sweden,</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xxx</w:t>
      </w:r>
      <w:r w:rsidRPr="001332C1">
        <w:rPr>
          <w:rFonts w:ascii="Computer modern" w:eastAsia="Times New Roman" w:hAnsi="Computer modern"/>
          <w:lang w:eastAsia="en-GB"/>
        </w:rPr>
        <w:t>Bureau</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Waardenburg</w:t>
      </w:r>
      <w:proofErr w:type="spellEnd"/>
      <w:r w:rsidRPr="001332C1">
        <w:rPr>
          <w:rFonts w:ascii="Computer modern" w:eastAsia="Times New Roman" w:hAnsi="Computer modern"/>
          <w:lang w:eastAsia="en-GB"/>
        </w:rPr>
        <w:t>, The Netherlands,</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yyy</w:t>
      </w:r>
      <w:r w:rsidRPr="001332C1">
        <w:rPr>
          <w:rFonts w:ascii="Computer modern" w:eastAsia="Times New Roman" w:hAnsi="Computer modern"/>
          <w:lang w:eastAsia="en-GB"/>
        </w:rPr>
        <w:t>Carboforexpert</w:t>
      </w:r>
      <w:proofErr w:type="spellEnd"/>
      <w:r w:rsidRPr="001332C1">
        <w:rPr>
          <w:rFonts w:ascii="Computer modern" w:eastAsia="Times New Roman" w:hAnsi="Computer modern"/>
          <w:lang w:eastAsia="en-GB"/>
        </w:rPr>
        <w:t>, Geneva, Switzerland,</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zzz</w:t>
      </w:r>
      <w:r w:rsidRPr="001332C1">
        <w:rPr>
          <w:rFonts w:ascii="Computer modern" w:eastAsia="Times New Roman" w:hAnsi="Computer modern"/>
          <w:lang w:eastAsia="en-GB"/>
        </w:rPr>
        <w:t>Faculty</w:t>
      </w:r>
      <w:proofErr w:type="spellEnd"/>
      <w:r w:rsidRPr="001332C1">
        <w:rPr>
          <w:rFonts w:ascii="Computer modern" w:eastAsia="Times New Roman" w:hAnsi="Computer modern"/>
          <w:lang w:eastAsia="en-GB"/>
        </w:rPr>
        <w:t xml:space="preserve"> of Science, </w:t>
      </w:r>
      <w:proofErr w:type="spellStart"/>
      <w:r w:rsidRPr="001332C1">
        <w:rPr>
          <w:rFonts w:ascii="Computer modern" w:eastAsia="Times New Roman" w:hAnsi="Computer modern"/>
          <w:lang w:eastAsia="en-GB"/>
        </w:rPr>
        <w:t>Universiti</w:t>
      </w:r>
      <w:proofErr w:type="spellEnd"/>
      <w:r w:rsidRPr="001332C1">
        <w:rPr>
          <w:rFonts w:ascii="Computer modern" w:eastAsia="Times New Roman" w:hAnsi="Computer modern"/>
          <w:lang w:eastAsia="en-GB"/>
        </w:rPr>
        <w:t xml:space="preserve"> Brunei </w:t>
      </w:r>
      <w:proofErr w:type="spellStart"/>
      <w:r w:rsidRPr="001332C1">
        <w:rPr>
          <w:rFonts w:ascii="Computer modern" w:eastAsia="Times New Roman" w:hAnsi="Computer modern"/>
          <w:lang w:eastAsia="en-GB"/>
        </w:rPr>
        <w:t>Darusallam</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Gadong</w:t>
      </w:r>
      <w:proofErr w:type="spellEnd"/>
      <w:r w:rsidRPr="001332C1">
        <w:rPr>
          <w:rFonts w:ascii="Computer modern" w:eastAsia="Times New Roman" w:hAnsi="Computer modern"/>
          <w:lang w:eastAsia="en-GB"/>
        </w:rPr>
        <w:t>, Brunei,</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aaaa</w:t>
      </w:r>
      <w:r w:rsidRPr="001332C1">
        <w:rPr>
          <w:rFonts w:ascii="Computer modern" w:eastAsia="Times New Roman" w:hAnsi="Computer modern"/>
          <w:lang w:eastAsia="en-GB"/>
        </w:rPr>
        <w:t>Museu</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Paraense</w:t>
      </w:r>
      <w:proofErr w:type="spellEnd"/>
      <w:r w:rsidRPr="001332C1">
        <w:rPr>
          <w:rFonts w:ascii="Computer modern" w:eastAsia="Times New Roman" w:hAnsi="Computer modern"/>
          <w:lang w:eastAsia="en-GB"/>
        </w:rPr>
        <w:t xml:space="preserve"> Emilio </w:t>
      </w:r>
      <w:proofErr w:type="spellStart"/>
      <w:r w:rsidRPr="001332C1">
        <w:rPr>
          <w:rFonts w:ascii="Computer modern" w:eastAsia="Times New Roman" w:hAnsi="Computer modern"/>
          <w:lang w:eastAsia="en-GB"/>
        </w:rPr>
        <w:t>Goeldi</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Belém</w:t>
      </w:r>
      <w:proofErr w:type="spellEnd"/>
      <w:r w:rsidRPr="001332C1">
        <w:rPr>
          <w:rFonts w:ascii="Computer modern" w:eastAsia="Times New Roman" w:hAnsi="Computer modern"/>
          <w:lang w:eastAsia="en-GB"/>
        </w:rPr>
        <w:t>, Braz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bbbb</w:t>
      </w:r>
      <w:r w:rsidRPr="001332C1">
        <w:rPr>
          <w:rFonts w:ascii="Computer modern" w:eastAsia="Times New Roman" w:hAnsi="Computer modern"/>
          <w:lang w:eastAsia="en-GB"/>
        </w:rPr>
        <w:t>FORDA</w:t>
      </w:r>
      <w:proofErr w:type="spellEnd"/>
      <w:r w:rsidRPr="001332C1">
        <w:rPr>
          <w:rFonts w:ascii="Computer modern" w:eastAsia="Times New Roman" w:hAnsi="Computer modern"/>
          <w:lang w:eastAsia="en-GB"/>
        </w:rPr>
        <w:t>, The Ministry of Forestry and Environment, Bogor, Indonesi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cccc</w:t>
      </w:r>
      <w:r w:rsidRPr="001332C1">
        <w:rPr>
          <w:rFonts w:ascii="Computer modern" w:eastAsia="Times New Roman" w:hAnsi="Computer modern"/>
          <w:lang w:eastAsia="en-GB"/>
        </w:rPr>
        <w:t>Norwegian</w:t>
      </w:r>
      <w:proofErr w:type="spellEnd"/>
      <w:r w:rsidRPr="001332C1">
        <w:rPr>
          <w:rFonts w:ascii="Computer modern" w:eastAsia="Times New Roman" w:hAnsi="Computer modern"/>
          <w:lang w:eastAsia="en-GB"/>
        </w:rPr>
        <w:t xml:space="preserve"> University of Life Sciences, </w:t>
      </w:r>
      <w:proofErr w:type="spellStart"/>
      <w:r w:rsidRPr="001332C1">
        <w:rPr>
          <w:rFonts w:ascii="Computer modern" w:eastAsia="Times New Roman" w:hAnsi="Computer modern"/>
          <w:lang w:eastAsia="en-GB"/>
        </w:rPr>
        <w:t>Aas</w:t>
      </w:r>
      <w:proofErr w:type="spellEnd"/>
      <w:r w:rsidRPr="001332C1">
        <w:rPr>
          <w:rFonts w:ascii="Computer modern" w:eastAsia="Times New Roman" w:hAnsi="Computer modern"/>
          <w:lang w:eastAsia="en-GB"/>
        </w:rPr>
        <w:t>, Norway</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dddd</w:t>
      </w:r>
      <w:r w:rsidRPr="001332C1">
        <w:rPr>
          <w:rFonts w:ascii="Computer modern" w:eastAsia="Times New Roman" w:hAnsi="Computer modern"/>
          <w:lang w:eastAsia="en-GB"/>
        </w:rPr>
        <w:t>GeoIS</w:t>
      </w:r>
      <w:proofErr w:type="spellEnd"/>
      <w:r w:rsidRPr="001332C1">
        <w:rPr>
          <w:rFonts w:ascii="Computer modern" w:eastAsia="Times New Roman" w:hAnsi="Computer modern"/>
          <w:lang w:eastAsia="en-GB"/>
        </w:rPr>
        <w:t>, Quito, Ecuador,</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eeee</w:t>
      </w:r>
      <w:r w:rsidRPr="001332C1">
        <w:rPr>
          <w:rFonts w:ascii="Computer modern" w:eastAsia="Times New Roman" w:hAnsi="Computer modern"/>
          <w:lang w:eastAsia="en-GB"/>
        </w:rPr>
        <w:t>Museu</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Universitário</w:t>
      </w:r>
      <w:proofErr w:type="spellEnd"/>
      <w:r w:rsidRPr="001332C1">
        <w:rPr>
          <w:rFonts w:ascii="Computer modern" w:eastAsia="Times New Roman" w:hAnsi="Computer modern"/>
          <w:lang w:eastAsia="en-GB"/>
        </w:rPr>
        <w:t xml:space="preserve">, </w:t>
      </w:r>
      <w:proofErr w:type="spellStart"/>
      <w:r w:rsidRPr="001332C1">
        <w:rPr>
          <w:rFonts w:ascii="Computer modern" w:eastAsia="Times New Roman" w:hAnsi="Computer modern"/>
          <w:lang w:eastAsia="en-GB"/>
        </w:rPr>
        <w:t>Universidade</w:t>
      </w:r>
      <w:proofErr w:type="spellEnd"/>
      <w:r w:rsidRPr="001332C1">
        <w:rPr>
          <w:rFonts w:ascii="Computer modern" w:eastAsia="Times New Roman" w:hAnsi="Computer modern"/>
          <w:lang w:eastAsia="en-GB"/>
        </w:rPr>
        <w:t xml:space="preserve"> Federal do Acre, Brazil,</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ffff</w:t>
      </w:r>
      <w:r w:rsidRPr="001332C1">
        <w:rPr>
          <w:rFonts w:ascii="Computer modern" w:eastAsia="Times New Roman" w:hAnsi="Computer modern"/>
          <w:lang w:eastAsia="en-GB"/>
        </w:rPr>
        <w:t>World</w:t>
      </w:r>
      <w:proofErr w:type="spellEnd"/>
      <w:r w:rsidRPr="001332C1">
        <w:rPr>
          <w:rFonts w:ascii="Computer modern" w:eastAsia="Times New Roman" w:hAnsi="Computer modern"/>
          <w:lang w:eastAsia="en-GB"/>
        </w:rPr>
        <w:t xml:space="preserve"> Wildlife Fund, Washington, DC, </w:t>
      </w:r>
      <w:r w:rsidR="00421E19" w:rsidRPr="001332C1">
        <w:rPr>
          <w:rFonts w:ascii="Computer modern" w:eastAsia="Times New Roman" w:hAnsi="Computer modern"/>
          <w:lang w:eastAsia="en-GB"/>
        </w:rPr>
        <w:t>USA,</w:t>
      </w:r>
      <w:r w:rsidRPr="001332C1">
        <w:rPr>
          <w:rFonts w:ascii="Computer modern" w:eastAsia="Times New Roman" w:hAnsi="Computer modern"/>
          <w:lang w:eastAsia="en-GB"/>
        </w:rPr>
        <w:t xml:space="preserve"> </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gggg</w:t>
      </w:r>
      <w:r w:rsidRPr="001332C1">
        <w:rPr>
          <w:rFonts w:ascii="Computer modern" w:eastAsia="Times New Roman" w:hAnsi="Computer modern"/>
          <w:lang w:eastAsia="en-GB"/>
        </w:rPr>
        <w:t>CTFS</w:t>
      </w:r>
      <w:proofErr w:type="spellEnd"/>
      <w:r w:rsidRPr="001332C1">
        <w:rPr>
          <w:rFonts w:ascii="Computer modern" w:eastAsia="Times New Roman" w:hAnsi="Computer modern"/>
          <w:lang w:eastAsia="en-GB"/>
        </w:rPr>
        <w:t>-AA Asia Program, Harvard University, Cambridge, MA,</w:t>
      </w:r>
      <w:r w:rsidRPr="001332C1">
        <w:rPr>
          <w:rFonts w:ascii="Computer modern" w:eastAsia="Times New Roman" w:hAnsi="Computer modern"/>
          <w:vertAlign w:val="superscript"/>
          <w:lang w:eastAsia="en-GB"/>
        </w:rPr>
        <w:t xml:space="preserve"> </w:t>
      </w:r>
      <w:r w:rsidR="00421E19" w:rsidRPr="001332C1">
        <w:rPr>
          <w:rFonts w:ascii="Computer modern" w:eastAsia="Times New Roman" w:hAnsi="Computer modern"/>
          <w:lang w:eastAsia="en-GB"/>
        </w:rPr>
        <w:t xml:space="preserve">USA, </w:t>
      </w:r>
      <w:proofErr w:type="spellStart"/>
      <w:r w:rsidRPr="001332C1">
        <w:rPr>
          <w:rFonts w:ascii="Computer modern" w:eastAsia="Times New Roman" w:hAnsi="Computer modern"/>
          <w:vertAlign w:val="superscript"/>
          <w:lang w:eastAsia="en-GB"/>
        </w:rPr>
        <w:t>hhhh</w:t>
      </w:r>
      <w:r w:rsidRPr="001332C1">
        <w:rPr>
          <w:rFonts w:ascii="Computer modern" w:eastAsia="Times New Roman" w:hAnsi="Computer modern"/>
          <w:lang w:eastAsia="en-GB"/>
        </w:rPr>
        <w:t>Faculty</w:t>
      </w:r>
      <w:proofErr w:type="spellEnd"/>
      <w:r w:rsidRPr="001332C1">
        <w:rPr>
          <w:rFonts w:ascii="Computer modern" w:eastAsia="Times New Roman" w:hAnsi="Computer modern"/>
          <w:lang w:eastAsia="en-GB"/>
        </w:rPr>
        <w:t xml:space="preserve"> of Forestry, University of Toronto, Toronto, Canada,</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iiii</w:t>
      </w:r>
      <w:r w:rsidRPr="001332C1">
        <w:rPr>
          <w:rFonts w:ascii="Computer modern" w:eastAsia="Times New Roman" w:hAnsi="Computer modern"/>
          <w:lang w:eastAsia="en-GB"/>
        </w:rPr>
        <w:t>Yale</w:t>
      </w:r>
      <w:proofErr w:type="spellEnd"/>
      <w:r w:rsidRPr="001332C1">
        <w:rPr>
          <w:rFonts w:ascii="Computer modern" w:eastAsia="Times New Roman" w:hAnsi="Computer modern"/>
          <w:lang w:eastAsia="en-GB"/>
        </w:rPr>
        <w:t xml:space="preserve"> School of Forestry &amp; Environmental Studies, New Haven, CT,</w:t>
      </w:r>
      <w:r w:rsidR="00394E25" w:rsidRPr="001332C1">
        <w:rPr>
          <w:rFonts w:ascii="Computer modern" w:eastAsia="Times New Roman" w:hAnsi="Computer modern"/>
          <w:lang w:eastAsia="en-GB"/>
        </w:rPr>
        <w:t xml:space="preserve"> USA, </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jjjj</w:t>
      </w:r>
      <w:r w:rsidRPr="001332C1">
        <w:rPr>
          <w:rFonts w:ascii="Computer modern" w:eastAsia="Times New Roman" w:hAnsi="Computer modern"/>
          <w:lang w:eastAsia="en-GB"/>
        </w:rPr>
        <w:t>Andes</w:t>
      </w:r>
      <w:proofErr w:type="spellEnd"/>
      <w:r w:rsidRPr="001332C1">
        <w:rPr>
          <w:rFonts w:ascii="Computer modern" w:eastAsia="Times New Roman" w:hAnsi="Computer modern"/>
          <w:lang w:eastAsia="en-GB"/>
        </w:rPr>
        <w:t xml:space="preserve"> to Amazon Biodiversity Program, Puerto Maldonado,  </w:t>
      </w:r>
      <w:proofErr w:type="spellStart"/>
      <w:r w:rsidRPr="001332C1">
        <w:rPr>
          <w:rFonts w:ascii="Computer modern" w:eastAsia="Times New Roman" w:hAnsi="Computer modern"/>
          <w:lang w:eastAsia="en-GB"/>
        </w:rPr>
        <w:t>Perú</w:t>
      </w:r>
      <w:proofErr w:type="spellEnd"/>
      <w:r w:rsidRPr="001332C1">
        <w:rPr>
          <w:rFonts w:ascii="Computer modern" w:eastAsia="Times New Roman" w:hAnsi="Computer modern"/>
          <w:lang w:eastAsia="en-GB"/>
        </w:rPr>
        <w:t>,</w:t>
      </w:r>
      <w:r w:rsidRPr="001332C1">
        <w:rPr>
          <w:rFonts w:ascii="Computer modern" w:eastAsia="Times New Roman" w:hAnsi="Computer modern"/>
          <w:vertAlign w:val="superscript"/>
          <w:lang w:eastAsia="en-GB"/>
        </w:rPr>
        <w:t xml:space="preserve"> </w:t>
      </w:r>
      <w:proofErr w:type="spellStart"/>
      <w:r w:rsidRPr="001332C1">
        <w:rPr>
          <w:rFonts w:ascii="Computer modern" w:eastAsia="Times New Roman" w:hAnsi="Computer modern"/>
          <w:vertAlign w:val="superscript"/>
          <w:lang w:eastAsia="en-GB"/>
        </w:rPr>
        <w:t>kkkk</w:t>
      </w:r>
      <w:r w:rsidRPr="001332C1">
        <w:rPr>
          <w:rFonts w:ascii="Computer modern" w:eastAsia="Times New Roman" w:hAnsi="Computer modern"/>
          <w:lang w:eastAsia="en-GB"/>
        </w:rPr>
        <w:t>School</w:t>
      </w:r>
      <w:proofErr w:type="spellEnd"/>
      <w:r w:rsidRPr="001332C1">
        <w:rPr>
          <w:rFonts w:ascii="Computer modern" w:eastAsia="Times New Roman" w:hAnsi="Computer modern"/>
          <w:lang w:eastAsia="en-GB"/>
        </w:rPr>
        <w:t xml:space="preserve"> of Earth Sciences and Environmental Sustainability, Northern Arizona University, Flagstaff AZ,</w:t>
      </w:r>
      <w:r w:rsidRPr="001332C1">
        <w:rPr>
          <w:rFonts w:ascii="Computer modern" w:eastAsia="Times New Roman" w:hAnsi="Computer modern"/>
          <w:vertAlign w:val="superscript"/>
          <w:lang w:eastAsia="en-GB"/>
        </w:rPr>
        <w:t xml:space="preserve"> </w:t>
      </w:r>
      <w:r w:rsidR="00394E25" w:rsidRPr="001332C1">
        <w:rPr>
          <w:rFonts w:ascii="Computer modern" w:eastAsia="Times New Roman" w:hAnsi="Computer modern"/>
          <w:lang w:eastAsia="en-GB"/>
        </w:rPr>
        <w:t xml:space="preserve">USA, </w:t>
      </w:r>
      <w:proofErr w:type="spellStart"/>
      <w:r w:rsidRPr="001332C1">
        <w:rPr>
          <w:rFonts w:ascii="Computer modern" w:eastAsia="Times New Roman" w:hAnsi="Computer modern"/>
          <w:vertAlign w:val="superscript"/>
          <w:lang w:eastAsia="en-GB"/>
        </w:rPr>
        <w:t>llll</w:t>
      </w:r>
      <w:r w:rsidRPr="001332C1">
        <w:rPr>
          <w:rFonts w:ascii="Computer modern" w:eastAsia="Times New Roman" w:hAnsi="Computer modern"/>
          <w:lang w:eastAsia="en-GB"/>
        </w:rPr>
        <w:t>Department</w:t>
      </w:r>
      <w:proofErr w:type="spellEnd"/>
      <w:r w:rsidRPr="001332C1">
        <w:rPr>
          <w:rFonts w:ascii="Computer modern" w:eastAsia="Times New Roman" w:hAnsi="Computer modern"/>
          <w:lang w:eastAsia="en-GB"/>
        </w:rPr>
        <w:t xml:space="preserve"> of Life Sciences, University of Southampton, Southampton, UK</w:t>
      </w:r>
    </w:p>
    <w:p w14:paraId="0967E806" w14:textId="77777777" w:rsidR="001D2D4B" w:rsidRPr="001332C1" w:rsidRDefault="001D2D4B" w:rsidP="00720F19">
      <w:pPr>
        <w:spacing w:line="480" w:lineRule="auto"/>
        <w:rPr>
          <w:rFonts w:ascii="Computer modern" w:hAnsi="Computer modern"/>
        </w:rPr>
      </w:pPr>
    </w:p>
    <w:p w14:paraId="723CE4F3" w14:textId="517AA460" w:rsidR="00A056FA" w:rsidRPr="001332C1" w:rsidRDefault="00ED746A" w:rsidP="00A056FA">
      <w:pPr>
        <w:spacing w:line="480" w:lineRule="auto"/>
      </w:pPr>
      <w:r w:rsidRPr="001332C1">
        <w:rPr>
          <w:rFonts w:ascii="Computer modern" w:hAnsi="Computer modern"/>
        </w:rPr>
        <w:t>*</w:t>
      </w:r>
      <w:r w:rsidR="00A056FA" w:rsidRPr="001332C1">
        <w:rPr>
          <w:rFonts w:ascii="Computer modern" w:hAnsi="Computer modern"/>
        </w:rPr>
        <w:t xml:space="preserve"> Correspondence: Martin Sullivan, School of Geography, University of Leeds, Leeds, LS2 9JT, UK. Email: </w:t>
      </w:r>
      <w:hyperlink r:id="rId8" w:history="1">
        <w:r w:rsidR="00A056FA" w:rsidRPr="001332C1">
          <w:rPr>
            <w:rStyle w:val="Hyperlink"/>
            <w:rFonts w:ascii="Computer modern" w:hAnsi="Computer modern"/>
            <w:color w:val="auto"/>
          </w:rPr>
          <w:t>m.j.sullivan@leeds.ac.uk</w:t>
        </w:r>
      </w:hyperlink>
      <w:r w:rsidR="00A056FA" w:rsidRPr="001332C1">
        <w:rPr>
          <w:rFonts w:ascii="Computer modern" w:hAnsi="Computer modern"/>
        </w:rPr>
        <w:t xml:space="preserve">. Telephone: </w:t>
      </w:r>
      <w:r w:rsidR="00A056FA" w:rsidRPr="001332C1">
        <w:t>+44 (0) 113 34 31039</w:t>
      </w:r>
    </w:p>
    <w:p w14:paraId="25283604" w14:textId="77777777" w:rsidR="001D2D4B" w:rsidRPr="001332C1" w:rsidRDefault="001D2D4B" w:rsidP="00A056FA">
      <w:pPr>
        <w:spacing w:line="480" w:lineRule="auto"/>
      </w:pPr>
    </w:p>
    <w:p w14:paraId="12ACF51F" w14:textId="7333FCC0" w:rsidR="00A056FA" w:rsidRPr="001332C1" w:rsidRDefault="00ED746A" w:rsidP="00A056FA">
      <w:pPr>
        <w:spacing w:line="480" w:lineRule="auto"/>
        <w:rPr>
          <w:rFonts w:ascii="Computer modern" w:hAnsi="Computer modern"/>
        </w:rPr>
      </w:pPr>
      <w:r w:rsidRPr="001332C1">
        <w:rPr>
          <w:rFonts w:ascii="Computer modern" w:hAnsi="Computer modern"/>
          <w:vertAlign w:val="superscript"/>
        </w:rPr>
        <w:t>1</w:t>
      </w:r>
      <w:r w:rsidR="00A056FA" w:rsidRPr="001332C1">
        <w:rPr>
          <w:rFonts w:ascii="Computer modern" w:hAnsi="Computer modern"/>
          <w:b/>
        </w:rPr>
        <w:t xml:space="preserve"> </w:t>
      </w:r>
      <w:r w:rsidR="00A056FA" w:rsidRPr="001332C1">
        <w:rPr>
          <w:rFonts w:ascii="Computer modern" w:hAnsi="Computer modern"/>
        </w:rPr>
        <w:t xml:space="preserve">These authors contributed equally to this work. </w:t>
      </w:r>
    </w:p>
    <w:p w14:paraId="10446C8C" w14:textId="77777777" w:rsidR="001D2D4B" w:rsidRPr="001332C1" w:rsidRDefault="001D2D4B" w:rsidP="00720F19">
      <w:pPr>
        <w:spacing w:line="480" w:lineRule="auto"/>
        <w:rPr>
          <w:rFonts w:ascii="Computer modern" w:hAnsi="Computer modern"/>
        </w:rPr>
      </w:pPr>
    </w:p>
    <w:p w14:paraId="360FC69E" w14:textId="77777777" w:rsidR="004012AB" w:rsidRPr="001332C1" w:rsidRDefault="004012AB" w:rsidP="00720F19">
      <w:pPr>
        <w:spacing w:line="480" w:lineRule="auto"/>
        <w:rPr>
          <w:rFonts w:ascii="Computer modern" w:hAnsi="Computer modern"/>
        </w:rPr>
      </w:pPr>
    </w:p>
    <w:p w14:paraId="4D42C5F3" w14:textId="77777777" w:rsidR="006E6F56" w:rsidRPr="001332C1" w:rsidRDefault="006E6F56" w:rsidP="00720F19">
      <w:pPr>
        <w:spacing w:line="480" w:lineRule="auto"/>
        <w:rPr>
          <w:rFonts w:ascii="Computer modern" w:hAnsi="Computer modern"/>
        </w:rPr>
      </w:pPr>
    </w:p>
    <w:p w14:paraId="5DE4EF17" w14:textId="77777777" w:rsidR="006E6F56" w:rsidRPr="001332C1" w:rsidRDefault="006E6F56" w:rsidP="00720F19">
      <w:pPr>
        <w:spacing w:line="480" w:lineRule="auto"/>
        <w:rPr>
          <w:rFonts w:ascii="Computer modern" w:hAnsi="Computer modern"/>
        </w:rPr>
      </w:pPr>
    </w:p>
    <w:p w14:paraId="7ACDB0BC" w14:textId="77777777" w:rsidR="006E6F56" w:rsidRPr="001332C1" w:rsidRDefault="006E6F56" w:rsidP="00720F19">
      <w:pPr>
        <w:spacing w:line="480" w:lineRule="auto"/>
        <w:rPr>
          <w:rFonts w:ascii="Computer modern" w:hAnsi="Computer modern"/>
        </w:rPr>
      </w:pPr>
    </w:p>
    <w:p w14:paraId="33F2C279" w14:textId="77777777" w:rsidR="00D7116B" w:rsidRPr="001332C1" w:rsidRDefault="00D7116B" w:rsidP="00720F19">
      <w:pPr>
        <w:spacing w:line="480" w:lineRule="auto"/>
        <w:rPr>
          <w:rFonts w:ascii="Computer modern" w:hAnsi="Computer modern"/>
        </w:rPr>
      </w:pPr>
    </w:p>
    <w:p w14:paraId="031B689D" w14:textId="77777777" w:rsidR="00CB7763" w:rsidRPr="001332C1" w:rsidRDefault="00CB7763" w:rsidP="00E13733">
      <w:pPr>
        <w:spacing w:line="480" w:lineRule="auto"/>
        <w:rPr>
          <w:rFonts w:ascii="Computer modern" w:hAnsi="Computer modern"/>
          <w:b/>
        </w:rPr>
      </w:pPr>
      <w:r w:rsidRPr="001332C1">
        <w:rPr>
          <w:rFonts w:ascii="Computer modern" w:hAnsi="Computer modern"/>
          <w:b/>
        </w:rPr>
        <w:lastRenderedPageBreak/>
        <w:t>Abstract</w:t>
      </w:r>
    </w:p>
    <w:p w14:paraId="4D88FB8B" w14:textId="2EE459ED" w:rsidR="0003499E" w:rsidRPr="001332C1" w:rsidRDefault="00E74BFA" w:rsidP="00DB6639">
      <w:pPr>
        <w:spacing w:line="480" w:lineRule="auto"/>
        <w:rPr>
          <w:rFonts w:ascii="Computer modern" w:hAnsi="Computer modern"/>
        </w:rPr>
      </w:pPr>
      <w:r w:rsidRPr="001332C1">
        <w:rPr>
          <w:rFonts w:ascii="Computer modern" w:hAnsi="Computer modern"/>
        </w:rPr>
        <w:t xml:space="preserve">Tropical forests are global </w:t>
      </w:r>
      <w:r w:rsidR="00C57AA7" w:rsidRPr="001332C1">
        <w:rPr>
          <w:rFonts w:ascii="Computer modern" w:hAnsi="Computer modern"/>
        </w:rPr>
        <w:t>centres</w:t>
      </w:r>
      <w:r w:rsidRPr="001332C1">
        <w:rPr>
          <w:rFonts w:ascii="Computer modern" w:hAnsi="Computer modern"/>
        </w:rPr>
        <w:t xml:space="preserve"> of</w:t>
      </w:r>
      <w:r w:rsidR="00C57AA7" w:rsidRPr="001332C1">
        <w:rPr>
          <w:rFonts w:ascii="Computer modern" w:hAnsi="Computer modern"/>
        </w:rPr>
        <w:t xml:space="preserve"> </w:t>
      </w:r>
      <w:r w:rsidR="00461637" w:rsidRPr="001332C1">
        <w:rPr>
          <w:rFonts w:ascii="Computer modern" w:hAnsi="Computer modern"/>
        </w:rPr>
        <w:t xml:space="preserve">biodiversity and </w:t>
      </w:r>
      <w:r w:rsidRPr="001332C1">
        <w:rPr>
          <w:rFonts w:ascii="Computer modern" w:hAnsi="Computer modern"/>
        </w:rPr>
        <w:t>carbon storage</w:t>
      </w:r>
      <w:r w:rsidR="00CE097E" w:rsidRPr="001332C1">
        <w:rPr>
          <w:rFonts w:ascii="Computer modern" w:hAnsi="Computer modern"/>
        </w:rPr>
        <w:t>.</w:t>
      </w:r>
      <w:r w:rsidR="00623023" w:rsidRPr="001332C1">
        <w:rPr>
          <w:rFonts w:ascii="Computer modern" w:hAnsi="Computer modern"/>
        </w:rPr>
        <w:t xml:space="preserve"> </w:t>
      </w:r>
      <w:r w:rsidRPr="001332C1">
        <w:rPr>
          <w:rFonts w:ascii="Computer modern" w:hAnsi="Computer modern"/>
        </w:rPr>
        <w:t xml:space="preserve"> </w:t>
      </w:r>
      <w:r w:rsidR="00182BA8" w:rsidRPr="001332C1">
        <w:rPr>
          <w:rFonts w:ascii="Computer modern" w:hAnsi="Computer modern"/>
        </w:rPr>
        <w:t>Many tropical countries aspire to protect forest to fulfil biodiversity and climate mitigation policy targets</w:t>
      </w:r>
      <w:r w:rsidR="002B36F5" w:rsidRPr="001332C1">
        <w:rPr>
          <w:rFonts w:ascii="Computer modern" w:hAnsi="Computer modern"/>
        </w:rPr>
        <w:t xml:space="preserve">, but </w:t>
      </w:r>
      <w:r w:rsidR="00F4132D" w:rsidRPr="001332C1">
        <w:rPr>
          <w:rFonts w:ascii="Computer modern" w:hAnsi="Computer modern"/>
        </w:rPr>
        <w:t xml:space="preserve">the </w:t>
      </w:r>
      <w:r w:rsidR="00461637" w:rsidRPr="001332C1">
        <w:rPr>
          <w:rFonts w:ascii="Computer modern" w:hAnsi="Computer modern"/>
        </w:rPr>
        <w:t>conservation</w:t>
      </w:r>
      <w:r w:rsidR="002B36F5" w:rsidRPr="001332C1">
        <w:rPr>
          <w:rFonts w:ascii="Computer modern" w:hAnsi="Computer modern"/>
        </w:rPr>
        <w:t xml:space="preserve"> strategies needed</w:t>
      </w:r>
      <w:r w:rsidR="00363F52" w:rsidRPr="001332C1">
        <w:rPr>
          <w:rFonts w:ascii="Computer modern" w:hAnsi="Computer modern"/>
        </w:rPr>
        <w:t xml:space="preserve"> to achieve </w:t>
      </w:r>
      <w:r w:rsidR="00F56683" w:rsidRPr="001332C1">
        <w:rPr>
          <w:rFonts w:ascii="Computer modern" w:hAnsi="Computer modern"/>
        </w:rPr>
        <w:t xml:space="preserve">these </w:t>
      </w:r>
      <w:r w:rsidR="00363F52" w:rsidRPr="001332C1">
        <w:rPr>
          <w:rFonts w:ascii="Computer modern" w:hAnsi="Computer modern"/>
        </w:rPr>
        <w:t xml:space="preserve">two </w:t>
      </w:r>
      <w:r w:rsidR="00F56683" w:rsidRPr="001332C1">
        <w:rPr>
          <w:rFonts w:ascii="Computer modern" w:hAnsi="Computer modern"/>
        </w:rPr>
        <w:t>functions depend critica</w:t>
      </w:r>
      <w:r w:rsidR="00363F52" w:rsidRPr="001332C1">
        <w:rPr>
          <w:rFonts w:ascii="Computer modern" w:hAnsi="Computer modern"/>
        </w:rPr>
        <w:t xml:space="preserve">lly on the </w:t>
      </w:r>
      <w:r w:rsidR="00CE097E" w:rsidRPr="001332C1">
        <w:rPr>
          <w:rFonts w:ascii="Computer modern" w:hAnsi="Computer modern"/>
        </w:rPr>
        <w:t xml:space="preserve">tropical </w:t>
      </w:r>
      <w:r w:rsidR="00461637" w:rsidRPr="001332C1">
        <w:rPr>
          <w:rFonts w:ascii="Computer modern" w:hAnsi="Computer modern"/>
        </w:rPr>
        <w:t xml:space="preserve">forest </w:t>
      </w:r>
      <w:r w:rsidR="001D4F5C">
        <w:rPr>
          <w:rFonts w:ascii="Computer modern" w:hAnsi="Computer modern"/>
        </w:rPr>
        <w:t xml:space="preserve">tree </w:t>
      </w:r>
      <w:r w:rsidR="00363F52" w:rsidRPr="001332C1">
        <w:rPr>
          <w:rFonts w:ascii="Computer modern" w:hAnsi="Computer modern"/>
        </w:rPr>
        <w:t xml:space="preserve">diversity-carbon </w:t>
      </w:r>
      <w:r w:rsidR="001D4F5C">
        <w:rPr>
          <w:rFonts w:ascii="Computer modern" w:hAnsi="Computer modern"/>
        </w:rPr>
        <w:t xml:space="preserve">storage </w:t>
      </w:r>
      <w:r w:rsidR="00363F52" w:rsidRPr="001332C1">
        <w:rPr>
          <w:rFonts w:ascii="Computer modern" w:hAnsi="Computer modern"/>
        </w:rPr>
        <w:t>relationship</w:t>
      </w:r>
      <w:r w:rsidR="00053663" w:rsidRPr="001332C1">
        <w:rPr>
          <w:rFonts w:ascii="Computer modern" w:hAnsi="Computer modern"/>
        </w:rPr>
        <w:t xml:space="preserve">.  </w:t>
      </w:r>
      <w:r w:rsidR="00394C2A" w:rsidRPr="001332C1">
        <w:rPr>
          <w:rFonts w:ascii="Computer modern" w:hAnsi="Computer modern"/>
        </w:rPr>
        <w:t>Asse</w:t>
      </w:r>
      <w:r w:rsidR="00053663" w:rsidRPr="001332C1">
        <w:rPr>
          <w:rFonts w:ascii="Computer modern" w:hAnsi="Computer modern"/>
        </w:rPr>
        <w:t>ss</w:t>
      </w:r>
      <w:r w:rsidR="00394C2A" w:rsidRPr="001332C1">
        <w:rPr>
          <w:rFonts w:ascii="Computer modern" w:hAnsi="Computer modern"/>
        </w:rPr>
        <w:t xml:space="preserve">ing this </w:t>
      </w:r>
      <w:r w:rsidR="00053663" w:rsidRPr="001332C1">
        <w:rPr>
          <w:rFonts w:ascii="Computer modern" w:hAnsi="Computer modern"/>
        </w:rPr>
        <w:t xml:space="preserve">relationship </w:t>
      </w:r>
      <w:r w:rsidR="00394C2A" w:rsidRPr="001332C1">
        <w:rPr>
          <w:rFonts w:ascii="Computer modern" w:hAnsi="Computer modern"/>
        </w:rPr>
        <w:t>is challenging due to the</w:t>
      </w:r>
      <w:r w:rsidR="00EB07A9" w:rsidRPr="001332C1">
        <w:rPr>
          <w:rFonts w:ascii="Computer modern" w:hAnsi="Computer modern"/>
        </w:rPr>
        <w:t xml:space="preserve"> </w:t>
      </w:r>
      <w:r w:rsidR="00461637" w:rsidRPr="001332C1">
        <w:rPr>
          <w:rFonts w:ascii="Computer modern" w:hAnsi="Computer modern"/>
        </w:rPr>
        <w:t>scarcity</w:t>
      </w:r>
      <w:r w:rsidR="00EB07A9" w:rsidRPr="001332C1">
        <w:rPr>
          <w:rFonts w:ascii="Computer modern" w:hAnsi="Computer modern"/>
        </w:rPr>
        <w:t xml:space="preserve"> of </w:t>
      </w:r>
      <w:r w:rsidR="00C57AA7" w:rsidRPr="001332C1">
        <w:rPr>
          <w:rFonts w:ascii="Computer modern" w:hAnsi="Computer modern"/>
        </w:rPr>
        <w:t>inventories</w:t>
      </w:r>
      <w:r w:rsidR="00EB07A9" w:rsidRPr="001332C1">
        <w:rPr>
          <w:rFonts w:ascii="Computer modern" w:hAnsi="Computer modern"/>
        </w:rPr>
        <w:t xml:space="preserve"> </w:t>
      </w:r>
      <w:r w:rsidR="00E13733" w:rsidRPr="001332C1">
        <w:rPr>
          <w:rFonts w:ascii="Computer modern" w:hAnsi="Computer modern"/>
        </w:rPr>
        <w:t xml:space="preserve">where </w:t>
      </w:r>
      <w:r w:rsidR="00F2337F">
        <w:rPr>
          <w:rFonts w:ascii="Computer modern" w:hAnsi="Computer modern"/>
        </w:rPr>
        <w:t>carbon stocks</w:t>
      </w:r>
      <w:r w:rsidR="005144E5" w:rsidRPr="001332C1">
        <w:rPr>
          <w:rFonts w:ascii="Computer modern" w:hAnsi="Computer modern"/>
        </w:rPr>
        <w:t xml:space="preserve"> in aboveground biomass</w:t>
      </w:r>
      <w:r w:rsidR="008E7705" w:rsidRPr="001332C1">
        <w:rPr>
          <w:rFonts w:ascii="Computer modern" w:hAnsi="Computer modern"/>
        </w:rPr>
        <w:t xml:space="preserve"> and </w:t>
      </w:r>
      <w:r w:rsidR="00E13733" w:rsidRPr="001332C1">
        <w:rPr>
          <w:rFonts w:ascii="Computer modern" w:hAnsi="Computer modern"/>
        </w:rPr>
        <w:t xml:space="preserve">species </w:t>
      </w:r>
      <w:r w:rsidR="00182BA8" w:rsidRPr="001332C1">
        <w:rPr>
          <w:rFonts w:ascii="Computer modern" w:hAnsi="Computer modern"/>
        </w:rPr>
        <w:t xml:space="preserve">identifications </w:t>
      </w:r>
      <w:r w:rsidR="00363F52" w:rsidRPr="001332C1">
        <w:rPr>
          <w:rFonts w:ascii="Computer modern" w:hAnsi="Computer modern"/>
        </w:rPr>
        <w:t xml:space="preserve">have been </w:t>
      </w:r>
      <w:r w:rsidR="00182BA8" w:rsidRPr="001332C1">
        <w:rPr>
          <w:rFonts w:ascii="Computer modern" w:hAnsi="Computer modern"/>
        </w:rPr>
        <w:t>simultaneously</w:t>
      </w:r>
      <w:r w:rsidR="002B36F5" w:rsidRPr="001332C1">
        <w:rPr>
          <w:rFonts w:ascii="Computer modern" w:hAnsi="Computer modern"/>
        </w:rPr>
        <w:t xml:space="preserve"> and</w:t>
      </w:r>
      <w:r w:rsidR="00182BA8" w:rsidRPr="001332C1">
        <w:rPr>
          <w:rFonts w:ascii="Computer modern" w:hAnsi="Computer modern"/>
        </w:rPr>
        <w:t xml:space="preserve"> robustly quantified</w:t>
      </w:r>
      <w:r w:rsidR="00EB07A9" w:rsidRPr="001332C1">
        <w:rPr>
          <w:rFonts w:ascii="Computer modern" w:hAnsi="Computer modern"/>
        </w:rPr>
        <w:t xml:space="preserve">. Here, we compile a unique </w:t>
      </w:r>
      <w:r w:rsidR="001C1AE4" w:rsidRPr="001332C1">
        <w:rPr>
          <w:rFonts w:ascii="Computer modern" w:hAnsi="Computer modern"/>
        </w:rPr>
        <w:t xml:space="preserve">pan-tropical </w:t>
      </w:r>
      <w:r w:rsidR="00EB07A9" w:rsidRPr="001332C1">
        <w:rPr>
          <w:rFonts w:ascii="Computer modern" w:hAnsi="Computer modern"/>
        </w:rPr>
        <w:t>dataset of 3</w:t>
      </w:r>
      <w:r w:rsidR="004A3BD2" w:rsidRPr="001332C1">
        <w:rPr>
          <w:rFonts w:ascii="Computer modern" w:hAnsi="Computer modern"/>
        </w:rPr>
        <w:t>60</w:t>
      </w:r>
      <w:r w:rsidR="00EB07A9" w:rsidRPr="001332C1">
        <w:rPr>
          <w:rFonts w:ascii="Computer modern" w:hAnsi="Computer modern"/>
        </w:rPr>
        <w:t xml:space="preserve"> </w:t>
      </w:r>
      <w:r w:rsidR="00243C82" w:rsidRPr="001332C1">
        <w:rPr>
          <w:rFonts w:ascii="Computer modern" w:hAnsi="Computer modern"/>
        </w:rPr>
        <w:t xml:space="preserve">plots located in </w:t>
      </w:r>
      <w:r w:rsidR="001D4F5C">
        <w:rPr>
          <w:rFonts w:ascii="Computer modern" w:hAnsi="Computer modern"/>
        </w:rPr>
        <w:t xml:space="preserve">structurally intact </w:t>
      </w:r>
      <w:r w:rsidR="00243C82" w:rsidRPr="001332C1">
        <w:rPr>
          <w:rFonts w:ascii="Computer modern" w:hAnsi="Computer modern"/>
        </w:rPr>
        <w:t xml:space="preserve">old-growth </w:t>
      </w:r>
      <w:r w:rsidR="00954B2D" w:rsidRPr="001332C1">
        <w:rPr>
          <w:rFonts w:ascii="Computer modern" w:hAnsi="Computer modern"/>
        </w:rPr>
        <w:t>closed-canopy</w:t>
      </w:r>
      <w:r w:rsidR="00BF7C70" w:rsidRPr="001332C1">
        <w:rPr>
          <w:rFonts w:ascii="Computer modern" w:hAnsi="Computer modern"/>
        </w:rPr>
        <w:t xml:space="preserve"> </w:t>
      </w:r>
      <w:r w:rsidR="00EB07A9" w:rsidRPr="001332C1">
        <w:rPr>
          <w:rFonts w:ascii="Computer modern" w:hAnsi="Computer modern"/>
        </w:rPr>
        <w:t>forest</w:t>
      </w:r>
      <w:r w:rsidR="00A604D2" w:rsidRPr="001332C1">
        <w:rPr>
          <w:rFonts w:ascii="Computer modern" w:hAnsi="Computer modern"/>
        </w:rPr>
        <w:t>,</w:t>
      </w:r>
      <w:r w:rsidR="00EB07A9" w:rsidRPr="001332C1">
        <w:rPr>
          <w:rFonts w:ascii="Computer modern" w:hAnsi="Computer modern"/>
        </w:rPr>
        <w:t xml:space="preserve"> </w:t>
      </w:r>
      <w:r w:rsidR="001C1AE4" w:rsidRPr="001332C1">
        <w:rPr>
          <w:rFonts w:ascii="Computer modern" w:hAnsi="Computer modern"/>
        </w:rPr>
        <w:t>surveyed using standardised methods</w:t>
      </w:r>
      <w:r w:rsidR="00AC276A" w:rsidRPr="001332C1">
        <w:rPr>
          <w:rFonts w:ascii="Computer modern" w:hAnsi="Computer modern"/>
        </w:rPr>
        <w:t>, allowing</w:t>
      </w:r>
      <w:r w:rsidR="007133FC" w:rsidRPr="001332C1">
        <w:rPr>
          <w:rFonts w:ascii="Computer modern" w:hAnsi="Computer modern"/>
        </w:rPr>
        <w:t xml:space="preserve"> a </w:t>
      </w:r>
      <w:r w:rsidR="00A41296" w:rsidRPr="001332C1">
        <w:rPr>
          <w:rFonts w:ascii="Computer modern" w:hAnsi="Computer modern"/>
        </w:rPr>
        <w:t>multi-scale</w:t>
      </w:r>
      <w:r w:rsidR="00F94C1A" w:rsidRPr="001332C1">
        <w:rPr>
          <w:rFonts w:ascii="Computer modern" w:hAnsi="Computer modern"/>
        </w:rPr>
        <w:t xml:space="preserve"> evaluation of diversity-carbon </w:t>
      </w:r>
      <w:r w:rsidR="00AC276A" w:rsidRPr="001332C1">
        <w:rPr>
          <w:rFonts w:ascii="Computer modern" w:hAnsi="Computer modern"/>
        </w:rPr>
        <w:t>relationship</w:t>
      </w:r>
      <w:r w:rsidR="00F94C1A" w:rsidRPr="001332C1">
        <w:rPr>
          <w:rFonts w:ascii="Computer modern" w:hAnsi="Computer modern"/>
        </w:rPr>
        <w:t>s in tropical forests</w:t>
      </w:r>
      <w:r w:rsidR="007133FC" w:rsidRPr="001332C1">
        <w:rPr>
          <w:rFonts w:ascii="Computer modern" w:hAnsi="Computer modern"/>
        </w:rPr>
        <w:t xml:space="preserve">. </w:t>
      </w:r>
      <w:r w:rsidR="00F94C1A" w:rsidRPr="001332C1">
        <w:rPr>
          <w:rFonts w:ascii="Computer modern" w:hAnsi="Computer modern"/>
        </w:rPr>
        <w:t>Diversity-carbon</w:t>
      </w:r>
      <w:r w:rsidR="009C7893" w:rsidRPr="001332C1">
        <w:rPr>
          <w:rFonts w:ascii="Computer modern" w:hAnsi="Computer modern"/>
        </w:rPr>
        <w:t xml:space="preserve"> relationships among all plots </w:t>
      </w:r>
      <w:r w:rsidR="00A43035" w:rsidRPr="001332C1">
        <w:rPr>
          <w:rFonts w:ascii="Computer modern" w:hAnsi="Computer modern"/>
        </w:rPr>
        <w:t xml:space="preserve">at 1 ha scale </w:t>
      </w:r>
      <w:r w:rsidR="009C7893" w:rsidRPr="001332C1">
        <w:rPr>
          <w:rFonts w:ascii="Computer modern" w:hAnsi="Computer modern"/>
        </w:rPr>
        <w:t xml:space="preserve">across the tropics are absent, and within continents are </w:t>
      </w:r>
      <w:r w:rsidR="00CE097E" w:rsidRPr="001332C1">
        <w:rPr>
          <w:rFonts w:ascii="Computer modern" w:hAnsi="Computer modern"/>
        </w:rPr>
        <w:t xml:space="preserve">either </w:t>
      </w:r>
      <w:r w:rsidR="009C7893" w:rsidRPr="001332C1">
        <w:rPr>
          <w:rFonts w:ascii="Computer modern" w:hAnsi="Computer modern"/>
        </w:rPr>
        <w:t xml:space="preserve">weak (Asia) or absent (Amazonia, Africa). </w:t>
      </w:r>
      <w:r w:rsidR="00F94C1A" w:rsidRPr="001332C1">
        <w:rPr>
          <w:rFonts w:ascii="Computer modern" w:hAnsi="Computer modern"/>
        </w:rPr>
        <w:t>A</w:t>
      </w:r>
      <w:r w:rsidR="00E30EFB" w:rsidRPr="001332C1">
        <w:rPr>
          <w:rFonts w:ascii="Computer modern" w:hAnsi="Computer modern"/>
        </w:rPr>
        <w:t xml:space="preserve"> weak positive relationship </w:t>
      </w:r>
      <w:r w:rsidR="00CE097E" w:rsidRPr="001332C1">
        <w:rPr>
          <w:rFonts w:ascii="Computer modern" w:hAnsi="Computer modern"/>
        </w:rPr>
        <w:t>is detectable</w:t>
      </w:r>
      <w:r w:rsidR="00F94C1A" w:rsidRPr="001332C1">
        <w:rPr>
          <w:rFonts w:ascii="Computer modern" w:hAnsi="Computer modern"/>
        </w:rPr>
        <w:t xml:space="preserve"> within 1 ha plots</w:t>
      </w:r>
      <w:r w:rsidR="00E30EFB" w:rsidRPr="001332C1">
        <w:rPr>
          <w:rFonts w:ascii="Computer modern" w:hAnsi="Computer modern"/>
        </w:rPr>
        <w:t xml:space="preserve">, </w:t>
      </w:r>
      <w:r w:rsidR="001C0A6D" w:rsidRPr="001332C1">
        <w:rPr>
          <w:rFonts w:ascii="Computer modern" w:hAnsi="Computer modern"/>
        </w:rPr>
        <w:t xml:space="preserve">indicating that diversity effects in tropical forests may be scale dependent. </w:t>
      </w:r>
      <w:r w:rsidR="00FC66C2" w:rsidRPr="001332C1">
        <w:rPr>
          <w:rFonts w:ascii="Computer modern" w:hAnsi="Computer modern"/>
        </w:rPr>
        <w:t>Th</w:t>
      </w:r>
      <w:r w:rsidR="001C0A6D" w:rsidRPr="001332C1">
        <w:rPr>
          <w:rFonts w:ascii="Computer modern" w:hAnsi="Computer modern"/>
        </w:rPr>
        <w:t>e</w:t>
      </w:r>
      <w:r w:rsidR="00FC66C2" w:rsidRPr="001332C1">
        <w:rPr>
          <w:rFonts w:ascii="Computer modern" w:hAnsi="Computer modern"/>
        </w:rPr>
        <w:t xml:space="preserve"> </w:t>
      </w:r>
      <w:r w:rsidR="00013183" w:rsidRPr="001332C1">
        <w:rPr>
          <w:rFonts w:ascii="Computer modern" w:hAnsi="Computer modern"/>
        </w:rPr>
        <w:t xml:space="preserve">absence of </w:t>
      </w:r>
      <w:r w:rsidR="00F4132D" w:rsidRPr="001332C1">
        <w:rPr>
          <w:rFonts w:ascii="Computer modern" w:hAnsi="Computer modern"/>
        </w:rPr>
        <w:t>clear</w:t>
      </w:r>
      <w:r w:rsidR="00DB6639" w:rsidRPr="001332C1">
        <w:rPr>
          <w:rFonts w:ascii="Computer modern" w:hAnsi="Computer modern"/>
        </w:rPr>
        <w:t xml:space="preserve"> </w:t>
      </w:r>
      <w:r w:rsidR="009F66CF" w:rsidRPr="001332C1">
        <w:rPr>
          <w:rFonts w:ascii="Computer modern" w:hAnsi="Computer modern"/>
        </w:rPr>
        <w:t>diversity-carbon relationships</w:t>
      </w:r>
      <w:r w:rsidR="00DB6639" w:rsidRPr="001332C1">
        <w:rPr>
          <w:rFonts w:ascii="Computer modern" w:hAnsi="Computer modern"/>
        </w:rPr>
        <w:t xml:space="preserve"> </w:t>
      </w:r>
      <w:r w:rsidR="00667B2C" w:rsidRPr="001332C1">
        <w:rPr>
          <w:rFonts w:ascii="Computer modern" w:hAnsi="Computer modern"/>
        </w:rPr>
        <w:t xml:space="preserve">at </w:t>
      </w:r>
      <w:r w:rsidR="004011CD" w:rsidRPr="001332C1">
        <w:rPr>
          <w:rFonts w:ascii="Computer modern" w:hAnsi="Computer modern"/>
        </w:rPr>
        <w:t>scales</w:t>
      </w:r>
      <w:r w:rsidR="00667B2C" w:rsidRPr="001332C1">
        <w:rPr>
          <w:rFonts w:ascii="Computer modern" w:hAnsi="Computer modern"/>
        </w:rPr>
        <w:t xml:space="preserve"> </w:t>
      </w:r>
      <w:r w:rsidR="005A54B7" w:rsidRPr="001332C1">
        <w:rPr>
          <w:rFonts w:ascii="Computer modern" w:hAnsi="Computer modern"/>
        </w:rPr>
        <w:t>relevant to</w:t>
      </w:r>
      <w:r w:rsidR="00DB3235" w:rsidRPr="001332C1">
        <w:rPr>
          <w:rFonts w:ascii="Computer modern" w:hAnsi="Computer modern"/>
        </w:rPr>
        <w:t xml:space="preserve"> </w:t>
      </w:r>
      <w:r w:rsidR="004011CD" w:rsidRPr="001332C1">
        <w:rPr>
          <w:rFonts w:ascii="Computer modern" w:hAnsi="Computer modern"/>
        </w:rPr>
        <w:t xml:space="preserve">conservation planning </w:t>
      </w:r>
      <w:r w:rsidR="00DB6639" w:rsidRPr="001332C1">
        <w:rPr>
          <w:rFonts w:ascii="Computer modern" w:hAnsi="Computer modern"/>
        </w:rPr>
        <w:t>mean</w:t>
      </w:r>
      <w:r w:rsidR="00667B2C" w:rsidRPr="001332C1">
        <w:rPr>
          <w:rFonts w:ascii="Computer modern" w:hAnsi="Computer modern"/>
        </w:rPr>
        <w:t>s</w:t>
      </w:r>
      <w:r w:rsidR="00DB6639" w:rsidRPr="001332C1">
        <w:rPr>
          <w:rFonts w:ascii="Computer modern" w:hAnsi="Computer modern"/>
        </w:rPr>
        <w:t xml:space="preserve"> </w:t>
      </w:r>
      <w:r w:rsidR="00423F91" w:rsidRPr="001332C1">
        <w:rPr>
          <w:rFonts w:ascii="Computer modern" w:hAnsi="Computer modern"/>
        </w:rPr>
        <w:t xml:space="preserve">that </w:t>
      </w:r>
      <w:r w:rsidR="00C57AA7" w:rsidRPr="001332C1">
        <w:rPr>
          <w:rFonts w:ascii="Computer modern" w:hAnsi="Computer modern"/>
        </w:rPr>
        <w:t>carbon</w:t>
      </w:r>
      <w:r w:rsidR="004011CD" w:rsidRPr="001332C1">
        <w:rPr>
          <w:rFonts w:ascii="Computer modern" w:hAnsi="Computer modern"/>
        </w:rPr>
        <w:t>-</w:t>
      </w:r>
      <w:r w:rsidR="00C57AA7" w:rsidRPr="001332C1">
        <w:rPr>
          <w:rFonts w:ascii="Computer modern" w:hAnsi="Computer modern"/>
        </w:rPr>
        <w:t>centred conservation s</w:t>
      </w:r>
      <w:r w:rsidR="00363F52" w:rsidRPr="001332C1">
        <w:rPr>
          <w:rFonts w:ascii="Computer modern" w:hAnsi="Computer modern"/>
        </w:rPr>
        <w:t>trategies alone w</w:t>
      </w:r>
      <w:r w:rsidR="004011CD" w:rsidRPr="001332C1">
        <w:rPr>
          <w:rFonts w:ascii="Computer modern" w:hAnsi="Computer modern"/>
        </w:rPr>
        <w:t>ould</w:t>
      </w:r>
      <w:r w:rsidR="005A54B7" w:rsidRPr="001332C1">
        <w:rPr>
          <w:rFonts w:ascii="Computer modern" w:hAnsi="Computer modern"/>
        </w:rPr>
        <w:t xml:space="preserve"> inevitably</w:t>
      </w:r>
      <w:r w:rsidR="00363F52" w:rsidRPr="001332C1">
        <w:rPr>
          <w:rFonts w:ascii="Computer modern" w:hAnsi="Computer modern"/>
        </w:rPr>
        <w:t xml:space="preserve"> </w:t>
      </w:r>
      <w:r w:rsidR="00C57AA7" w:rsidRPr="001332C1">
        <w:rPr>
          <w:rFonts w:ascii="Computer modern" w:hAnsi="Computer modern"/>
        </w:rPr>
        <w:t xml:space="preserve">miss many high diversity ecosystems. </w:t>
      </w:r>
      <w:r w:rsidR="00DB6639" w:rsidRPr="001332C1">
        <w:rPr>
          <w:rFonts w:ascii="Computer modern" w:hAnsi="Computer modern"/>
        </w:rPr>
        <w:t xml:space="preserve">As tropical forests can have any combination of tree diversity and carbon stocks both will require </w:t>
      </w:r>
      <w:r w:rsidR="00766319" w:rsidRPr="001332C1">
        <w:rPr>
          <w:rFonts w:ascii="Computer modern" w:hAnsi="Computer modern"/>
        </w:rPr>
        <w:t xml:space="preserve">explicit </w:t>
      </w:r>
      <w:r w:rsidR="00DB6639" w:rsidRPr="001332C1">
        <w:rPr>
          <w:rFonts w:ascii="Computer modern" w:hAnsi="Computer modern"/>
        </w:rPr>
        <w:t xml:space="preserve">consideration when optimising policies to manage </w:t>
      </w:r>
      <w:r w:rsidR="00013183" w:rsidRPr="001332C1">
        <w:rPr>
          <w:rFonts w:ascii="Computer modern" w:hAnsi="Computer modern"/>
        </w:rPr>
        <w:t xml:space="preserve">tropical </w:t>
      </w:r>
      <w:r w:rsidR="00DB6639" w:rsidRPr="001332C1">
        <w:rPr>
          <w:rFonts w:ascii="Computer modern" w:hAnsi="Computer modern"/>
        </w:rPr>
        <w:t xml:space="preserve">carbon and biodiversity.   </w:t>
      </w:r>
    </w:p>
    <w:p w14:paraId="1B26D94B" w14:textId="77777777" w:rsidR="008D1918" w:rsidRPr="001332C1" w:rsidRDefault="008D1918" w:rsidP="00E13733">
      <w:pPr>
        <w:spacing w:line="480" w:lineRule="auto"/>
        <w:rPr>
          <w:rFonts w:ascii="Computer modern" w:hAnsi="Computer modern"/>
        </w:rPr>
      </w:pPr>
    </w:p>
    <w:p w14:paraId="3C6ADBE7" w14:textId="77777777" w:rsidR="00932494" w:rsidRPr="001332C1" w:rsidRDefault="00932494" w:rsidP="00E13733">
      <w:pPr>
        <w:spacing w:line="480" w:lineRule="auto"/>
        <w:rPr>
          <w:rFonts w:ascii="Computer modern" w:hAnsi="Computer modern"/>
        </w:rPr>
      </w:pPr>
    </w:p>
    <w:p w14:paraId="6A82F599" w14:textId="77777777" w:rsidR="00026233" w:rsidRPr="001332C1" w:rsidRDefault="00026233" w:rsidP="00E13733">
      <w:pPr>
        <w:spacing w:line="480" w:lineRule="auto"/>
        <w:rPr>
          <w:rFonts w:ascii="Computer modern" w:hAnsi="Computer modern"/>
        </w:rPr>
      </w:pPr>
    </w:p>
    <w:p w14:paraId="3D14CFC4" w14:textId="77777777" w:rsidR="006B0C4C" w:rsidRPr="001332C1" w:rsidRDefault="006B0C4C" w:rsidP="00E13733">
      <w:pPr>
        <w:spacing w:line="480" w:lineRule="auto"/>
        <w:rPr>
          <w:rFonts w:ascii="Computer modern" w:hAnsi="Computer modern"/>
        </w:rPr>
      </w:pPr>
    </w:p>
    <w:p w14:paraId="62735C3B" w14:textId="77777777" w:rsidR="001C0A6D" w:rsidRPr="001332C1" w:rsidRDefault="001C0A6D" w:rsidP="00E13733">
      <w:pPr>
        <w:spacing w:line="480" w:lineRule="auto"/>
        <w:rPr>
          <w:rFonts w:ascii="Computer modern" w:hAnsi="Computer modern"/>
        </w:rPr>
      </w:pPr>
    </w:p>
    <w:p w14:paraId="1CCA376B" w14:textId="77777777" w:rsidR="00E77D6A" w:rsidRPr="001332C1" w:rsidRDefault="00E77D6A" w:rsidP="00E13733">
      <w:pPr>
        <w:spacing w:line="480" w:lineRule="auto"/>
        <w:rPr>
          <w:rFonts w:ascii="Computer modern" w:hAnsi="Computer modern"/>
        </w:rPr>
      </w:pPr>
    </w:p>
    <w:p w14:paraId="4B782B52" w14:textId="77777777" w:rsidR="00E77D6A" w:rsidRDefault="00E77D6A" w:rsidP="00E13733">
      <w:pPr>
        <w:spacing w:line="480" w:lineRule="auto"/>
        <w:rPr>
          <w:rFonts w:ascii="Computer modern" w:hAnsi="Computer modern"/>
        </w:rPr>
      </w:pPr>
    </w:p>
    <w:p w14:paraId="5601D24D" w14:textId="77777777" w:rsidR="002618E4" w:rsidRPr="001332C1" w:rsidRDefault="002618E4" w:rsidP="00E13733">
      <w:pPr>
        <w:spacing w:line="480" w:lineRule="auto"/>
        <w:rPr>
          <w:rFonts w:ascii="Computer modern" w:hAnsi="Computer modern"/>
        </w:rPr>
      </w:pPr>
    </w:p>
    <w:p w14:paraId="7EA62EF4" w14:textId="77777777" w:rsidR="0003499E" w:rsidRPr="001332C1" w:rsidRDefault="0003499E" w:rsidP="00E13733">
      <w:pPr>
        <w:spacing w:line="480" w:lineRule="auto"/>
        <w:rPr>
          <w:rFonts w:ascii="Computer modern" w:hAnsi="Computer modern"/>
          <w:b/>
          <w:bCs/>
        </w:rPr>
      </w:pPr>
      <w:r w:rsidRPr="001332C1">
        <w:rPr>
          <w:rFonts w:ascii="Computer modern" w:hAnsi="Computer modern"/>
          <w:b/>
          <w:bCs/>
        </w:rPr>
        <w:lastRenderedPageBreak/>
        <w:t>Introduction</w:t>
      </w:r>
    </w:p>
    <w:p w14:paraId="48643995" w14:textId="74E3CE39" w:rsidR="00DB1190" w:rsidRPr="001332C1" w:rsidRDefault="00705283" w:rsidP="00DC1D02">
      <w:pPr>
        <w:spacing w:line="480" w:lineRule="auto"/>
        <w:rPr>
          <w:rFonts w:ascii="Computer modern" w:hAnsi="Computer modern"/>
        </w:rPr>
      </w:pPr>
      <w:r w:rsidRPr="001332C1">
        <w:rPr>
          <w:rFonts w:ascii="Computer modern" w:hAnsi="Computer modern"/>
        </w:rPr>
        <w:t xml:space="preserve">Biodiversity is threatened by </w:t>
      </w:r>
      <w:r w:rsidR="00E60B73" w:rsidRPr="001332C1">
        <w:rPr>
          <w:rFonts w:ascii="Computer modern" w:hAnsi="Computer modern"/>
        </w:rPr>
        <w:t xml:space="preserve">the </w:t>
      </w:r>
      <w:r w:rsidRPr="001332C1">
        <w:rPr>
          <w:rFonts w:ascii="Computer modern" w:hAnsi="Computer modern"/>
        </w:rPr>
        <w:t>conversion of natural</w:t>
      </w:r>
      <w:r w:rsidR="00A62EFB" w:rsidRPr="001332C1">
        <w:rPr>
          <w:rFonts w:ascii="Computer modern" w:hAnsi="Computer modern"/>
        </w:rPr>
        <w:t xml:space="preserve"> habitats </w:t>
      </w:r>
      <w:r w:rsidR="007F4AD7" w:rsidRPr="001332C1">
        <w:rPr>
          <w:rFonts w:ascii="Computer modern" w:hAnsi="Computer modern"/>
        </w:rPr>
        <w:t>and climate</w:t>
      </w:r>
      <w:r w:rsidR="00A62EFB" w:rsidRPr="001332C1">
        <w:rPr>
          <w:rFonts w:ascii="Computer modern" w:hAnsi="Computer modern"/>
        </w:rPr>
        <w:t xml:space="preserve"> change</w:t>
      </w:r>
      <w:r w:rsidR="00DB1F4B" w:rsidRPr="001332C1">
        <w:rPr>
          <w:rFonts w:ascii="Computer modern" w:hAnsi="Computer modern"/>
        </w:rPr>
        <w:t xml:space="preserve"> </w:t>
      </w:r>
      <w:r w:rsidR="00BF7416" w:rsidRPr="001332C1">
        <w:rPr>
          <w:rFonts w:ascii="Computer modern" w:hAnsi="Computer modern"/>
        </w:rPr>
        <w:fldChar w:fldCharType="begin">
          <w:fldData xml:space="preserve">PEVuZE5vdGU+PENpdGU+PEF1dGhvcj5EaXJ6bzwvQXV0aG9yPjxZZWFyPjIwMTQ8L1llYXI+PFJl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QwMS00MDY8L3BhZ2VzPjx2b2x1bWU+MzQ1PC92b2x1bWU+PG51bWJlcj42MTk1PC9u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EaXJ6bzwvQXV0aG9yPjxZZWFyPjIwMTQ8L1llYXI+PFJl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QwMS00MDY8L3BhZ2VzPjx2b2x1bWU+MzQ1PC92b2x1bWU+PG51bWJlcj42MTk1PC9u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1-3</w:t>
      </w:r>
      <w:r w:rsidR="00BF7416" w:rsidRPr="001332C1">
        <w:rPr>
          <w:rFonts w:ascii="Computer modern" w:hAnsi="Computer modern"/>
        </w:rPr>
        <w:fldChar w:fldCharType="end"/>
      </w:r>
      <w:r w:rsidR="00E60B73" w:rsidRPr="001332C1">
        <w:rPr>
          <w:rFonts w:ascii="Computer modern" w:hAnsi="Computer modern"/>
        </w:rPr>
        <w:t>. T</w:t>
      </w:r>
      <w:r w:rsidRPr="001332C1">
        <w:rPr>
          <w:rFonts w:ascii="Computer modern" w:hAnsi="Computer modern"/>
        </w:rPr>
        <w:t xml:space="preserve">ropical forests are under particular pressure, whilst </w:t>
      </w:r>
      <w:r w:rsidR="008E7B5E" w:rsidRPr="001332C1">
        <w:rPr>
          <w:rFonts w:ascii="Computer modern" w:hAnsi="Computer modern"/>
        </w:rPr>
        <w:t xml:space="preserve">also </w:t>
      </w:r>
      <w:r w:rsidRPr="001332C1">
        <w:rPr>
          <w:rFonts w:ascii="Computer modern" w:hAnsi="Computer modern"/>
        </w:rPr>
        <w:t xml:space="preserve">being </w:t>
      </w:r>
      <w:r w:rsidR="00820254" w:rsidRPr="001332C1">
        <w:rPr>
          <w:rFonts w:ascii="Computer modern" w:hAnsi="Computer modern"/>
        </w:rPr>
        <w:t xml:space="preserve">among </w:t>
      </w:r>
      <w:r w:rsidRPr="001332C1">
        <w:rPr>
          <w:rFonts w:ascii="Computer modern" w:hAnsi="Computer modern"/>
        </w:rPr>
        <w:t>the most diverse biomes on the planet</w:t>
      </w:r>
      <w:r w:rsidR="00257D94" w:rsidRPr="001332C1">
        <w:rPr>
          <w:rFonts w:ascii="Computer modern" w:hAnsi="Computer modern"/>
        </w:rPr>
        <w:t xml:space="preserve"> </w:t>
      </w:r>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Lewis&lt;/Author&gt;&lt;Year&gt;2015&lt;/Year&gt;&lt;RecNum&gt;312&lt;/RecNum&gt;&lt;DisplayText&gt;&lt;style face="superscript"&gt;4&lt;/style&gt;&lt;/DisplayText&gt;&lt;record&gt;&lt;rec-number&gt;312&lt;/rec-number&gt;&lt;foreign-keys&gt;&lt;key app="EN" db-id="va9vtzde2xsrzkeeratxfea6ddx5e9x0592e"&gt;312&lt;/key&gt;&lt;/foreign-keys&gt;&lt;ref-type name="Journal Article"&gt;17&lt;/ref-type&gt;&lt;contributors&gt;&lt;authors&gt;&lt;author&gt;Lewis, Simon L.&lt;/author&gt;&lt;author&gt;Edwards, David P.&lt;/author&gt;&lt;author&gt;Galbraith, David&lt;/author&gt;&lt;/authors&gt;&lt;/contributors&gt;&lt;titles&gt;&lt;title&gt;Increasing human dominance of tropical forests&lt;/title&gt;&lt;secondary-title&gt;Science&lt;/secondary-title&gt;&lt;/titles&gt;&lt;periodical&gt;&lt;full-title&gt;Science&lt;/full-title&gt;&lt;/periodical&gt;&lt;pages&gt;827-832&lt;/pages&gt;&lt;volume&gt;349&lt;/volume&gt;&lt;number&gt;6250&lt;/number&gt;&lt;dates&gt;&lt;year&gt;2015&lt;/year&gt;&lt;pub-dates&gt;&lt;date&gt;August 21, 2015&lt;/date&gt;&lt;/pub-dates&gt;&lt;/dates&gt;&lt;urls&gt;&lt;related-urls&gt;&lt;url&gt;http://www.sciencemag.org/content/349/6250/827.abstract&lt;/url&gt;&lt;/related-urls&gt;&lt;/urls&gt;&lt;electronic-resource-num&gt;10.1126/science.aaa9932&lt;/electronic-resource-num&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4</w:t>
      </w:r>
      <w:r w:rsidR="00BF7416" w:rsidRPr="001332C1">
        <w:rPr>
          <w:rFonts w:ascii="Computer modern" w:hAnsi="Computer modern" w:hint="eastAsia"/>
        </w:rPr>
        <w:fldChar w:fldCharType="end"/>
      </w:r>
      <w:r w:rsidR="00796A37" w:rsidRPr="001332C1">
        <w:rPr>
          <w:rFonts w:ascii="Computer modern" w:hAnsi="Computer modern"/>
        </w:rPr>
        <w:t>.</w:t>
      </w:r>
      <w:r w:rsidR="00BF7C70" w:rsidRPr="001332C1">
        <w:rPr>
          <w:rFonts w:ascii="Computer modern" w:hAnsi="Computer modern"/>
        </w:rPr>
        <w:t xml:space="preserve"> </w:t>
      </w:r>
      <w:r w:rsidR="009E3497" w:rsidRPr="001332C1">
        <w:rPr>
          <w:rFonts w:ascii="Computer modern" w:hAnsi="Computer modern"/>
        </w:rPr>
        <w:t>By l</w:t>
      </w:r>
      <w:r w:rsidR="00241E7D" w:rsidRPr="001332C1">
        <w:rPr>
          <w:rFonts w:ascii="Computer modern" w:hAnsi="Computer modern"/>
        </w:rPr>
        <w:t>egally p</w:t>
      </w:r>
      <w:r w:rsidR="009435DE" w:rsidRPr="001332C1">
        <w:rPr>
          <w:rFonts w:ascii="Computer modern" w:hAnsi="Computer modern"/>
        </w:rPr>
        <w:t>rotect</w:t>
      </w:r>
      <w:r w:rsidR="00A11DA4" w:rsidRPr="001332C1">
        <w:rPr>
          <w:rFonts w:ascii="Computer modern" w:hAnsi="Computer modern"/>
        </w:rPr>
        <w:t>ing</w:t>
      </w:r>
      <w:r w:rsidR="009435DE" w:rsidRPr="001332C1">
        <w:rPr>
          <w:rFonts w:ascii="Computer modern" w:hAnsi="Computer modern"/>
        </w:rPr>
        <w:t xml:space="preserve"> areas</w:t>
      </w:r>
      <w:r w:rsidR="00784C50" w:rsidRPr="001332C1">
        <w:rPr>
          <w:rFonts w:ascii="Computer modern" w:hAnsi="Computer modern"/>
        </w:rPr>
        <w:t>,</w:t>
      </w:r>
      <w:r w:rsidR="00BF7C70" w:rsidRPr="001332C1">
        <w:rPr>
          <w:rFonts w:ascii="Computer modern" w:hAnsi="Computer modern"/>
        </w:rPr>
        <w:t xml:space="preserve"> </w:t>
      </w:r>
      <w:r w:rsidR="009E3497" w:rsidRPr="001332C1">
        <w:rPr>
          <w:rFonts w:ascii="Computer modern" w:hAnsi="Computer modern"/>
        </w:rPr>
        <w:t xml:space="preserve">tropical </w:t>
      </w:r>
      <w:r w:rsidR="00623023" w:rsidRPr="001332C1">
        <w:rPr>
          <w:rFonts w:ascii="Computer modern" w:hAnsi="Computer modern"/>
        </w:rPr>
        <w:t>countries</w:t>
      </w:r>
      <w:r w:rsidR="009E3497" w:rsidRPr="001332C1">
        <w:rPr>
          <w:rFonts w:ascii="Computer modern" w:hAnsi="Computer modern"/>
        </w:rPr>
        <w:t xml:space="preserve"> can </w:t>
      </w:r>
      <w:r w:rsidR="00241E7D" w:rsidRPr="001332C1">
        <w:rPr>
          <w:rFonts w:ascii="Computer modern" w:hAnsi="Computer modern"/>
        </w:rPr>
        <w:t xml:space="preserve">safeguard </w:t>
      </w:r>
      <w:r w:rsidR="00013183" w:rsidRPr="001332C1">
        <w:rPr>
          <w:rFonts w:ascii="Computer modern" w:hAnsi="Computer modern"/>
        </w:rPr>
        <w:t>ecosystems</w:t>
      </w:r>
      <w:r w:rsidR="009435DE" w:rsidRPr="001332C1">
        <w:rPr>
          <w:rFonts w:ascii="Computer modern" w:hAnsi="Computer modern"/>
        </w:rPr>
        <w:t xml:space="preserve"> with high biodiversity value</w:t>
      </w:r>
      <w:r w:rsidR="00890523" w:rsidRPr="001332C1">
        <w:rPr>
          <w:rFonts w:ascii="Computer modern" w:hAnsi="Computer modern"/>
        </w:rPr>
        <w:t xml:space="preserve"> </w:t>
      </w:r>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Moilanen&lt;/Author&gt;&lt;Year&gt;2005&lt;/Year&gt;&lt;RecNum&gt;53&lt;/RecNum&gt;&lt;DisplayText&gt;&lt;style face="superscript"&gt;5&lt;/style&gt;&lt;/DisplayText&gt;&lt;record&gt;&lt;rec-number&gt;53&lt;/rec-number&gt;&lt;foreign-keys&gt;&lt;key app="EN" db-id="va9vtzde2xsrzkeeratxfea6ddx5e9x0592e"&gt;53&lt;/key&gt;&lt;/foreign-keys&gt;&lt;ref-type name="Book"&gt;6&lt;/ref-type&gt;&lt;contributors&gt;&lt;authors&gt;&lt;author&gt;Moilanen, Atte&lt;/author&gt;&lt;author&gt;Franco, Aldina M.A&lt;/author&gt;&lt;author&gt;Early, Regan I&lt;/author&gt;&lt;author&gt;Fox, Richard&lt;/author&gt;&lt;author&gt;Wintle, Brendan&lt;/author&gt;&lt;author&gt;Thomas, Chris D&lt;/author&gt;&lt;/authors&gt;&lt;/contributors&gt;&lt;titles&gt;&lt;title&gt;Prioritizing multiple-use landscapes for conservation: methods for large multi-species planning problems&lt;/title&gt;&lt;/titles&gt;&lt;pages&gt;1885-1891&lt;/pages&gt;&lt;volume&gt;272&lt;/volume&gt;&lt;number&gt;1575&lt;/number&gt;&lt;dates&gt;&lt;year&gt;2005&lt;/year&gt;&lt;pub-dates&gt;&lt;date&gt;2005-09-22 00:00:00&lt;/date&gt;&lt;/pub-dates&gt;&lt;/dates&gt;&lt;work-type&gt;Journal Article&lt;/work-type&gt;&lt;urls&gt;&lt;related-urls&gt;&lt;url&gt;http://rspb.royalsocietypublishing.org/royprsb/272/1575/1885.full.pdf&lt;/url&gt;&lt;/related-urls&gt;&lt;/urls&gt;&lt;electronic-resource-num&gt;10.1098/rspb.2005.3164&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5</w:t>
      </w:r>
      <w:r w:rsidR="00BF7416" w:rsidRPr="001332C1">
        <w:rPr>
          <w:rFonts w:ascii="Computer modern" w:hAnsi="Computer modern"/>
        </w:rPr>
        <w:fldChar w:fldCharType="end"/>
      </w:r>
      <w:r w:rsidR="009E3497" w:rsidRPr="001332C1">
        <w:rPr>
          <w:rFonts w:ascii="Computer modern" w:hAnsi="Computer modern"/>
        </w:rPr>
        <w:t>, and so address their policy targets to reduce biodiversity loss</w:t>
      </w:r>
      <w:r w:rsidR="007663AB" w:rsidRPr="001332C1">
        <w:rPr>
          <w:rFonts w:ascii="Computer modern" w:hAnsi="Computer modern"/>
        </w:rPr>
        <w:t xml:space="preserve"> </w:t>
      </w:r>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Chape&lt;/Author&gt;&lt;Year&gt;2005&lt;/Year&gt;&lt;RecNum&gt;125&lt;/RecNum&gt;&lt;DisplayText&gt;&lt;style face="superscript"&gt;6&lt;/style&gt;&lt;/DisplayText&gt;&lt;record&gt;&lt;rec-number&gt;125&lt;/rec-number&gt;&lt;foreign-keys&gt;&lt;key app="EN" db-id="va9vtzde2xsrzkeeratxfea6ddx5e9x0592e"&gt;125&lt;/key&gt;&lt;/foreign-keys&gt;&lt;ref-type name="Journal Article"&gt;17&lt;/ref-type&gt;&lt;contributors&gt;&lt;authors&gt;&lt;author&gt;Chape, S&lt;/author&gt;&lt;author&gt;Harrison, J&lt;/author&gt;&lt;author&gt;Spalding, M&lt;/author&gt;&lt;author&gt;Lysenko, I&lt;/author&gt;&lt;/authors&gt;&lt;/contributors&gt;&lt;titles&gt;&lt;title&gt;Measuring the extent and effectiveness of protected areas as an indicator for meeting global biodiversity targets&lt;/title&gt;&lt;secondary-title&gt;Philosophical Transactions of the Royal Society B: Biological Sciences&lt;/secondary-title&gt;&lt;/titles&gt;&lt;periodical&gt;&lt;full-title&gt;Philosophical Transactions of the Royal Society B: Biological Sciences&lt;/full-title&gt;&lt;/periodical&gt;&lt;pages&gt;443-455&lt;/pages&gt;&lt;volume&gt;360&lt;/volume&gt;&lt;number&gt;1454&lt;/number&gt;&lt;dates&gt;&lt;year&gt;2005&lt;/year&gt;&lt;pub-dates&gt;&lt;date&gt;February 28, 2005&lt;/date&gt;&lt;/pub-dates&gt;&lt;/dates&gt;&lt;urls&gt;&lt;related-urls&gt;&lt;url&gt;http://rstb.royalsocietypublishing.org/content/360/1454/443.abstract&lt;/url&gt;&lt;/related-urls&gt;&lt;/urls&gt;&lt;electronic-resource-num&gt;10.1098/rstb.2004.1592&lt;/electronic-resource-num&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6</w:t>
      </w:r>
      <w:r w:rsidR="00BF7416" w:rsidRPr="001332C1">
        <w:rPr>
          <w:rFonts w:ascii="Computer modern" w:hAnsi="Computer modern" w:hint="eastAsia"/>
        </w:rPr>
        <w:fldChar w:fldCharType="end"/>
      </w:r>
      <w:r w:rsidR="00241E7D" w:rsidRPr="001332C1">
        <w:rPr>
          <w:rFonts w:ascii="Computer modern" w:hAnsi="Computer modern"/>
        </w:rPr>
        <w:t xml:space="preserve">. </w:t>
      </w:r>
      <w:r w:rsidR="009E3497" w:rsidRPr="001332C1">
        <w:rPr>
          <w:rFonts w:ascii="Computer modern" w:hAnsi="Computer modern"/>
        </w:rPr>
        <w:t>Likewise</w:t>
      </w:r>
      <w:r w:rsidR="00241E7D" w:rsidRPr="001332C1">
        <w:rPr>
          <w:rFonts w:ascii="Computer modern" w:hAnsi="Computer modern"/>
        </w:rPr>
        <w:t>,</w:t>
      </w:r>
      <w:r w:rsidR="009435DE" w:rsidRPr="001332C1">
        <w:rPr>
          <w:rFonts w:ascii="Computer modern" w:hAnsi="Computer modern"/>
        </w:rPr>
        <w:t xml:space="preserve"> </w:t>
      </w:r>
      <w:r w:rsidR="00241E7D" w:rsidRPr="001332C1">
        <w:rPr>
          <w:rFonts w:ascii="Computer modern" w:hAnsi="Computer modern"/>
        </w:rPr>
        <w:t xml:space="preserve">carbon </w:t>
      </w:r>
      <w:r w:rsidR="009E3497" w:rsidRPr="001332C1">
        <w:rPr>
          <w:rFonts w:ascii="Computer modern" w:hAnsi="Computer modern"/>
        </w:rPr>
        <w:t>losses</w:t>
      </w:r>
      <w:r w:rsidR="00241E7D" w:rsidRPr="001332C1">
        <w:rPr>
          <w:rFonts w:ascii="Computer modern" w:hAnsi="Computer modern"/>
        </w:rPr>
        <w:t xml:space="preserve"> from the conversion of forest to other land-uses </w:t>
      </w:r>
      <w:r w:rsidR="00FC7839" w:rsidRPr="001332C1">
        <w:rPr>
          <w:rFonts w:ascii="Computer modern" w:hAnsi="Computer modern"/>
        </w:rPr>
        <w:t xml:space="preserve">represent </w:t>
      </w:r>
      <w:r w:rsidR="00EB5937" w:rsidRPr="001332C1">
        <w:rPr>
          <w:rFonts w:ascii="Computer modern" w:hAnsi="Computer modern"/>
        </w:rPr>
        <w:t xml:space="preserve">major </w:t>
      </w:r>
      <w:r w:rsidR="009E3497" w:rsidRPr="001332C1">
        <w:rPr>
          <w:rFonts w:ascii="Computer modern" w:hAnsi="Computer modern"/>
        </w:rPr>
        <w:t xml:space="preserve">emission </w:t>
      </w:r>
      <w:r w:rsidR="00EB5937" w:rsidRPr="001332C1">
        <w:rPr>
          <w:rFonts w:ascii="Computer modern" w:hAnsi="Computer modern"/>
        </w:rPr>
        <w:t>sources</w:t>
      </w:r>
      <w:r w:rsidR="00FC7839" w:rsidRPr="001332C1">
        <w:rPr>
          <w:rFonts w:ascii="Computer modern" w:hAnsi="Computer modern"/>
        </w:rPr>
        <w:t xml:space="preserve"> </w:t>
      </w:r>
      <w:r w:rsidR="00F04AFD" w:rsidRPr="001332C1">
        <w:rPr>
          <w:rFonts w:ascii="Computer modern" w:hAnsi="Computer modern"/>
        </w:rPr>
        <w:t xml:space="preserve">for many tropical countries </w:t>
      </w:r>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Matthews&lt;/Author&gt;&lt;Year&gt;2014&lt;/Year&gt;&lt;RecNum&gt;123&lt;/RecNum&gt;&lt;DisplayText&gt;&lt;style face="superscript"&gt;7&lt;/style&gt;&lt;/DisplayText&gt;&lt;record&gt;&lt;rec-number&gt;123&lt;/rec-number&gt;&lt;foreign-keys&gt;&lt;key app="EN" db-id="va9vtzde2xsrzkeeratxfea6ddx5e9x0592e"&gt;123&lt;/key&gt;&lt;/foreign-keys&gt;&lt;ref-type name="Journal Article"&gt;17&lt;/ref-type&gt;&lt;contributors&gt;&lt;authors&gt;&lt;author&gt;H. Damon Matthews&lt;/author&gt;&lt;author&gt;Tanya, L. Graham&lt;/author&gt;&lt;author&gt;Serge, Keverian&lt;/author&gt;&lt;author&gt;Cassandra, Lamontagne&lt;/author&gt;&lt;author&gt;Donny, Seto&lt;/author&gt;&lt;author&gt;Trevor, J. Smith&lt;/author&gt;&lt;/authors&gt;&lt;/contributors&gt;&lt;titles&gt;&lt;title&gt;National contributions to observed global warming&lt;/title&gt;&lt;secondary-title&gt;Environmental Research Letters&lt;/secondary-title&gt;&lt;/titles&gt;&lt;periodical&gt;&lt;full-title&gt;Environmental Research Letters&lt;/full-title&gt;&lt;/periodical&gt;&lt;pages&gt;014010&lt;/pages&gt;&lt;volume&gt;9&lt;/volume&gt;&lt;number&gt;1&lt;/number&gt;&lt;dates&gt;&lt;year&gt;2014&lt;/year&gt;&lt;/dates&gt;&lt;isbn&gt;1748-9326&lt;/isbn&gt;&lt;urls&gt;&lt;related-urls&gt;&lt;url&gt;http://stacks.iop.org/1748-9326/9/i=1/a=014010&lt;/url&gt;&lt;/related-urls&gt;&lt;/urls&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7</w:t>
      </w:r>
      <w:r w:rsidR="00BF7416" w:rsidRPr="001332C1">
        <w:rPr>
          <w:rFonts w:ascii="Computer modern" w:hAnsi="Computer modern"/>
        </w:rPr>
        <w:fldChar w:fldCharType="end"/>
      </w:r>
      <w:r w:rsidR="00090D44" w:rsidRPr="001332C1">
        <w:rPr>
          <w:rFonts w:ascii="Computer modern" w:hAnsi="Computer modern"/>
        </w:rPr>
        <w:t xml:space="preserve">, and </w:t>
      </w:r>
      <w:r w:rsidR="009E3497" w:rsidRPr="001332C1">
        <w:rPr>
          <w:rFonts w:ascii="Computer modern" w:hAnsi="Computer modern"/>
        </w:rPr>
        <w:t>so</w:t>
      </w:r>
      <w:r w:rsidR="00090D44" w:rsidRPr="001332C1">
        <w:rPr>
          <w:rFonts w:ascii="Computer modern" w:hAnsi="Computer modern"/>
        </w:rPr>
        <w:t xml:space="preserve"> i</w:t>
      </w:r>
      <w:r w:rsidR="00EB5937" w:rsidRPr="001332C1">
        <w:rPr>
          <w:rFonts w:ascii="Computer modern" w:hAnsi="Computer modern"/>
        </w:rPr>
        <w:t>ncentives such as</w:t>
      </w:r>
      <w:r w:rsidR="00DB2F22" w:rsidRPr="001332C1">
        <w:rPr>
          <w:rFonts w:ascii="Computer modern" w:hAnsi="Computer modern"/>
        </w:rPr>
        <w:t xml:space="preserve"> the UN REDD+ policy framework</w:t>
      </w:r>
      <w:r w:rsidR="00EB5937" w:rsidRPr="001332C1">
        <w:rPr>
          <w:rFonts w:ascii="Computer modern" w:hAnsi="Computer modern"/>
        </w:rPr>
        <w:t xml:space="preserve"> have emerged </w:t>
      </w:r>
      <w:r w:rsidR="009A7E9F" w:rsidRPr="001332C1">
        <w:rPr>
          <w:rFonts w:ascii="Computer modern" w:hAnsi="Computer modern"/>
        </w:rPr>
        <w:t>to</w:t>
      </w:r>
      <w:r w:rsidR="00EB5937" w:rsidRPr="001332C1">
        <w:rPr>
          <w:rFonts w:ascii="Computer modern" w:hAnsi="Computer modern"/>
        </w:rPr>
        <w:t xml:space="preserve"> </w:t>
      </w:r>
      <w:r w:rsidR="009E3497" w:rsidRPr="001332C1">
        <w:rPr>
          <w:rFonts w:ascii="Computer modern" w:hAnsi="Computer modern"/>
        </w:rPr>
        <w:t xml:space="preserve">help </w:t>
      </w:r>
      <w:r w:rsidR="00DC1D02" w:rsidRPr="001332C1">
        <w:rPr>
          <w:rFonts w:ascii="Computer modern" w:hAnsi="Computer modern"/>
        </w:rPr>
        <w:t>safeguar</w:t>
      </w:r>
      <w:r w:rsidR="00F2337F">
        <w:rPr>
          <w:rFonts w:ascii="Computer modern" w:hAnsi="Computer modern"/>
        </w:rPr>
        <w:t>d areas with high carbon stocks</w:t>
      </w:r>
      <w:r w:rsidR="007663AB" w:rsidRPr="001332C1">
        <w:rPr>
          <w:rFonts w:ascii="Computer modern" w:hAnsi="Computer modern"/>
        </w:rPr>
        <w:t xml:space="preserve"> </w:t>
      </w:r>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United Nations Framework Convention on Climate Change&lt;/Author&gt;&lt;Year&gt;2015&lt;/Year&gt;&lt;RecNum&gt;357&lt;/RecNum&gt;&lt;DisplayText&gt;&lt;style face="superscript"&gt;8&lt;/style&gt;&lt;/DisplayText&gt;&lt;record&gt;&lt;rec-number&gt;357&lt;/rec-number&gt;&lt;foreign-keys&gt;&lt;key app="EN" db-id="va9vtzde2xsrzkeeratxfea6ddx5e9x0592e"&gt;357&lt;/key&gt;&lt;/foreign-keys&gt;&lt;ref-type name="Legal Rule or Regulation"&gt;50&lt;/ref-type&gt;&lt;contributors&gt;&lt;authors&gt;&lt;author&gt;United Nations Framework Convention on Climate Change,&lt;/author&gt;&lt;/authors&gt;&lt;secondary-authors&gt;&lt;author&gt;Conference of the Parties Twenty-first session,&lt;/author&gt;&lt;/secondary-authors&gt;&lt;/contributors&gt;&lt;titles&gt;&lt;title&gt;Adoption of the Paris Agreement&lt;/title&gt;&lt;/titles&gt;&lt;section&gt;Article 5&lt;/section&gt;&lt;dates&gt;&lt;year&gt;2015&lt;/year&gt;&lt;/dates&gt;&lt;urls&gt;&lt;/urls&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8</w:t>
      </w:r>
      <w:r w:rsidR="00BF7416" w:rsidRPr="001332C1">
        <w:rPr>
          <w:rFonts w:ascii="Computer modern" w:hAnsi="Computer modern" w:hint="eastAsia"/>
        </w:rPr>
        <w:fldChar w:fldCharType="end"/>
      </w:r>
      <w:r w:rsidR="009E3497" w:rsidRPr="001332C1">
        <w:rPr>
          <w:rFonts w:ascii="Computer modern" w:hAnsi="Computer modern"/>
        </w:rPr>
        <w:t>.</w:t>
      </w:r>
      <w:r w:rsidR="003952CA" w:rsidRPr="001332C1">
        <w:rPr>
          <w:rFonts w:ascii="Computer modern" w:hAnsi="Computer modern"/>
        </w:rPr>
        <w:t xml:space="preserve"> </w:t>
      </w:r>
      <w:r w:rsidR="009E3497" w:rsidRPr="001332C1">
        <w:rPr>
          <w:rFonts w:ascii="Computer modern" w:hAnsi="Computer modern"/>
        </w:rPr>
        <w:t>Yet</w:t>
      </w:r>
      <w:r w:rsidR="008E7B5E" w:rsidRPr="001332C1">
        <w:rPr>
          <w:rFonts w:ascii="Computer modern" w:hAnsi="Computer modern"/>
        </w:rPr>
        <w:t xml:space="preserve"> t</w:t>
      </w:r>
      <w:r w:rsidR="00D55359" w:rsidRPr="001332C1">
        <w:rPr>
          <w:rFonts w:ascii="Computer modern" w:hAnsi="Computer modern"/>
        </w:rPr>
        <w:t>he potential for protection of carbon-rich areas to directly benefit biodiversity</w:t>
      </w:r>
      <w:r w:rsidR="00DC1D02" w:rsidRPr="001332C1">
        <w:rPr>
          <w:rFonts w:ascii="Computer modern" w:hAnsi="Computer modern"/>
        </w:rPr>
        <w:t>, and vice versa,</w:t>
      </w:r>
      <w:r w:rsidR="00D55359" w:rsidRPr="001332C1">
        <w:rPr>
          <w:rFonts w:ascii="Computer modern" w:hAnsi="Computer modern"/>
        </w:rPr>
        <w:t xml:space="preserve"> depends </w:t>
      </w:r>
      <w:r w:rsidR="009E3497" w:rsidRPr="001332C1">
        <w:rPr>
          <w:rFonts w:ascii="Computer modern" w:hAnsi="Computer modern"/>
        </w:rPr>
        <w:t xml:space="preserve">critically </w:t>
      </w:r>
      <w:r w:rsidR="00D55359" w:rsidRPr="001332C1">
        <w:rPr>
          <w:rFonts w:ascii="Computer modern" w:hAnsi="Computer modern"/>
        </w:rPr>
        <w:t xml:space="preserve">on the relationship between </w:t>
      </w:r>
      <w:r w:rsidR="001D4F5C">
        <w:rPr>
          <w:rFonts w:ascii="Computer modern" w:hAnsi="Computer modern"/>
        </w:rPr>
        <w:t xml:space="preserve">biomass </w:t>
      </w:r>
      <w:r w:rsidR="00F2337F">
        <w:rPr>
          <w:rFonts w:ascii="Computer modern" w:hAnsi="Computer modern"/>
        </w:rPr>
        <w:t>carbon</w:t>
      </w:r>
      <w:r w:rsidR="00D55359" w:rsidRPr="001332C1">
        <w:rPr>
          <w:rFonts w:ascii="Computer modern" w:hAnsi="Computer modern"/>
        </w:rPr>
        <w:t xml:space="preserve"> and </w:t>
      </w:r>
      <w:r w:rsidR="001D4F5C">
        <w:rPr>
          <w:rFonts w:ascii="Computer modern" w:hAnsi="Computer modern"/>
        </w:rPr>
        <w:t xml:space="preserve">tree </w:t>
      </w:r>
      <w:r w:rsidR="00D55359" w:rsidRPr="001332C1">
        <w:rPr>
          <w:rFonts w:ascii="Computer modern" w:hAnsi="Computer modern"/>
        </w:rPr>
        <w:t>diversity</w:t>
      </w:r>
      <w:r w:rsidR="001D4F5C">
        <w:rPr>
          <w:rFonts w:ascii="Computer modern" w:hAnsi="Computer modern"/>
        </w:rPr>
        <w:t>,</w:t>
      </w:r>
      <w:r w:rsidR="009A7E9F" w:rsidRPr="001332C1">
        <w:rPr>
          <w:rFonts w:ascii="Computer modern" w:hAnsi="Computer modern"/>
        </w:rPr>
        <w:t xml:space="preserve"> at relevant scales</w:t>
      </w:r>
      <w:r w:rsidR="007F1BD5" w:rsidRPr="001332C1">
        <w:rPr>
          <w:rFonts w:ascii="Computer modern" w:hAnsi="Computer modern"/>
        </w:rPr>
        <w:t>.</w:t>
      </w:r>
      <w:r w:rsidR="00D55359" w:rsidRPr="001332C1">
        <w:rPr>
          <w:rFonts w:ascii="Computer modern" w:hAnsi="Computer modern"/>
        </w:rPr>
        <w:t xml:space="preserve"> </w:t>
      </w:r>
      <w:r w:rsidR="007F1BD5" w:rsidRPr="001332C1">
        <w:rPr>
          <w:rFonts w:ascii="Computer modern" w:hAnsi="Computer modern"/>
        </w:rPr>
        <w:t xml:space="preserve">A </w:t>
      </w:r>
      <w:r w:rsidR="00D55359" w:rsidRPr="001332C1">
        <w:rPr>
          <w:rFonts w:ascii="Computer modern" w:hAnsi="Computer modern"/>
        </w:rPr>
        <w:t xml:space="preserve">positive relationship </w:t>
      </w:r>
      <w:r w:rsidR="007F1BD5" w:rsidRPr="001332C1">
        <w:rPr>
          <w:rFonts w:ascii="Computer modern" w:hAnsi="Computer modern"/>
        </w:rPr>
        <w:t xml:space="preserve">would </w:t>
      </w:r>
      <w:r w:rsidR="00D55359" w:rsidRPr="001332C1">
        <w:rPr>
          <w:rFonts w:ascii="Computer modern" w:hAnsi="Computer modern"/>
        </w:rPr>
        <w:t>indicat</w:t>
      </w:r>
      <w:r w:rsidR="007F1BD5" w:rsidRPr="001332C1">
        <w:rPr>
          <w:rFonts w:ascii="Computer modern" w:hAnsi="Computer modern"/>
        </w:rPr>
        <w:t>e</w:t>
      </w:r>
      <w:r w:rsidR="00D55359" w:rsidRPr="001332C1">
        <w:rPr>
          <w:rFonts w:ascii="Computer modern" w:hAnsi="Computer modern"/>
        </w:rPr>
        <w:t xml:space="preserve"> potential synergies </w:t>
      </w:r>
      <w:r w:rsidR="005C111A" w:rsidRPr="001332C1">
        <w:rPr>
          <w:rFonts w:ascii="Computer modern" w:hAnsi="Computer modern"/>
        </w:rPr>
        <w:t>while a</w:t>
      </w:r>
      <w:r w:rsidR="00D55359" w:rsidRPr="001332C1">
        <w:rPr>
          <w:rFonts w:ascii="Computer modern" w:hAnsi="Computer modern"/>
        </w:rPr>
        <w:t xml:space="preserve"> negative relationship </w:t>
      </w:r>
      <w:r w:rsidR="00E60B73" w:rsidRPr="001332C1">
        <w:rPr>
          <w:rFonts w:ascii="Computer modern" w:hAnsi="Computer modern"/>
        </w:rPr>
        <w:t xml:space="preserve">would </w:t>
      </w:r>
      <w:r w:rsidR="00D55359" w:rsidRPr="001332C1">
        <w:rPr>
          <w:rFonts w:ascii="Computer modern" w:hAnsi="Computer modern"/>
        </w:rPr>
        <w:t>indicat</w:t>
      </w:r>
      <w:r w:rsidR="007F1BD5" w:rsidRPr="001332C1">
        <w:rPr>
          <w:rFonts w:ascii="Computer modern" w:hAnsi="Computer modern"/>
        </w:rPr>
        <w:t>e</w:t>
      </w:r>
      <w:r w:rsidR="00D55359" w:rsidRPr="001332C1">
        <w:rPr>
          <w:rFonts w:ascii="Computer modern" w:hAnsi="Computer modern"/>
        </w:rPr>
        <w:t xml:space="preserve"> </w:t>
      </w:r>
      <w:r w:rsidR="00FC7839" w:rsidRPr="001332C1">
        <w:rPr>
          <w:rFonts w:ascii="Computer modern" w:hAnsi="Computer modern"/>
        </w:rPr>
        <w:t xml:space="preserve">difficult </w:t>
      </w:r>
      <w:r w:rsidR="00D55359" w:rsidRPr="001332C1">
        <w:rPr>
          <w:rFonts w:ascii="Computer modern" w:hAnsi="Computer modern"/>
        </w:rPr>
        <w:t xml:space="preserve">trade-offs between biodiversity and carbon conservation </w:t>
      </w:r>
      <w:r w:rsidR="00BF7416" w:rsidRPr="001332C1">
        <w:rPr>
          <w:rFonts w:ascii="Computer modern" w:hAnsi="Computer modern"/>
        </w:rPr>
        <w:fldChar w:fldCharType="begin">
          <w:fldData xml:space="preserve">PEVuZE5vdGU+PENpdGU+PEF1dGhvcj5HYXJkbmVyPC9BdXRob3I+PFllYXI+MjAxMjwvWWVhcj48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HYXJkbmVyPC9BdXRob3I+PFllYXI+MjAxMjwvWWVhcj48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9</w:t>
      </w:r>
      <w:r w:rsidR="00BF7416" w:rsidRPr="001332C1">
        <w:rPr>
          <w:rFonts w:ascii="Computer modern" w:hAnsi="Computer modern"/>
        </w:rPr>
        <w:fldChar w:fldCharType="end"/>
      </w:r>
      <w:r w:rsidR="00D55359" w:rsidRPr="001332C1">
        <w:rPr>
          <w:rFonts w:ascii="Computer modern" w:hAnsi="Computer modern"/>
        </w:rPr>
        <w:t xml:space="preserve">. </w:t>
      </w:r>
      <w:r w:rsidR="000266E7" w:rsidRPr="001332C1">
        <w:rPr>
          <w:rFonts w:ascii="Computer modern" w:hAnsi="Computer modern"/>
        </w:rPr>
        <w:t xml:space="preserve"> </w:t>
      </w:r>
      <w:r w:rsidR="00D55359" w:rsidRPr="001332C1">
        <w:rPr>
          <w:rFonts w:ascii="Computer modern" w:hAnsi="Computer modern"/>
        </w:rPr>
        <w:t xml:space="preserve">In the absence of </w:t>
      </w:r>
      <w:r w:rsidR="00FC7839" w:rsidRPr="001332C1">
        <w:rPr>
          <w:rFonts w:ascii="Computer modern" w:hAnsi="Computer modern"/>
        </w:rPr>
        <w:t>any</w:t>
      </w:r>
      <w:r w:rsidR="00D55359" w:rsidRPr="001332C1">
        <w:rPr>
          <w:rFonts w:ascii="Computer modern" w:hAnsi="Computer modern"/>
        </w:rPr>
        <w:t xml:space="preserve"> relationship,</w:t>
      </w:r>
      <w:r w:rsidR="00B3122B" w:rsidRPr="001332C1">
        <w:rPr>
          <w:rFonts w:ascii="Computer modern" w:hAnsi="Computer modern"/>
        </w:rPr>
        <w:t xml:space="preserve"> optimal solutions for protected area placement need to </w:t>
      </w:r>
      <w:r w:rsidR="00C57AA7" w:rsidRPr="001332C1">
        <w:rPr>
          <w:rFonts w:ascii="Computer modern" w:hAnsi="Computer modern"/>
        </w:rPr>
        <w:t xml:space="preserve">carefully </w:t>
      </w:r>
      <w:r w:rsidR="009E3497" w:rsidRPr="001332C1">
        <w:rPr>
          <w:rFonts w:ascii="Computer modern" w:hAnsi="Computer modern"/>
        </w:rPr>
        <w:t xml:space="preserve">and separately </w:t>
      </w:r>
      <w:r w:rsidR="00B3122B" w:rsidRPr="001332C1">
        <w:rPr>
          <w:rFonts w:ascii="Computer modern" w:hAnsi="Computer modern"/>
        </w:rPr>
        <w:t>consider the distribution of carbon stocks and the distribution of biodiversity</w:t>
      </w:r>
      <w:r w:rsidR="00D55359" w:rsidRPr="001332C1">
        <w:rPr>
          <w:rFonts w:ascii="Computer modern" w:hAnsi="Computer modern"/>
        </w:rPr>
        <w:t xml:space="preserve"> </w:t>
      </w:r>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Thomas&lt;/Author&gt;&lt;Year&gt;2013&lt;/Year&gt;&lt;RecNum&gt;37&lt;/RecNum&gt;&lt;DisplayText&gt;&lt;style face="superscript"&gt;10&lt;/style&gt;&lt;/DisplayText&gt;&lt;record&gt;&lt;rec-number&gt;37&lt;/rec-number&gt;&lt;foreign-keys&gt;&lt;key app="EN" db-id="va9vtzde2xsrzkeeratxfea6ddx5e9x0592e"&gt;37&lt;/key&gt;&lt;/foreign-keys&gt;&lt;ref-type name="Journal Article"&gt;17&lt;/ref-type&gt;&lt;contributors&gt;&lt;authors&gt;&lt;author&gt;Thomas, Chris D.&lt;/author&gt;&lt;author&gt;Anderson, Barbara J.&lt;/author&gt;&lt;author&gt;Moilanen, Atte&lt;/author&gt;&lt;author&gt;Eigenbrod, Felix&lt;/author&gt;&lt;author&gt;Heinemeyer, Andreas&lt;/author&gt;&lt;author&gt;Quaife, Tristan&lt;/author&gt;&lt;author&gt;Roy, David B.&lt;/author&gt;&lt;author&gt;Gillings, Simon&lt;/author&gt;&lt;author&gt;Armsworth, Paul R.&lt;/author&gt;&lt;author&gt;Gaston, Kevin J.&lt;/author&gt;&lt;/authors&gt;&lt;/contributors&gt;&lt;titles&gt;&lt;title&gt;Reconciling biodiversity and carbon conservation&lt;/title&gt;&lt;secondary-title&gt;Ecology Letters&lt;/secondary-title&gt;&lt;/titles&gt;&lt;periodical&gt;&lt;full-title&gt;Ecology Letters&lt;/full-title&gt;&lt;/periodical&gt;&lt;pages&gt;39-47&lt;/pages&gt;&lt;volume&gt;16&lt;/volume&gt;&lt;keywords&gt;&lt;keyword&gt;Adaptation&lt;/keyword&gt;&lt;keyword&gt;biodiversity&lt;/keyword&gt;&lt;keyword&gt;carbon&lt;/keyword&gt;&lt;keyword&gt;climate change&lt;/keyword&gt;&lt;keyword&gt;conservation&lt;/keyword&gt;&lt;keyword&gt;extinction&lt;/keyword&gt;&lt;keyword&gt;global&lt;/keyword&gt;&lt;keyword&gt;protected areas&lt;/keyword&gt;&lt;keyword&gt;REDD&lt;/keyword&gt;&lt;keyword&gt;spatial planning&lt;/keyword&gt;&lt;/keywords&gt;&lt;dates&gt;&lt;year&gt;2013&lt;/year&gt;&lt;/dates&gt;&lt;isbn&gt;1461-0248&lt;/isbn&gt;&lt;urls&gt;&lt;related-urls&gt;&lt;url&gt;http://dx.doi.org/10.1111/ele.12054&lt;/url&gt;&lt;/related-urls&gt;&lt;/urls&gt;&lt;electronic-resource-num&gt;10.1111/ele.12054&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10</w:t>
      </w:r>
      <w:r w:rsidR="00BF7416" w:rsidRPr="001332C1">
        <w:rPr>
          <w:rFonts w:ascii="Computer modern" w:hAnsi="Computer modern"/>
        </w:rPr>
        <w:fldChar w:fldCharType="end"/>
      </w:r>
      <w:r w:rsidR="00D55359" w:rsidRPr="001332C1">
        <w:rPr>
          <w:rFonts w:ascii="Computer modern" w:hAnsi="Computer modern"/>
        </w:rPr>
        <w:t xml:space="preserve">. </w:t>
      </w:r>
      <w:r w:rsidR="00A77FD6" w:rsidRPr="001332C1">
        <w:rPr>
          <w:rFonts w:ascii="Computer modern" w:hAnsi="Computer modern"/>
        </w:rPr>
        <w:t xml:space="preserve">Understanding these </w:t>
      </w:r>
      <w:r w:rsidR="009E3497" w:rsidRPr="001332C1">
        <w:rPr>
          <w:rFonts w:ascii="Computer modern" w:hAnsi="Computer modern"/>
        </w:rPr>
        <w:t>distributions and potential carbon</w:t>
      </w:r>
      <w:r w:rsidR="001D6CD2" w:rsidRPr="001332C1">
        <w:rPr>
          <w:rFonts w:ascii="Computer modern" w:hAnsi="Computer modern"/>
        </w:rPr>
        <w:t>-biodiversity</w:t>
      </w:r>
      <w:r w:rsidR="009E3497" w:rsidRPr="001332C1">
        <w:rPr>
          <w:rFonts w:ascii="Computer modern" w:hAnsi="Computer modern"/>
        </w:rPr>
        <w:t xml:space="preserve"> </w:t>
      </w:r>
      <w:r w:rsidR="00A77FD6" w:rsidRPr="001332C1">
        <w:rPr>
          <w:rFonts w:ascii="Computer modern" w:hAnsi="Computer modern"/>
        </w:rPr>
        <w:t xml:space="preserve">trade-offs is important, </w:t>
      </w:r>
      <w:r w:rsidR="006F2A13" w:rsidRPr="001332C1">
        <w:rPr>
          <w:rFonts w:ascii="Computer modern" w:hAnsi="Computer modern"/>
        </w:rPr>
        <w:t xml:space="preserve">as protecting some forest can divert threats onto other unprotected areas </w:t>
      </w:r>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Ewers&lt;/Author&gt;&lt;Year&gt;2008&lt;/Year&gt;&lt;RecNum&gt;298&lt;/RecNum&gt;&lt;DisplayText&gt;&lt;style face="superscript"&gt;11&lt;/style&gt;&lt;/DisplayText&gt;&lt;record&gt;&lt;rec-number&gt;298&lt;/rec-number&gt;&lt;foreign-keys&gt;&lt;key app="EN" db-id="va9vtzde2xsrzkeeratxfea6ddx5e9x0592e"&gt;298&lt;/key&gt;&lt;/foreign-keys&gt;&lt;ref-type name="Journal Article"&gt;17&lt;/ref-type&gt;&lt;contributors&gt;&lt;authors&gt;&lt;author&gt;Ewers, Robert M.&lt;/author&gt;&lt;author&gt;Rodrigues, Ana S. L.&lt;/author&gt;&lt;/authors&gt;&lt;/contributors&gt;&lt;titles&gt;&lt;title&gt;Estimates of reserve effectiveness are confounded by leakage&lt;/title&gt;&lt;secondary-title&gt;Trends in Ecology &amp;amp; Evolution&lt;/secondary-title&gt;&lt;/titles&gt;&lt;periodical&gt;&lt;full-title&gt;Trends in Ecology &amp;amp; Evolution&lt;/full-title&gt;&lt;/periodical&gt;&lt;pages&gt;113-116&lt;/pages&gt;&lt;volume&gt;23&lt;/volume&gt;&lt;number&gt;3&lt;/number&gt;&lt;dates&gt;&lt;year&gt;2008&lt;/year&gt;&lt;pub-dates&gt;&lt;date&gt;3//&lt;/date&gt;&lt;/pub-dates&gt;&lt;/dates&gt;&lt;isbn&gt;0169-5347&lt;/isbn&gt;&lt;urls&gt;&lt;related-urls&gt;&lt;url&gt;http://www.sciencedirect.com/science/article/pii/S0169534708000402&lt;/url&gt;&lt;/related-urls&gt;&lt;/urls&gt;&lt;electronic-resource-num&gt;http://dx.doi.org/10.1016/j.tree.2007.11.008&lt;/electronic-resource-num&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11</w:t>
      </w:r>
      <w:r w:rsidR="00BF7416" w:rsidRPr="001332C1">
        <w:rPr>
          <w:rFonts w:ascii="Computer modern" w:hAnsi="Computer modern" w:hint="eastAsia"/>
        </w:rPr>
        <w:fldChar w:fldCharType="end"/>
      </w:r>
      <w:r w:rsidR="008E7B5E" w:rsidRPr="001332C1">
        <w:rPr>
          <w:rFonts w:ascii="Computer modern" w:hAnsi="Computer modern"/>
        </w:rPr>
        <w:t>.</w:t>
      </w:r>
      <w:r w:rsidR="006C4DFC" w:rsidRPr="001332C1">
        <w:rPr>
          <w:rFonts w:ascii="Computer modern" w:hAnsi="Computer modern"/>
        </w:rPr>
        <w:t xml:space="preserve"> </w:t>
      </w:r>
    </w:p>
    <w:p w14:paraId="6582E730" w14:textId="1684347A" w:rsidR="002213FA" w:rsidRPr="001332C1" w:rsidRDefault="000A1A0F" w:rsidP="005821B7">
      <w:pPr>
        <w:spacing w:line="480" w:lineRule="auto"/>
        <w:rPr>
          <w:rFonts w:ascii="Times New Roman" w:hAnsi="Times New Roman" w:cs="Times New Roman"/>
        </w:rPr>
      </w:pPr>
      <w:r w:rsidRPr="001332C1">
        <w:rPr>
          <w:rFonts w:ascii="Computer modern" w:hAnsi="Computer modern"/>
        </w:rPr>
        <w:t>The expected form of diversity-carbon relationships in tropical forests</w:t>
      </w:r>
      <w:r w:rsidR="00A75A5D" w:rsidRPr="001332C1">
        <w:rPr>
          <w:rFonts w:ascii="Computer modern" w:hAnsi="Computer modern"/>
        </w:rPr>
        <w:t xml:space="preserve"> and </w:t>
      </w:r>
      <w:r w:rsidRPr="001332C1">
        <w:rPr>
          <w:rFonts w:ascii="Computer modern" w:hAnsi="Computer modern"/>
        </w:rPr>
        <w:t>the strength</w:t>
      </w:r>
      <w:r w:rsidR="003405D0" w:rsidRPr="001332C1">
        <w:rPr>
          <w:rFonts w:ascii="Computer modern" w:hAnsi="Computer modern"/>
        </w:rPr>
        <w:t xml:space="preserve"> </w:t>
      </w:r>
      <w:r w:rsidR="001D21C2" w:rsidRPr="001332C1">
        <w:rPr>
          <w:rFonts w:ascii="Computer modern" w:hAnsi="Computer modern"/>
        </w:rPr>
        <w:t xml:space="preserve">and scale-dependence </w:t>
      </w:r>
      <w:r w:rsidR="003405D0" w:rsidRPr="001332C1">
        <w:rPr>
          <w:rFonts w:ascii="Computer modern" w:hAnsi="Computer modern"/>
        </w:rPr>
        <w:t xml:space="preserve">of any </w:t>
      </w:r>
      <w:r w:rsidR="001D21C2" w:rsidRPr="001332C1">
        <w:rPr>
          <w:rFonts w:ascii="Computer modern" w:hAnsi="Computer modern"/>
        </w:rPr>
        <w:t xml:space="preserve">underlying mechanisms </w:t>
      </w:r>
      <w:r w:rsidR="003405D0" w:rsidRPr="001332C1">
        <w:rPr>
          <w:rFonts w:ascii="Computer modern" w:hAnsi="Computer modern"/>
        </w:rPr>
        <w:t xml:space="preserve">are </w:t>
      </w:r>
      <w:r w:rsidRPr="001332C1">
        <w:rPr>
          <w:rFonts w:ascii="Computer modern" w:hAnsi="Computer modern"/>
        </w:rPr>
        <w:t xml:space="preserve">uncertain. </w:t>
      </w:r>
      <w:r w:rsidR="001D6CD2" w:rsidRPr="001332C1">
        <w:rPr>
          <w:rFonts w:ascii="Computer modern" w:hAnsi="Computer modern"/>
        </w:rPr>
        <w:t>Numerous experimental studies have demonstrated that plant diversity promotes biomass production, with niche partitioning and positive species interactions allowing diverse communities to exploit available resources more efficiently</w:t>
      </w:r>
      <w:r w:rsidR="00F73506" w:rsidRPr="001332C1">
        <w:rPr>
          <w:rFonts w:ascii="Computer modern" w:hAnsi="Computer modern"/>
        </w:rPr>
        <w:t xml:space="preserve"> </w:t>
      </w:r>
      <w:r w:rsidR="00260A75" w:rsidRPr="001332C1">
        <w:rPr>
          <w:rFonts w:ascii="Computer modern" w:hAnsi="Computer modern" w:hint="eastAsia"/>
        </w:rPr>
        <w:fldChar w:fldCharType="begin">
          <w:fldData xml:space="preserve">PEVuZE5vdGU+PENpdGU+PEF1dGhvcj5DYXJkaW5hbGU8L0F1dGhvcj48WWVhcj4yMDEyPC9ZZWFy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</w:fldData>
        </w:fldChar>
      </w:r>
      <w:r w:rsidR="009C425A" w:rsidRPr="001332C1">
        <w:rPr>
          <w:rFonts w:ascii="Computer modern" w:hAnsi="Computer modern"/>
        </w:rPr>
        <w:instrText xml:space="preserve"> ADDIN EN.CITE </w:instrText>
      </w:r>
      <w:r w:rsidR="009C425A" w:rsidRPr="001332C1">
        <w:rPr>
          <w:rFonts w:ascii="Computer modern" w:hAnsi="Computer modern"/>
        </w:rPr>
        <w:fldChar w:fldCharType="begin">
          <w:fldData xml:space="preserve">PEVuZE5vdGU+PENpdGU+PEF1dGhvcj5DYXJkaW5hbGU8L0F1dGhvcj48WWVhcj4yMDEyPC9ZZWFy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</w:fldData>
        </w:fldChar>
      </w:r>
      <w:r w:rsidR="009C425A" w:rsidRPr="001332C1">
        <w:rPr>
          <w:rFonts w:ascii="Computer modern" w:hAnsi="Computer modern"/>
        </w:rPr>
        <w:instrText xml:space="preserve"> ADDIN EN.CITE.DATA </w:instrText>
      </w:r>
      <w:r w:rsidR="009C425A" w:rsidRPr="001332C1">
        <w:rPr>
          <w:rFonts w:ascii="Computer modern" w:hAnsi="Computer modern"/>
        </w:rPr>
      </w:r>
      <w:r w:rsidR="009C425A" w:rsidRPr="001332C1">
        <w:rPr>
          <w:rFonts w:ascii="Computer modern" w:hAnsi="Computer modern"/>
        </w:rPr>
        <w:fldChar w:fldCharType="end"/>
      </w:r>
      <w:r w:rsidR="00260A75" w:rsidRPr="001332C1">
        <w:rPr>
          <w:rFonts w:ascii="Computer modern" w:hAnsi="Computer modern" w:hint="eastAsia"/>
        </w:rPr>
      </w:r>
      <w:r w:rsidR="00260A75" w:rsidRPr="001332C1">
        <w:rPr>
          <w:rFonts w:ascii="Computer modern" w:hAnsi="Computer modern" w:hint="eastAsia"/>
        </w:rPr>
        <w:fldChar w:fldCharType="separate"/>
      </w:r>
      <w:r w:rsidR="00BF7416" w:rsidRPr="001332C1">
        <w:rPr>
          <w:rFonts w:ascii="Computer modern" w:hAnsi="Computer modern"/>
          <w:noProof/>
          <w:vertAlign w:val="superscript"/>
        </w:rPr>
        <w:t>12</w:t>
      </w:r>
      <w:r w:rsidR="009C425A" w:rsidRPr="001332C1">
        <w:rPr>
          <w:rFonts w:ascii="Computer modern" w:hAnsi="Computer modern"/>
          <w:noProof/>
          <w:vertAlign w:val="superscript"/>
        </w:rPr>
        <w:t>,</w:t>
      </w:r>
      <w:r w:rsidR="00BF7416" w:rsidRPr="001332C1">
        <w:rPr>
          <w:rFonts w:ascii="Computer modern" w:hAnsi="Computer modern"/>
          <w:noProof/>
          <w:vertAlign w:val="superscript"/>
        </w:rPr>
        <w:t>13</w:t>
      </w:r>
      <w:r w:rsidR="00260A75" w:rsidRPr="001332C1">
        <w:rPr>
          <w:rFonts w:ascii="Computer modern" w:hAnsi="Computer modern" w:hint="eastAsia"/>
        </w:rPr>
        <w:fldChar w:fldCharType="end"/>
      </w:r>
      <w:r w:rsidR="001D6CD2" w:rsidRPr="001332C1">
        <w:rPr>
          <w:rFonts w:ascii="Computer modern" w:hAnsi="Computer modern"/>
        </w:rPr>
        <w:t>. Diversity can also increase productivity</w:t>
      </w:r>
      <w:r w:rsidRPr="001332C1">
        <w:rPr>
          <w:rFonts w:ascii="Computer modern" w:hAnsi="Computer modern"/>
        </w:rPr>
        <w:t xml:space="preserve"> through selection effects, where communities </w:t>
      </w:r>
      <w:r w:rsidR="00090D44" w:rsidRPr="001332C1">
        <w:rPr>
          <w:rFonts w:ascii="Computer modern" w:hAnsi="Computer modern"/>
        </w:rPr>
        <w:t xml:space="preserve">that </w:t>
      </w:r>
      <w:r w:rsidRPr="001332C1">
        <w:rPr>
          <w:rFonts w:ascii="Computer modern" w:hAnsi="Computer modern"/>
        </w:rPr>
        <w:t xml:space="preserve">contain a larger sample of the species pool are more likely to contain </w:t>
      </w:r>
      <w:r w:rsidR="00AB6DD1" w:rsidRPr="001332C1">
        <w:rPr>
          <w:rFonts w:ascii="Computer modern" w:hAnsi="Computer modern"/>
        </w:rPr>
        <w:t>high functioning</w:t>
      </w:r>
      <w:r w:rsidRPr="001332C1">
        <w:rPr>
          <w:rFonts w:ascii="Computer modern" w:hAnsi="Computer modern"/>
        </w:rPr>
        <w:t xml:space="preserve"> species that contribute strongly to ecosystem productivity</w:t>
      </w:r>
      <w:r w:rsidR="00583C72" w:rsidRPr="001332C1">
        <w:rPr>
          <w:rFonts w:ascii="Computer modern" w:hAnsi="Computer modern"/>
        </w:rPr>
        <w:t xml:space="preserve"> </w:t>
      </w:r>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Loreau&lt;/Author&gt;&lt;Year&gt;2001&lt;/Year&gt;&lt;RecNum&gt;39&lt;/RecNum&gt;&lt;DisplayText&gt;&lt;style face="superscript"&gt;14&lt;/style&gt;&lt;/DisplayText&gt;&lt;record&gt;&lt;rec-number&gt;39&lt;/rec-number&gt;&lt;foreign-keys&gt;&lt;key app="EN" db-id="va9vtzde2xsrzkeeratxfea6ddx5e9x0592e"&gt;39&lt;/key&gt;&lt;/foreign-keys&gt;&lt;ref-type name="Journal Article"&gt;17&lt;/ref-type&gt;&lt;contributors&gt;&lt;authors&gt;&lt;author&gt;Loreau, M.&lt;/author&gt;&lt;author&gt;Hector, A.&lt;/author&gt;&lt;/authors&gt;&lt;/contributors&gt;&lt;titles&gt;&lt;title&gt;Partitioning selection and complementarity in biodiversity experiments&lt;/title&gt;&lt;secondary-title&gt;Nature&lt;/secondary-title&gt;&lt;/titles&gt;&lt;periodical&gt;&lt;full-title&gt;Nature&lt;/full-title&gt;&lt;/periodical&gt;&lt;pages&gt;72-76&lt;/pages&gt;&lt;volume&gt;412&lt;/volume&gt;&lt;number&gt;6842&lt;/number&gt;&lt;dates&gt;&lt;year&gt;2001&lt;/year&gt;&lt;pub-dates&gt;&lt;date&gt;Jul&lt;/date&gt;&lt;/pub-dates&gt;&lt;/dates&gt;&lt;isbn&gt;0028-0836&lt;/isbn&gt;&lt;accession-num&gt;WOS:000169644900045&lt;/accession-num&gt;&lt;urls&gt;&lt;related-urls&gt;&lt;url&gt;&amp;lt;Go to ISI&amp;gt;://WOS:000169644900045&lt;/url&gt;&lt;/related-urls&gt;&lt;/urls&gt;&lt;electronic-resource-num&gt;10.1038/35083573&lt;/electronic-resource-num&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14</w:t>
      </w:r>
      <w:r w:rsidR="00BF7416" w:rsidRPr="001332C1">
        <w:rPr>
          <w:rFonts w:ascii="Computer modern" w:hAnsi="Computer modern" w:hint="eastAsia"/>
        </w:rPr>
        <w:fldChar w:fldCharType="end"/>
      </w:r>
      <w:r w:rsidRPr="001332C1">
        <w:rPr>
          <w:rFonts w:ascii="Computer modern" w:hAnsi="Computer modern"/>
        </w:rPr>
        <w:t>.</w:t>
      </w:r>
      <w:r w:rsidR="00210486" w:rsidRPr="001332C1">
        <w:rPr>
          <w:rFonts w:ascii="Computer modern" w:hAnsi="Computer modern"/>
        </w:rPr>
        <w:t xml:space="preserve"> </w:t>
      </w:r>
      <w:r w:rsidR="00C07B6F" w:rsidRPr="001332C1">
        <w:rPr>
          <w:rFonts w:ascii="Computer modern" w:hAnsi="Computer modern"/>
        </w:rPr>
        <w:t xml:space="preserve">Positive diversity-productivity relationships have been found in low diversity </w:t>
      </w:r>
      <w:r w:rsidR="004A386F">
        <w:rPr>
          <w:rFonts w:ascii="Computer modern" w:hAnsi="Computer modern"/>
        </w:rPr>
        <w:t>mid-latitude</w:t>
      </w:r>
      <w:r w:rsidR="009D435C" w:rsidRPr="001332C1">
        <w:rPr>
          <w:rFonts w:ascii="Computer modern" w:hAnsi="Computer modern"/>
        </w:rPr>
        <w:t xml:space="preserve"> </w:t>
      </w:r>
      <w:r w:rsidR="00C07B6F" w:rsidRPr="001332C1">
        <w:rPr>
          <w:rFonts w:ascii="Computer modern" w:hAnsi="Computer modern"/>
        </w:rPr>
        <w:t>forests</w:t>
      </w:r>
      <w:r w:rsidR="00313DC7" w:rsidRPr="001332C1">
        <w:rPr>
          <w:rFonts w:ascii="Computer modern" w:hAnsi="Computer modern"/>
        </w:rPr>
        <w:t xml:space="preserve"> </w:t>
      </w:r>
      <w:r w:rsidR="00BF7416" w:rsidRPr="001332C1">
        <w:rPr>
          <w:rFonts w:ascii="Computer modern" w:hAnsi="Computer modern"/>
        </w:rPr>
        <w:fldChar w:fldCharType="begin">
          <w:fldData xml:space="preserve">PEVuZE5vdGU+PENpdGU+PEF1dGhvcj5Nb3JpbjwvQXV0aG9yPjxZZWFyPjIwMTE8L1llYXI+PFJl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Nb3JpbjwvQXV0aG9yPjxZZWFyPjIwMTE8L1llYXI+PFJl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15-17</w:t>
      </w:r>
      <w:r w:rsidR="00BF7416" w:rsidRPr="001332C1">
        <w:rPr>
          <w:rFonts w:ascii="Computer modern" w:hAnsi="Computer modern"/>
        </w:rPr>
        <w:fldChar w:fldCharType="end"/>
      </w:r>
      <w:r w:rsidR="00C07B6F" w:rsidRPr="001332C1">
        <w:rPr>
          <w:rFonts w:ascii="Computer modern" w:hAnsi="Computer modern"/>
        </w:rPr>
        <w:t xml:space="preserve">, potentially due to </w:t>
      </w:r>
      <w:r w:rsidR="00814D70" w:rsidRPr="001332C1">
        <w:rPr>
          <w:rFonts w:ascii="Computer modern" w:hAnsi="Computer modern"/>
        </w:rPr>
        <w:t>increased canopy packing through complimentary canopy architecture</w:t>
      </w:r>
      <w:r w:rsidR="00C07B6F" w:rsidRPr="001332C1">
        <w:rPr>
          <w:rFonts w:ascii="Computer modern" w:hAnsi="Computer modern"/>
        </w:rPr>
        <w:t xml:space="preserve"> in higher diversity forests</w:t>
      </w:r>
      <w:r w:rsidR="00313DC7" w:rsidRPr="001332C1">
        <w:rPr>
          <w:rFonts w:ascii="Computer modern" w:hAnsi="Computer modern"/>
        </w:rPr>
        <w:t xml:space="preserve"> </w:t>
      </w:r>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Jucker&lt;/Author&gt;&lt;Year&gt;2015&lt;/Year&gt;&lt;RecNum&gt;301&lt;/RecNum&gt;&lt;DisplayText&gt;&lt;style face="superscript"&gt;18&lt;/style&gt;&lt;/DisplayText&gt;&lt;record&gt;&lt;rec-number&gt;301&lt;/rec-number&gt;&lt;foreign-keys&gt;&lt;key app="EN" db-id="va9vtzde2xsrzkeeratxfea6ddx5e9x0592e"&gt;301&lt;/key&gt;&lt;/foreign-keys&gt;&lt;ref-type name="Journal Article"&gt;17&lt;/ref-type&gt;&lt;contributors&gt;&lt;authors&gt;&lt;author&gt;Jucker, Tommaso&lt;/author&gt;&lt;author&gt;Bouriaud, Olivier&lt;/author&gt;&lt;author&gt;Coomes, David A.&lt;/author&gt;&lt;/authors&gt;&lt;/contributors&gt;&lt;titles&gt;&lt;title&gt;Crown plasticity enables trees to optimize canopy packing in mixed-species forests&lt;/title&gt;&lt;secondary-title&gt;Functional Ecology&lt;/secondary-title&gt;&lt;/titles&gt;&lt;periodical&gt;&lt;full-title&gt;Functional Ecology&lt;/full-title&gt;&lt;/periodical&gt;&lt;pages&gt;1078-1086&lt;/pages&gt;&lt;volume&gt;29&lt;/volume&gt;&lt;number&gt;8&lt;/number&gt;&lt;keywords&gt;&lt;keyword&gt;allometry&lt;/keyword&gt;&lt;keyword&gt;biodiversity and ecosystem function&lt;/keyword&gt;&lt;keyword&gt;canopy space filling&lt;/keyword&gt;&lt;keyword&gt;crown architecture&lt;/keyword&gt;&lt;keyword&gt;crown volume&lt;/keyword&gt;&lt;keyword&gt;FunDivEUROPE project&lt;/keyword&gt;&lt;keyword&gt;intraspecific variation&lt;/keyword&gt;&lt;keyword&gt;vertical stratification&lt;/keyword&gt;&lt;/keywords&gt;&lt;dates&gt;&lt;year&gt;2015&lt;/year&gt;&lt;/dates&gt;&lt;isbn&gt;1365-2435&lt;/isbn&gt;&lt;urls&gt;&lt;related-urls&gt;&lt;url&gt;http://dx.doi.org/10.1111/1365-2435.12428&lt;/url&gt;&lt;/related-urls&gt;&lt;/urls&gt;&lt;electronic-resource-num&gt;10.1111/1365-2435.12428&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18</w:t>
      </w:r>
      <w:r w:rsidR="00BF7416" w:rsidRPr="001332C1">
        <w:rPr>
          <w:rFonts w:ascii="Computer modern" w:hAnsi="Computer modern"/>
        </w:rPr>
        <w:fldChar w:fldCharType="end"/>
      </w:r>
      <w:r w:rsidR="00C07B6F" w:rsidRPr="001332C1">
        <w:rPr>
          <w:rFonts w:ascii="Computer modern" w:hAnsi="Computer modern"/>
        </w:rPr>
        <w:t xml:space="preserve">. </w:t>
      </w:r>
      <w:r w:rsidR="00D553B1" w:rsidRPr="001332C1">
        <w:rPr>
          <w:rFonts w:ascii="Computer modern" w:hAnsi="Computer modern"/>
        </w:rPr>
        <w:t>Yet</w:t>
      </w:r>
      <w:r w:rsidR="00D137FC" w:rsidRPr="001332C1">
        <w:rPr>
          <w:rFonts w:ascii="Computer modern" w:hAnsi="Computer modern"/>
        </w:rPr>
        <w:t>, it is unc</w:t>
      </w:r>
      <w:r w:rsidR="00A0501C" w:rsidRPr="001332C1">
        <w:rPr>
          <w:rFonts w:ascii="Computer modern" w:hAnsi="Computer modern"/>
        </w:rPr>
        <w:t xml:space="preserve">lear how significant such </w:t>
      </w:r>
      <w:r w:rsidR="00D137FC" w:rsidRPr="001332C1">
        <w:rPr>
          <w:rFonts w:ascii="Computer modern" w:hAnsi="Computer modern"/>
        </w:rPr>
        <w:t xml:space="preserve">mechanisms </w:t>
      </w:r>
      <w:r w:rsidR="00A0501C" w:rsidRPr="001332C1">
        <w:rPr>
          <w:rFonts w:ascii="Computer modern" w:hAnsi="Computer modern"/>
        </w:rPr>
        <w:t>are</w:t>
      </w:r>
      <w:r w:rsidR="00D137FC" w:rsidRPr="001332C1">
        <w:rPr>
          <w:rFonts w:ascii="Computer modern" w:hAnsi="Computer modern"/>
        </w:rPr>
        <w:t xml:space="preserve"> in </w:t>
      </w:r>
      <w:r w:rsidR="009A7E9F" w:rsidRPr="001332C1">
        <w:rPr>
          <w:rFonts w:ascii="Computer modern" w:hAnsi="Computer modern"/>
        </w:rPr>
        <w:t xml:space="preserve">diverse </w:t>
      </w:r>
      <w:r w:rsidR="00D137FC" w:rsidRPr="001332C1">
        <w:rPr>
          <w:rFonts w:ascii="Computer modern" w:hAnsi="Computer modern"/>
        </w:rPr>
        <w:t>tropical forests</w:t>
      </w:r>
      <w:r w:rsidR="00210486" w:rsidRPr="001332C1">
        <w:rPr>
          <w:rFonts w:ascii="Computer modern" w:hAnsi="Computer modern"/>
        </w:rPr>
        <w:t xml:space="preserve">, as </w:t>
      </w:r>
      <w:r w:rsidR="001D6CD2" w:rsidRPr="001332C1">
        <w:rPr>
          <w:rFonts w:ascii="Computer modern" w:hAnsi="Computer modern"/>
        </w:rPr>
        <w:t xml:space="preserve">experimental and theoretical work indicates that the positive effect of diversity </w:t>
      </w:r>
      <w:r w:rsidR="00210486" w:rsidRPr="001332C1">
        <w:rPr>
          <w:rFonts w:ascii="Computer modern" w:hAnsi="Computer modern"/>
        </w:rPr>
        <w:t xml:space="preserve">may saturate at </w:t>
      </w:r>
      <w:r w:rsidR="00210486" w:rsidRPr="001332C1">
        <w:rPr>
          <w:rFonts w:ascii="Times New Roman" w:hAnsi="Times New Roman" w:cs="Times New Roman"/>
        </w:rPr>
        <w:t xml:space="preserve">high species richness </w:t>
      </w:r>
      <w:r w:rsidR="00260A75" w:rsidRPr="001332C1">
        <w:rPr>
          <w:rFonts w:ascii="Times New Roman" w:hAnsi="Times New Roman" w:cs="Times New Roman"/>
        </w:rPr>
        <w:fldChar w:fldCharType="begin">
          <w:fldData xml:space="preserve">PEVuZE5vdGU+PENpdGU+PEF1dGhvcj5MaWFuZzwvQXV0aG9yPjxZZWFyPjIwMTU8L1llYXI+PFJl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uIE5h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==
</w:fldData>
        </w:fldChar>
      </w:r>
      <w:r w:rsidR="00313DC7" w:rsidRPr="001332C1">
        <w:rPr>
          <w:rFonts w:ascii="Times New Roman" w:hAnsi="Times New Roman" w:cs="Times New Roman"/>
        </w:rPr>
        <w:instrText xml:space="preserve"> ADDIN EN.CITE </w:instrText>
      </w:r>
      <w:r w:rsidR="00313DC7" w:rsidRPr="001332C1">
        <w:rPr>
          <w:rFonts w:ascii="Times New Roman" w:hAnsi="Times New Roman" w:cs="Times New Roman"/>
        </w:rPr>
        <w:fldChar w:fldCharType="begin">
          <w:fldData xml:space="preserve">PEVuZE5vdGU+PENpdGU+PEF1dGhvcj5MaWFuZzwvQXV0aG9yPjxZZWFyPjIwMTU8L1llYXI+PFJl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uIE5h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==
</w:fldData>
        </w:fldChar>
      </w:r>
      <w:r w:rsidR="00313DC7" w:rsidRPr="001332C1">
        <w:rPr>
          <w:rFonts w:ascii="Times New Roman" w:hAnsi="Times New Roman" w:cs="Times New Roman"/>
        </w:rPr>
        <w:instrText xml:space="preserve"> ADDIN EN.CITE.DATA </w:instrText>
      </w:r>
      <w:r w:rsidR="00313DC7" w:rsidRPr="001332C1">
        <w:rPr>
          <w:rFonts w:ascii="Times New Roman" w:hAnsi="Times New Roman" w:cs="Times New Roman"/>
        </w:rPr>
      </w:r>
      <w:r w:rsidR="00313DC7" w:rsidRPr="001332C1">
        <w:rPr>
          <w:rFonts w:ascii="Times New Roman" w:hAnsi="Times New Roman" w:cs="Times New Roman"/>
        </w:rPr>
        <w:fldChar w:fldCharType="end"/>
      </w:r>
      <w:r w:rsidR="00260A75" w:rsidRPr="001332C1">
        <w:rPr>
          <w:rFonts w:ascii="Times New Roman" w:hAnsi="Times New Roman" w:cs="Times New Roman"/>
        </w:rPr>
      </w:r>
      <w:r w:rsidR="00260A75" w:rsidRPr="001332C1">
        <w:rPr>
          <w:rFonts w:ascii="Times New Roman" w:hAnsi="Times New Roman" w:cs="Times New Roman"/>
        </w:rPr>
        <w:fldChar w:fldCharType="separate"/>
      </w:r>
      <w:r w:rsidR="00BF7416" w:rsidRPr="001332C1">
        <w:rPr>
          <w:rFonts w:ascii="Times New Roman" w:hAnsi="Times New Roman" w:cs="Times New Roman"/>
          <w:noProof/>
          <w:vertAlign w:val="superscript"/>
        </w:rPr>
        <w:t>12</w:t>
      </w:r>
      <w:r w:rsidR="00313DC7" w:rsidRPr="001332C1">
        <w:rPr>
          <w:rFonts w:ascii="Times New Roman" w:hAnsi="Times New Roman" w:cs="Times New Roman"/>
          <w:noProof/>
          <w:vertAlign w:val="superscript"/>
        </w:rPr>
        <w:t>,</w:t>
      </w:r>
      <w:r w:rsidR="00BF7416" w:rsidRPr="001332C1">
        <w:rPr>
          <w:rFonts w:ascii="Times New Roman" w:hAnsi="Times New Roman" w:cs="Times New Roman"/>
          <w:noProof/>
          <w:vertAlign w:val="superscript"/>
        </w:rPr>
        <w:t>19</w:t>
      </w:r>
      <w:r w:rsidR="00260A75" w:rsidRPr="001332C1">
        <w:rPr>
          <w:rFonts w:ascii="Times New Roman" w:hAnsi="Times New Roman" w:cs="Times New Roman"/>
        </w:rPr>
        <w:fldChar w:fldCharType="end"/>
      </w:r>
      <w:r w:rsidR="00D137FC" w:rsidRPr="001332C1">
        <w:rPr>
          <w:rFonts w:ascii="Times New Roman" w:hAnsi="Times New Roman" w:cs="Times New Roman"/>
        </w:rPr>
        <w:t>.</w:t>
      </w:r>
      <w:r w:rsidR="00210486" w:rsidRPr="001332C1">
        <w:rPr>
          <w:rFonts w:ascii="Times New Roman" w:hAnsi="Times New Roman" w:cs="Times New Roman"/>
        </w:rPr>
        <w:t xml:space="preserve"> </w:t>
      </w:r>
      <w:r w:rsidR="00135C23" w:rsidRPr="001332C1">
        <w:rPr>
          <w:rFonts w:ascii="Times New Roman" w:hAnsi="Times New Roman" w:cs="Times New Roman"/>
        </w:rPr>
        <w:t xml:space="preserve">Furthermore, additional traits associated with high-productivity species </w:t>
      </w:r>
      <w:r w:rsidR="00BD5DEC" w:rsidRPr="001332C1">
        <w:rPr>
          <w:rFonts w:ascii="Times New Roman" w:hAnsi="Times New Roman" w:cs="Times New Roman"/>
        </w:rPr>
        <w:t xml:space="preserve">could conceivably </w:t>
      </w:r>
      <w:r w:rsidR="001E64C5">
        <w:rPr>
          <w:rFonts w:ascii="Times New Roman" w:hAnsi="Times New Roman" w:cs="Times New Roman"/>
        </w:rPr>
        <w:t xml:space="preserve">lead to a positive diversity-biomass </w:t>
      </w:r>
      <w:r w:rsidR="001E64C5">
        <w:rPr>
          <w:rFonts w:ascii="Times New Roman" w:hAnsi="Times New Roman" w:cs="Times New Roman"/>
        </w:rPr>
        <w:lastRenderedPageBreak/>
        <w:t>mortality relationship</w:t>
      </w:r>
      <w:r w:rsidR="00135C23" w:rsidRPr="001332C1">
        <w:rPr>
          <w:rFonts w:ascii="Times New Roman" w:hAnsi="Times New Roman" w:cs="Times New Roman"/>
        </w:rPr>
        <w:t>, as</w:t>
      </w:r>
      <w:r w:rsidR="00521753" w:rsidRPr="001332C1">
        <w:rPr>
          <w:rFonts w:ascii="Times New Roman" w:hAnsi="Times New Roman" w:cs="Times New Roman"/>
        </w:rPr>
        <w:t xml:space="preserve"> </w:t>
      </w:r>
      <w:r w:rsidR="00D553B1" w:rsidRPr="001332C1">
        <w:rPr>
          <w:rFonts w:ascii="Times New Roman" w:hAnsi="Times New Roman" w:cs="Times New Roman"/>
        </w:rPr>
        <w:t xml:space="preserve">highly </w:t>
      </w:r>
      <w:r w:rsidR="00521753" w:rsidRPr="001332C1">
        <w:rPr>
          <w:rFonts w:ascii="Times New Roman" w:hAnsi="Times New Roman" w:cs="Times New Roman"/>
        </w:rPr>
        <w:t>pro</w:t>
      </w:r>
      <w:r w:rsidR="00D553B1" w:rsidRPr="001332C1">
        <w:rPr>
          <w:rFonts w:ascii="Times New Roman" w:hAnsi="Times New Roman" w:cs="Times New Roman"/>
        </w:rPr>
        <w:t>ductive</w:t>
      </w:r>
      <w:r w:rsidR="00521753" w:rsidRPr="001332C1">
        <w:rPr>
          <w:rFonts w:ascii="Times New Roman" w:hAnsi="Times New Roman" w:cs="Times New Roman"/>
        </w:rPr>
        <w:t xml:space="preserve"> stands tend to be composed of </w:t>
      </w:r>
      <w:r w:rsidR="001E64C5">
        <w:rPr>
          <w:rFonts w:ascii="Times New Roman" w:hAnsi="Times New Roman" w:cs="Times New Roman"/>
        </w:rPr>
        <w:t xml:space="preserve">trees with </w:t>
      </w:r>
      <w:r w:rsidR="00521753" w:rsidRPr="001332C1">
        <w:rPr>
          <w:rFonts w:ascii="Times New Roman" w:hAnsi="Times New Roman" w:cs="Times New Roman"/>
        </w:rPr>
        <w:t xml:space="preserve">shorter biomass residence times </w:t>
      </w:r>
      <w:hyperlink w:anchor="_ENREF_21" w:tooltip="Galbraith, 2013 #126" w:history="1">
        <w:r w:rsidR="00BF7416" w:rsidRPr="001332C1">
          <w:rPr>
            <w:rFonts w:ascii="Times New Roman" w:hAnsi="Times New Roman" w:cs="Times New Roman"/>
          </w:rPr>
          <w:fldChar w:fldCharType="begin"/>
        </w:r>
        <w:r w:rsidR="00BF7416" w:rsidRPr="001332C1">
          <w:rPr>
            <w:rFonts w:ascii="Times New Roman" w:hAnsi="Times New Roman" w:cs="Times New Roman"/>
          </w:rPr>
          <w:instrText xml:space="preserve"> ADDIN EN.CITE &lt;EndNote&gt;&lt;Cite&gt;&lt;Author&gt;Galbraith&lt;/Author&gt;&lt;Year&gt;2013&lt;/Year&gt;&lt;RecNum&gt;126&lt;/RecNum&gt;&lt;DisplayText&gt;&lt;style face="superscript"&gt;21&lt;/style&gt;&lt;/DisplayText&gt;&lt;record&gt;&lt;rec-number&gt;126&lt;/rec-number&gt;&lt;foreign-keys&gt;&lt;key app="EN" db-id="va9vtzde2xsrzkeeratxfea6ddx5e9x0592e"&gt;126&lt;/key&gt;&lt;/foreign-keys&gt;&lt;ref-type name="Journal Article"&gt;17&lt;/ref-type&gt;&lt;contributors&gt;&lt;authors&gt;&lt;author&gt;Galbraith, David&lt;/author&gt;&lt;author&gt;Malhi, Yadvinder&lt;/author&gt;&lt;author&gt;Affum-Baffoe, Kofi&lt;/author&gt;&lt;author&gt;Castanho, Andrea D. A.&lt;/author&gt;&lt;author&gt;Doughty, Christopher E.&lt;/author&gt;&lt;author&gt;Fisher, Rosie A.&lt;/author&gt;&lt;author&gt;Lewis, Simon L.&lt;/author&gt;&lt;author&gt;Peh, Kelvin S. H.&lt;/author&gt;&lt;author&gt;Phillips, Oliver L.&lt;/author&gt;&lt;author&gt;Quesada, Carlos A.&lt;/author&gt;&lt;author&gt;Sonké, Bonaventure&lt;/author&gt;&lt;author&gt;Lloyd, Jon&lt;/author&gt;&lt;/authors&gt;&lt;/contributors&gt;&lt;titles&gt;&lt;title&gt;Residence times of woody biomass in tropical forests&lt;/title&gt;&lt;secondary-title&gt;Plant Ecology &amp;amp; Diversity&lt;/secondary-title&gt;&lt;/titles&gt;&lt;periodical&gt;&lt;full-title&gt;Plant Ecology &amp;amp; Diversity&lt;/full-title&gt;&lt;/periodical&gt;&lt;pages&gt;139-157&lt;/pages&gt;&lt;volume&gt;6&lt;/volume&gt;&lt;number&gt;1&lt;/number&gt;&lt;dates&gt;&lt;year&gt;2013&lt;/year&gt;&lt;pub-dates&gt;&lt;date&gt;2013/03/01&lt;/date&gt;&lt;/pub-dates&gt;&lt;/dates&gt;&lt;publisher&gt;Taylor &amp;amp; Francis&lt;/publisher&gt;&lt;isbn&gt;1755-0874&lt;/isbn&gt;&lt;urls&gt;&lt;related-urls&gt;&lt;url&gt;http://dx.doi.org/10.1080/17550874.2013.770578&lt;/url&gt;&lt;/related-urls&gt;&lt;/urls&gt;&lt;electronic-resource-num&gt;10.1080/17550874.2013.770578&lt;/electronic-resource-num&gt;&lt;access-date&gt;2015/04/17&lt;/access-date&gt;&lt;/record&gt;&lt;/Cite&gt;&lt;/EndNote&gt;</w:instrText>
        </w:r>
        <w:r w:rsidR="00BF7416" w:rsidRPr="001332C1">
          <w:rPr>
            <w:rFonts w:ascii="Times New Roman" w:hAnsi="Times New Roman" w:cs="Times New Roman"/>
          </w:rPr>
          <w:fldChar w:fldCharType="separate"/>
        </w:r>
        <w:r w:rsidR="00BF7416" w:rsidRPr="001332C1">
          <w:rPr>
            <w:rFonts w:ascii="Times New Roman" w:hAnsi="Times New Roman" w:cs="Times New Roman"/>
            <w:noProof/>
            <w:vertAlign w:val="superscript"/>
          </w:rPr>
          <w:t>21</w:t>
        </w:r>
        <w:r w:rsidR="00BF7416" w:rsidRPr="001332C1">
          <w:rPr>
            <w:rFonts w:ascii="Times New Roman" w:hAnsi="Times New Roman" w:cs="Times New Roman"/>
          </w:rPr>
          <w:fldChar w:fldCharType="end"/>
        </w:r>
      </w:hyperlink>
      <w:r w:rsidR="00090D44" w:rsidRPr="001332C1">
        <w:rPr>
          <w:rFonts w:ascii="Times New Roman" w:hAnsi="Times New Roman" w:cs="Times New Roman"/>
        </w:rPr>
        <w:t xml:space="preserve">. </w:t>
      </w:r>
      <w:r w:rsidR="001E64C5">
        <w:rPr>
          <w:rFonts w:ascii="Times New Roman" w:hAnsi="Times New Roman" w:cs="Times New Roman"/>
        </w:rPr>
        <w:t xml:space="preserve">Overall, this alongside high-productivity stands consisting of </w:t>
      </w:r>
      <w:r w:rsidR="001E64C5" w:rsidRPr="001332C1">
        <w:rPr>
          <w:rFonts w:ascii="Times New Roman" w:hAnsi="Times New Roman" w:cs="Times New Roman"/>
        </w:rPr>
        <w:t xml:space="preserve">smaller, lighter-wooded trees </w:t>
      </w:r>
      <w:hyperlink w:anchor="_ENREF_20" w:tooltip="Keeling, 2007 #57" w:history="1">
        <w:r w:rsidR="001E64C5" w:rsidRPr="001332C1">
          <w:rPr>
            <w:rFonts w:ascii="Times New Roman" w:hAnsi="Times New Roman" w:cs="Times New Roman"/>
          </w:rPr>
          <w:fldChar w:fldCharType="begin"/>
        </w:r>
        <w:r w:rsidR="001E64C5" w:rsidRPr="001332C1">
          <w:rPr>
            <w:rFonts w:ascii="Times New Roman" w:hAnsi="Times New Roman" w:cs="Times New Roman"/>
          </w:rPr>
          <w:instrText xml:space="preserve"> ADDIN EN.CITE &lt;EndNote&gt;&lt;Cite&gt;&lt;Author&gt;Keeling&lt;/Author&gt;&lt;Year&gt;2007&lt;/Year&gt;&lt;RecNum&gt;57&lt;/RecNum&gt;&lt;DisplayText&gt;&lt;style face="superscript"&gt;20&lt;/style&gt;&lt;/DisplayText&gt;&lt;record&gt;&lt;rec-number&gt;57&lt;/rec-number&gt;&lt;foreign-keys&gt;&lt;key app="EN" db-id="va9vtzde2xsrzkeeratxfea6ddx5e9x0592e"&gt;57&lt;/key&gt;&lt;/foreign-keys&gt;&lt;ref-type name="Journal Article"&gt;17&lt;/ref-type&gt;&lt;contributors&gt;&lt;authors&gt;&lt;author&gt;Keeling, Helen C.&lt;/author&gt;&lt;author&gt;Phillips, Oliver L.&lt;/author&gt;&lt;/authors&gt;&lt;/contributors&gt;&lt;titles&gt;&lt;title&gt;The global relationship between forest productivity and biomass&lt;/title&gt;&lt;secondary-title&gt;Global Ecology and Biogeography&lt;/secondary-title&gt;&lt;/titles&gt;&lt;periodical&gt;&lt;full-title&gt;Global Ecology and Biogeography&lt;/full-title&gt;&lt;/periodical&gt;&lt;pages&gt;618-631&lt;/pages&gt;&lt;volume&gt;16&lt;/volume&gt;&lt;number&gt;5&lt;/number&gt;&lt;keywords&gt;&lt;keyword&gt;Biomass&lt;/keyword&gt;&lt;keyword&gt;carbon storage&lt;/keyword&gt;&lt;keyword&gt;dynamic global vegetation models (DGVMs)&lt;/keyword&gt;&lt;keyword&gt;global data set&lt;/keyword&gt;&lt;keyword&gt;global forests&lt;/keyword&gt;&lt;keyword&gt;net primary productivity&lt;/keyword&gt;&lt;/keywords&gt;&lt;dates&gt;&lt;year&gt;2007&lt;/year&gt;&lt;/dates&gt;&lt;publisher&gt;Blackwell Publishing Ltd&lt;/publisher&gt;&lt;isbn&gt;1466-8238&lt;/isbn&gt;&lt;urls&gt;&lt;related-urls&gt;&lt;url&gt;http://dx.doi.org/10.1111/j.1466-8238.2007.00314.x&lt;/url&gt;&lt;/related-urls&gt;&lt;/urls&gt;&lt;electronic-resource-num&gt;10.1111/j.1466-8238.2007.00314.x&lt;/electronic-resource-num&gt;&lt;/record&gt;&lt;/Cite&gt;&lt;/EndNote&gt;</w:instrText>
        </w:r>
        <w:r w:rsidR="001E64C5" w:rsidRPr="001332C1">
          <w:rPr>
            <w:rFonts w:ascii="Times New Roman" w:hAnsi="Times New Roman" w:cs="Times New Roman"/>
          </w:rPr>
          <w:fldChar w:fldCharType="separate"/>
        </w:r>
        <w:r w:rsidR="001E64C5" w:rsidRPr="001332C1">
          <w:rPr>
            <w:rFonts w:ascii="Times New Roman" w:hAnsi="Times New Roman" w:cs="Times New Roman"/>
            <w:noProof/>
            <w:vertAlign w:val="superscript"/>
          </w:rPr>
          <w:t>20</w:t>
        </w:r>
        <w:r w:rsidR="001E64C5" w:rsidRPr="001332C1">
          <w:rPr>
            <w:rFonts w:ascii="Times New Roman" w:hAnsi="Times New Roman" w:cs="Times New Roman"/>
          </w:rPr>
          <w:fldChar w:fldCharType="end"/>
        </w:r>
      </w:hyperlink>
      <w:r w:rsidR="001E64C5" w:rsidRPr="001332C1">
        <w:rPr>
          <w:rFonts w:ascii="Times New Roman" w:hAnsi="Times New Roman" w:cs="Times New Roman"/>
        </w:rPr>
        <w:t xml:space="preserve">, </w:t>
      </w:r>
      <w:r w:rsidR="001E64C5">
        <w:rPr>
          <w:rFonts w:ascii="Times New Roman" w:hAnsi="Times New Roman" w:cs="Times New Roman"/>
        </w:rPr>
        <w:t xml:space="preserve">may lead to a negative </w:t>
      </w:r>
      <w:r w:rsidR="001E64C5" w:rsidRPr="001332C1">
        <w:rPr>
          <w:rFonts w:ascii="Times New Roman" w:hAnsi="Times New Roman" w:cs="Times New Roman"/>
        </w:rPr>
        <w:t xml:space="preserve">diversity-biomass </w:t>
      </w:r>
      <w:r w:rsidR="001E64C5">
        <w:rPr>
          <w:rFonts w:ascii="Times New Roman" w:hAnsi="Times New Roman" w:cs="Times New Roman"/>
        </w:rPr>
        <w:t xml:space="preserve">carbon storage </w:t>
      </w:r>
      <w:r w:rsidR="001E64C5" w:rsidRPr="001332C1">
        <w:rPr>
          <w:rFonts w:ascii="Times New Roman" w:hAnsi="Times New Roman" w:cs="Times New Roman"/>
        </w:rPr>
        <w:t>relationship</w:t>
      </w:r>
      <w:r w:rsidR="001E64C5">
        <w:rPr>
          <w:rFonts w:ascii="Times New Roman" w:hAnsi="Times New Roman" w:cs="Times New Roman"/>
        </w:rPr>
        <w:t>.</w:t>
      </w:r>
    </w:p>
    <w:p w14:paraId="652A628D" w14:textId="218F15EA" w:rsidR="002213FA" w:rsidRPr="001332C1" w:rsidRDefault="002213FA" w:rsidP="005821B7">
      <w:pPr>
        <w:spacing w:line="480" w:lineRule="auto"/>
        <w:rPr>
          <w:rFonts w:ascii="Times New Roman" w:hAnsi="Times New Roman" w:cs="Times New Roman"/>
        </w:rPr>
      </w:pPr>
      <w:r w:rsidRPr="001332C1">
        <w:rPr>
          <w:rFonts w:ascii="Times New Roman" w:hAnsi="Times New Roman" w:cs="Times New Roman"/>
        </w:rPr>
        <w:t xml:space="preserve">Previous studies investigating the </w:t>
      </w:r>
      <w:r w:rsidR="001E64C5">
        <w:rPr>
          <w:rFonts w:ascii="Times New Roman" w:hAnsi="Times New Roman" w:cs="Times New Roman"/>
        </w:rPr>
        <w:t xml:space="preserve">tree </w:t>
      </w:r>
      <w:r w:rsidR="00506A62" w:rsidRPr="001332C1">
        <w:rPr>
          <w:rFonts w:ascii="Times New Roman" w:hAnsi="Times New Roman" w:cs="Times New Roman"/>
        </w:rPr>
        <w:t xml:space="preserve">diversity-carbon </w:t>
      </w:r>
      <w:r w:rsidR="001E64C5">
        <w:rPr>
          <w:rFonts w:ascii="Times New Roman" w:hAnsi="Times New Roman" w:cs="Times New Roman"/>
        </w:rPr>
        <w:t xml:space="preserve">stock </w:t>
      </w:r>
      <w:r w:rsidR="00506A62" w:rsidRPr="001332C1">
        <w:rPr>
          <w:rFonts w:ascii="Times New Roman" w:hAnsi="Times New Roman" w:cs="Times New Roman"/>
        </w:rPr>
        <w:t xml:space="preserve">relationship in tropical forests have reported a positive relationship </w:t>
      </w:r>
      <w:r w:rsidR="00EB6898" w:rsidRPr="001332C1">
        <w:rPr>
          <w:rFonts w:ascii="Times New Roman" w:hAnsi="Times New Roman" w:cs="Times New Roman"/>
        </w:rPr>
        <w:t xml:space="preserve">at fine spatial </w:t>
      </w:r>
      <w:proofErr w:type="gramStart"/>
      <w:r w:rsidR="00EB6898" w:rsidRPr="001332C1">
        <w:rPr>
          <w:rFonts w:ascii="Times New Roman" w:hAnsi="Times New Roman" w:cs="Times New Roman"/>
        </w:rPr>
        <w:t xml:space="preserve">scales </w:t>
      </w:r>
      <w:proofErr w:type="gramEnd"/>
      <w:r w:rsidR="009A7C8B" w:rsidRPr="001332C1">
        <w:rPr>
          <w:rFonts w:ascii="Times New Roman" w:hAnsi="Times New Roman" w:cs="Times New Roman"/>
        </w:rPr>
        <w:fldChar w:fldCharType="begin">
          <w:fldData xml:space="preserve">PEVuZE5vdGU+PENpdGU+PEF1dGhvcj5DaGlzaG9sbTwvQXV0aG9yPjxZZWFyPjIwMTM8L1llYXI+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</w:fldData>
        </w:fldChar>
      </w:r>
      <w:r w:rsidR="009A7C8B" w:rsidRPr="001332C1">
        <w:rPr>
          <w:rFonts w:ascii="Times New Roman" w:hAnsi="Times New Roman" w:cs="Times New Roman"/>
        </w:rPr>
        <w:instrText xml:space="preserve"> ADDIN EN.CITE </w:instrText>
      </w:r>
      <w:r w:rsidR="009A7C8B" w:rsidRPr="001332C1">
        <w:rPr>
          <w:rFonts w:ascii="Times New Roman" w:hAnsi="Times New Roman" w:cs="Times New Roman"/>
        </w:rPr>
        <w:fldChar w:fldCharType="begin">
          <w:fldData xml:space="preserve">PEVuZE5vdGU+PENpdGU+PEF1dGhvcj5DaGlzaG9sbTwvQXV0aG9yPjxZZWFyPjIwMTM8L1llYXI+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</w:fldData>
        </w:fldChar>
      </w:r>
      <w:r w:rsidR="009A7C8B" w:rsidRPr="001332C1">
        <w:rPr>
          <w:rFonts w:ascii="Times New Roman" w:hAnsi="Times New Roman" w:cs="Times New Roman"/>
        </w:rPr>
        <w:instrText xml:space="preserve"> ADDIN EN.CITE.DATA </w:instrText>
      </w:r>
      <w:r w:rsidR="009A7C8B" w:rsidRPr="001332C1">
        <w:rPr>
          <w:rFonts w:ascii="Times New Roman" w:hAnsi="Times New Roman" w:cs="Times New Roman"/>
        </w:rPr>
      </w:r>
      <w:r w:rsidR="009A7C8B" w:rsidRPr="001332C1">
        <w:rPr>
          <w:rFonts w:ascii="Times New Roman" w:hAnsi="Times New Roman" w:cs="Times New Roman"/>
        </w:rPr>
        <w:fldChar w:fldCharType="end"/>
      </w:r>
      <w:r w:rsidR="009A7C8B" w:rsidRPr="001332C1">
        <w:rPr>
          <w:rFonts w:ascii="Times New Roman" w:hAnsi="Times New Roman" w:cs="Times New Roman"/>
        </w:rPr>
      </w:r>
      <w:r w:rsidR="009A7C8B" w:rsidRPr="001332C1">
        <w:rPr>
          <w:rFonts w:ascii="Times New Roman" w:hAnsi="Times New Roman" w:cs="Times New Roman"/>
        </w:rPr>
        <w:fldChar w:fldCharType="separate"/>
      </w:r>
      <w:hyperlink w:anchor="_ENREF_22" w:tooltip="Chisholm, 2013 #67" w:history="1">
        <w:r w:rsidR="00BF7416" w:rsidRPr="001332C1">
          <w:rPr>
            <w:rFonts w:ascii="Times New Roman" w:hAnsi="Times New Roman" w:cs="Times New Roman"/>
            <w:noProof/>
            <w:vertAlign w:val="superscript"/>
          </w:rPr>
          <w:t>22</w:t>
        </w:r>
      </w:hyperlink>
      <w:r w:rsidR="009A7C8B" w:rsidRPr="001332C1">
        <w:rPr>
          <w:rFonts w:ascii="Times New Roman" w:hAnsi="Times New Roman" w:cs="Times New Roman"/>
          <w:noProof/>
          <w:vertAlign w:val="superscript"/>
        </w:rPr>
        <w:t>,</w:t>
      </w:r>
      <w:hyperlink w:anchor="_ENREF_23" w:tooltip="Poorter, 2015 #299" w:history="1">
        <w:r w:rsidR="00BF7416" w:rsidRPr="001332C1">
          <w:rPr>
            <w:rFonts w:ascii="Times New Roman" w:hAnsi="Times New Roman" w:cs="Times New Roman"/>
            <w:noProof/>
            <w:vertAlign w:val="superscript"/>
          </w:rPr>
          <w:t>23</w:t>
        </w:r>
      </w:hyperlink>
      <w:r w:rsidR="009A7C8B" w:rsidRPr="001332C1">
        <w:rPr>
          <w:rFonts w:ascii="Times New Roman" w:hAnsi="Times New Roman" w:cs="Times New Roman"/>
        </w:rPr>
        <w:fldChar w:fldCharType="end"/>
      </w:r>
      <w:r w:rsidR="00EB6898" w:rsidRPr="001332C1">
        <w:rPr>
          <w:rFonts w:ascii="Times New Roman" w:hAnsi="Times New Roman" w:cs="Times New Roman"/>
        </w:rPr>
        <w:t xml:space="preserve">. However, the form of the relationship at </w:t>
      </w:r>
      <w:r w:rsidR="001E64C5">
        <w:rPr>
          <w:rFonts w:ascii="Times New Roman" w:hAnsi="Times New Roman" w:cs="Times New Roman"/>
        </w:rPr>
        <w:t xml:space="preserve">the </w:t>
      </w:r>
      <w:r w:rsidR="00EB6898" w:rsidRPr="001332C1">
        <w:rPr>
          <w:rFonts w:ascii="Times New Roman" w:hAnsi="Times New Roman" w:cs="Times New Roman"/>
        </w:rPr>
        <w:t xml:space="preserve">stand-level </w:t>
      </w:r>
      <w:r w:rsidR="003501F9" w:rsidRPr="001332C1">
        <w:rPr>
          <w:rFonts w:ascii="Times New Roman" w:hAnsi="Times New Roman" w:cs="Times New Roman"/>
        </w:rPr>
        <w:t xml:space="preserve">(i.e. among 1 ha plots) </w:t>
      </w:r>
      <w:r w:rsidR="00EB6898" w:rsidRPr="001332C1">
        <w:rPr>
          <w:rFonts w:ascii="Times New Roman" w:hAnsi="Times New Roman" w:cs="Times New Roman"/>
        </w:rPr>
        <w:t>is less clear</w:t>
      </w:r>
      <w:r w:rsidR="00FA364B" w:rsidRPr="001332C1">
        <w:rPr>
          <w:rFonts w:ascii="Times New Roman" w:hAnsi="Times New Roman" w:cs="Times New Roman"/>
        </w:rPr>
        <w:t xml:space="preserve"> (Table 1)</w:t>
      </w:r>
      <w:r w:rsidR="003501F9" w:rsidRPr="001332C1">
        <w:rPr>
          <w:rFonts w:ascii="Times New Roman" w:hAnsi="Times New Roman" w:cs="Times New Roman"/>
        </w:rPr>
        <w:t xml:space="preserve">, as some studies report a continued positive diversity-carbon relationship among sampling locations </w:t>
      </w:r>
      <w:hyperlink w:anchor="_ENREF_23" w:tooltip="Poorter, 2015 #299" w:history="1">
        <w:r w:rsidR="00BF7416" w:rsidRPr="001332C1">
          <w:rPr>
            <w:rFonts w:ascii="Times New Roman" w:hAnsi="Times New Roman" w:cs="Times New Roman"/>
          </w:rPr>
          <w:fldChar w:fldCharType="begin">
            <w:fldData xml:space="preserve">PEVuZE5vdGU+PENpdGU+PEF1dGhvcj5DYXZhbmF1Z2g8L0F1dGhvcj48WWVhcj4yMDE0PC9ZZWFy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</w:fldData>
          </w:fldChar>
        </w:r>
        <w:r w:rsidR="00BF7416" w:rsidRPr="001332C1">
          <w:rPr>
            <w:rFonts w:ascii="Times New Roman" w:hAnsi="Times New Roman" w:cs="Times New Roman"/>
          </w:rPr>
          <w:instrText xml:space="preserve"> ADDIN EN.CITE </w:instrText>
        </w:r>
        <w:r w:rsidR="00BF7416" w:rsidRPr="001332C1">
          <w:rPr>
            <w:rFonts w:ascii="Times New Roman" w:hAnsi="Times New Roman" w:cs="Times New Roman"/>
          </w:rPr>
          <w:fldChar w:fldCharType="begin">
            <w:fldData xml:space="preserve">PEVuZE5vdGU+PENpdGU+PEF1dGhvcj5DYXZhbmF1Z2g8L0F1dGhvcj48WWVhcj4yMDE0PC9ZZWFy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</w:fldData>
          </w:fldChar>
        </w:r>
        <w:r w:rsidR="00BF7416" w:rsidRPr="001332C1">
          <w:rPr>
            <w:rFonts w:ascii="Times New Roman" w:hAnsi="Times New Roman" w:cs="Times New Roman"/>
          </w:rPr>
          <w:instrText xml:space="preserve"> ADDIN EN.CITE.DATA </w:instrText>
        </w:r>
        <w:r w:rsidR="00BF7416" w:rsidRPr="001332C1">
          <w:rPr>
            <w:rFonts w:ascii="Times New Roman" w:hAnsi="Times New Roman" w:cs="Times New Roman"/>
          </w:rPr>
        </w:r>
        <w:r w:rsidR="00BF7416" w:rsidRPr="001332C1">
          <w:rPr>
            <w:rFonts w:ascii="Times New Roman" w:hAnsi="Times New Roman" w:cs="Times New Roman"/>
          </w:rPr>
          <w:fldChar w:fldCharType="end"/>
        </w:r>
        <w:r w:rsidR="00BF7416" w:rsidRPr="001332C1">
          <w:rPr>
            <w:rFonts w:ascii="Times New Roman" w:hAnsi="Times New Roman" w:cs="Times New Roman"/>
          </w:rPr>
        </w:r>
        <w:r w:rsidR="00BF7416" w:rsidRPr="001332C1">
          <w:rPr>
            <w:rFonts w:ascii="Times New Roman" w:hAnsi="Times New Roman" w:cs="Times New Roman"/>
          </w:rPr>
          <w:fldChar w:fldCharType="separate"/>
        </w:r>
        <w:r w:rsidR="00BF7416" w:rsidRPr="001332C1">
          <w:rPr>
            <w:rFonts w:ascii="Times New Roman" w:hAnsi="Times New Roman" w:cs="Times New Roman"/>
            <w:noProof/>
            <w:vertAlign w:val="superscript"/>
          </w:rPr>
          <w:t>23-25</w:t>
        </w:r>
        <w:r w:rsidR="00BF7416" w:rsidRPr="001332C1">
          <w:rPr>
            <w:rFonts w:ascii="Times New Roman" w:hAnsi="Times New Roman" w:cs="Times New Roman"/>
          </w:rPr>
          <w:fldChar w:fldCharType="end"/>
        </w:r>
      </w:hyperlink>
      <w:r w:rsidR="005A54B7" w:rsidRPr="001332C1">
        <w:rPr>
          <w:rFonts w:ascii="Times New Roman" w:hAnsi="Times New Roman" w:cs="Times New Roman"/>
        </w:rPr>
        <w:t>, while one other did not detect a</w:t>
      </w:r>
      <w:r w:rsidR="0087069C" w:rsidRPr="001332C1">
        <w:rPr>
          <w:rFonts w:ascii="Times New Roman" w:hAnsi="Times New Roman" w:cs="Times New Roman"/>
        </w:rPr>
        <w:t xml:space="preserve"> relationship</w:t>
      </w:r>
      <w:r w:rsidR="002B62B7">
        <w:rPr>
          <w:rFonts w:ascii="Times New Roman" w:hAnsi="Times New Roman" w:cs="Times New Roman"/>
        </w:rPr>
        <w:t xml:space="preserve"> among 1 ha subplots within 25 larger plots</w:t>
      </w:r>
      <w:r w:rsidR="0087069C" w:rsidRPr="001332C1">
        <w:rPr>
          <w:rFonts w:ascii="Times New Roman" w:hAnsi="Times New Roman" w:cs="Times New Roman"/>
        </w:rPr>
        <w:t xml:space="preserve"> </w:t>
      </w:r>
      <w:hyperlink w:anchor="_ENREF_22" w:tooltip="Chisholm, 2013 #67" w:history="1">
        <w:r w:rsidR="00BF7416" w:rsidRPr="001332C1">
          <w:rPr>
            <w:rFonts w:ascii="Times New Roman" w:hAnsi="Times New Roman" w:cs="Times New Roma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Times New Roman" w:hAnsi="Times New Roman" w:cs="Times New Roman"/>
          </w:rPr>
          <w:instrText xml:space="preserve"> ADDIN EN.CITE </w:instrText>
        </w:r>
        <w:r w:rsidR="00BF7416" w:rsidRPr="001332C1">
          <w:rPr>
            <w:rFonts w:ascii="Times New Roman" w:hAnsi="Times New Roman" w:cs="Times New Roma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Times New Roman" w:hAnsi="Times New Roman" w:cs="Times New Roman"/>
          </w:rPr>
          <w:instrText xml:space="preserve"> ADDIN EN.CITE.DATA </w:instrText>
        </w:r>
        <w:r w:rsidR="00BF7416" w:rsidRPr="001332C1">
          <w:rPr>
            <w:rFonts w:ascii="Times New Roman" w:hAnsi="Times New Roman" w:cs="Times New Roman"/>
          </w:rPr>
        </w:r>
        <w:r w:rsidR="00BF7416" w:rsidRPr="001332C1">
          <w:rPr>
            <w:rFonts w:ascii="Times New Roman" w:hAnsi="Times New Roman" w:cs="Times New Roman"/>
          </w:rPr>
          <w:fldChar w:fldCharType="end"/>
        </w:r>
        <w:r w:rsidR="00BF7416" w:rsidRPr="001332C1">
          <w:rPr>
            <w:rFonts w:ascii="Times New Roman" w:hAnsi="Times New Roman" w:cs="Times New Roman"/>
          </w:rPr>
        </w:r>
        <w:r w:rsidR="00BF7416" w:rsidRPr="001332C1">
          <w:rPr>
            <w:rFonts w:ascii="Times New Roman" w:hAnsi="Times New Roman" w:cs="Times New Roman"/>
          </w:rPr>
          <w:fldChar w:fldCharType="separate"/>
        </w:r>
        <w:r w:rsidR="00BF7416" w:rsidRPr="001332C1">
          <w:rPr>
            <w:rFonts w:ascii="Times New Roman" w:hAnsi="Times New Roman" w:cs="Times New Roman"/>
            <w:noProof/>
            <w:vertAlign w:val="superscript"/>
          </w:rPr>
          <w:t>22</w:t>
        </w:r>
        <w:r w:rsidR="00BF7416" w:rsidRPr="001332C1">
          <w:rPr>
            <w:rFonts w:ascii="Times New Roman" w:hAnsi="Times New Roman" w:cs="Times New Roman"/>
          </w:rPr>
          <w:fldChar w:fldCharType="end"/>
        </w:r>
      </w:hyperlink>
      <w:r w:rsidR="003501F9" w:rsidRPr="001332C1">
        <w:rPr>
          <w:rFonts w:ascii="Times New Roman" w:hAnsi="Times New Roman" w:cs="Times New Roman"/>
        </w:rPr>
        <w:t xml:space="preserve">. </w:t>
      </w:r>
      <w:r w:rsidR="005B66B2" w:rsidRPr="001332C1">
        <w:rPr>
          <w:rFonts w:ascii="Times New Roman" w:hAnsi="Times New Roman" w:cs="Times New Roman"/>
        </w:rPr>
        <w:t>T</w:t>
      </w:r>
      <w:r w:rsidR="0089681E" w:rsidRPr="001332C1">
        <w:rPr>
          <w:rFonts w:ascii="Times New Roman" w:hAnsi="Times New Roman" w:cs="Times New Roman"/>
        </w:rPr>
        <w:t>hus</w:t>
      </w:r>
      <w:r w:rsidR="005B66B2" w:rsidRPr="001332C1">
        <w:rPr>
          <w:rFonts w:ascii="Times New Roman" w:hAnsi="Times New Roman" w:cs="Times New Roman"/>
        </w:rPr>
        <w:t xml:space="preserve">, while there is some evidence that </w:t>
      </w:r>
      <w:r w:rsidR="001E64C5">
        <w:rPr>
          <w:rFonts w:ascii="Times New Roman" w:hAnsi="Times New Roman" w:cs="Times New Roman"/>
        </w:rPr>
        <w:t xml:space="preserve">higher </w:t>
      </w:r>
      <w:r w:rsidR="005B66B2" w:rsidRPr="001332C1">
        <w:rPr>
          <w:rFonts w:ascii="Times New Roman" w:hAnsi="Times New Roman" w:cs="Times New Roman"/>
        </w:rPr>
        <w:t xml:space="preserve">tree diversity promotes </w:t>
      </w:r>
      <w:r w:rsidR="001E64C5">
        <w:rPr>
          <w:rFonts w:ascii="Times New Roman" w:hAnsi="Times New Roman" w:cs="Times New Roman"/>
        </w:rPr>
        <w:t xml:space="preserve">higher </w:t>
      </w:r>
      <w:r w:rsidR="005B66B2" w:rsidRPr="001332C1">
        <w:rPr>
          <w:rFonts w:ascii="Times New Roman" w:hAnsi="Times New Roman" w:cs="Times New Roman"/>
        </w:rPr>
        <w:t xml:space="preserve">carbon </w:t>
      </w:r>
      <w:r w:rsidR="001E64C5">
        <w:rPr>
          <w:rFonts w:ascii="Times New Roman" w:hAnsi="Times New Roman" w:cs="Times New Roman"/>
        </w:rPr>
        <w:t>stocks per unit area</w:t>
      </w:r>
      <w:r w:rsidR="00F2337F">
        <w:rPr>
          <w:rFonts w:ascii="Times New Roman" w:hAnsi="Times New Roman" w:cs="Times New Roman"/>
        </w:rPr>
        <w:t xml:space="preserve"> </w:t>
      </w:r>
      <w:r w:rsidR="005B66B2" w:rsidRPr="001332C1">
        <w:rPr>
          <w:rFonts w:ascii="Times New Roman" w:hAnsi="Times New Roman" w:cs="Times New Roman"/>
        </w:rPr>
        <w:t xml:space="preserve">in diverse tropical </w:t>
      </w:r>
      <w:proofErr w:type="gramStart"/>
      <w:r w:rsidR="005B66B2" w:rsidRPr="001332C1">
        <w:rPr>
          <w:rFonts w:ascii="Times New Roman" w:hAnsi="Times New Roman" w:cs="Times New Roman"/>
        </w:rPr>
        <w:t xml:space="preserve">forests </w:t>
      </w:r>
      <w:proofErr w:type="gramEnd"/>
      <w:r w:rsidR="00F919AF">
        <w:fldChar w:fldCharType="begin"/>
      </w:r>
      <w:r w:rsidR="00F919AF">
        <w:instrText xml:space="preserve"> HYPERLINK \l "_ENREF_22" \o "Chisholm, 2013 #67" </w:instrText>
      </w:r>
      <w:r w:rsidR="00F919AF">
        <w:fldChar w:fldCharType="separate"/>
      </w:r>
      <w:r w:rsidR="00BF7416" w:rsidRPr="001332C1">
        <w:rPr>
          <w:rFonts w:ascii="Times New Roman" w:hAnsi="Times New Roman" w:cs="Times New Roman"/>
        </w:rPr>
        <w:fldChar w:fldCharType="begin">
          <w:fldData xml:space="preserve">PEVuZE5vdGU+PENpdGU+PEF1dGhvcj5DaGlzaG9sbTwvQXV0aG9yPjxZZWFyPjIwMTM8L1llYXI+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=
</w:fldData>
        </w:fldChar>
      </w:r>
      <w:r w:rsidR="00BF7416" w:rsidRPr="001332C1">
        <w:rPr>
          <w:rFonts w:ascii="Times New Roman" w:hAnsi="Times New Roman" w:cs="Times New Roman"/>
        </w:rPr>
        <w:instrText xml:space="preserve"> ADDIN EN.CITE </w:instrText>
      </w:r>
      <w:r w:rsidR="00BF7416" w:rsidRPr="001332C1">
        <w:rPr>
          <w:rFonts w:ascii="Times New Roman" w:hAnsi="Times New Roman" w:cs="Times New Roman"/>
        </w:rPr>
        <w:fldChar w:fldCharType="begin">
          <w:fldData xml:space="preserve">PEVuZE5vdGU+PENpdGU+PEF1dGhvcj5DaGlzaG9sbTwvQXV0aG9yPjxZZWFyPjIwMTM8L1llYXI+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=
</w:fldData>
        </w:fldChar>
      </w:r>
      <w:r w:rsidR="00BF7416" w:rsidRPr="001332C1">
        <w:rPr>
          <w:rFonts w:ascii="Times New Roman" w:hAnsi="Times New Roman" w:cs="Times New Roman"/>
        </w:rPr>
        <w:instrText xml:space="preserve"> ADDIN EN.CITE.DATA </w:instrText>
      </w:r>
      <w:r w:rsidR="00BF7416" w:rsidRPr="001332C1">
        <w:rPr>
          <w:rFonts w:ascii="Times New Roman" w:hAnsi="Times New Roman" w:cs="Times New Roman"/>
        </w:rPr>
      </w:r>
      <w:r w:rsidR="00BF7416" w:rsidRPr="001332C1">
        <w:rPr>
          <w:rFonts w:ascii="Times New Roman" w:hAnsi="Times New Roman" w:cs="Times New Roman"/>
        </w:rPr>
        <w:fldChar w:fldCharType="end"/>
      </w:r>
      <w:r w:rsidR="00BF7416" w:rsidRPr="001332C1">
        <w:rPr>
          <w:rFonts w:ascii="Times New Roman" w:hAnsi="Times New Roman" w:cs="Times New Roman"/>
        </w:rPr>
      </w:r>
      <w:r w:rsidR="00BF7416" w:rsidRPr="001332C1">
        <w:rPr>
          <w:rFonts w:ascii="Times New Roman" w:hAnsi="Times New Roman" w:cs="Times New Roman"/>
        </w:rPr>
        <w:fldChar w:fldCharType="separate"/>
      </w:r>
      <w:r w:rsidR="00BF7416" w:rsidRPr="001332C1">
        <w:rPr>
          <w:rFonts w:ascii="Times New Roman" w:hAnsi="Times New Roman" w:cs="Times New Roman"/>
          <w:noProof/>
          <w:vertAlign w:val="superscript"/>
        </w:rPr>
        <w:t>22-24</w:t>
      </w:r>
      <w:r w:rsidR="00BF7416" w:rsidRPr="001332C1">
        <w:rPr>
          <w:rFonts w:ascii="Times New Roman" w:hAnsi="Times New Roman" w:cs="Times New Roman"/>
        </w:rPr>
        <w:fldChar w:fldCharType="end"/>
      </w:r>
      <w:r w:rsidR="00F919AF">
        <w:rPr>
          <w:rFonts w:ascii="Times New Roman" w:hAnsi="Times New Roman" w:cs="Times New Roman"/>
        </w:rPr>
        <w:fldChar w:fldCharType="end"/>
      </w:r>
      <w:r w:rsidR="005B66B2" w:rsidRPr="001332C1">
        <w:rPr>
          <w:rFonts w:ascii="Times New Roman" w:hAnsi="Times New Roman" w:cs="Times New Roman"/>
        </w:rPr>
        <w:t xml:space="preserve">, it is unclear whether </w:t>
      </w:r>
      <w:r w:rsidR="005B66B2" w:rsidRPr="001332C1">
        <w:rPr>
          <w:rFonts w:ascii="Computer modern" w:hAnsi="Computer modern"/>
        </w:rPr>
        <w:t>any positive effect is strong enough for carbon and diversity to co-vary at scales relevant to conservation planning.</w:t>
      </w:r>
      <w:r w:rsidR="0087069C" w:rsidRPr="001332C1">
        <w:rPr>
          <w:rFonts w:ascii="Computer modern" w:hAnsi="Computer modern"/>
        </w:rPr>
        <w:t xml:space="preserve"> </w:t>
      </w:r>
      <w:r w:rsidR="005B66B2" w:rsidRPr="001332C1">
        <w:rPr>
          <w:rFonts w:ascii="Computer modern" w:hAnsi="Computer modern"/>
        </w:rPr>
        <w:t xml:space="preserve"> </w:t>
      </w:r>
    </w:p>
    <w:p w14:paraId="095C2D91" w14:textId="09487AD7" w:rsidR="005821B7" w:rsidRPr="001332C1" w:rsidRDefault="002308F9" w:rsidP="005821B7">
      <w:pPr>
        <w:spacing w:line="480" w:lineRule="auto"/>
        <w:rPr>
          <w:rFonts w:ascii="Computer modern" w:hAnsi="Computer modern"/>
        </w:rPr>
      </w:pPr>
      <w:r w:rsidRPr="001332C1">
        <w:rPr>
          <w:rFonts w:ascii="Computer modern" w:hAnsi="Computer modern"/>
        </w:rPr>
        <w:t xml:space="preserve">Here we </w:t>
      </w:r>
      <w:r w:rsidR="00A75A5D" w:rsidRPr="001332C1">
        <w:rPr>
          <w:rFonts w:ascii="Computer modern" w:hAnsi="Computer modern"/>
        </w:rPr>
        <w:t xml:space="preserve">analyse </w:t>
      </w:r>
      <w:r w:rsidRPr="001332C1">
        <w:rPr>
          <w:rFonts w:ascii="Computer modern" w:hAnsi="Computer modern"/>
        </w:rPr>
        <w:t xml:space="preserve">a </w:t>
      </w:r>
      <w:r w:rsidR="00A75A5D" w:rsidRPr="001332C1">
        <w:rPr>
          <w:rFonts w:ascii="Computer modern" w:hAnsi="Computer modern"/>
        </w:rPr>
        <w:t xml:space="preserve">unique </w:t>
      </w:r>
      <w:r w:rsidRPr="001332C1">
        <w:rPr>
          <w:rFonts w:ascii="Computer modern" w:hAnsi="Computer modern"/>
        </w:rPr>
        <w:t xml:space="preserve">dataset of 360 inventory plots across the three major tropical forest blocs in the Americas, Africa, and the </w:t>
      </w:r>
      <w:proofErr w:type="spellStart"/>
      <w:r w:rsidRPr="001332C1">
        <w:rPr>
          <w:rFonts w:ascii="Computer modern" w:hAnsi="Computer modern"/>
        </w:rPr>
        <w:t>Sundaland</w:t>
      </w:r>
      <w:proofErr w:type="spellEnd"/>
      <w:r w:rsidRPr="001332C1">
        <w:rPr>
          <w:rFonts w:ascii="Computer modern" w:hAnsi="Computer modern"/>
        </w:rPr>
        <w:t xml:space="preserve"> biogeographic region in Southeast Asia (</w:t>
      </w:r>
      <w:r w:rsidR="00166173" w:rsidRPr="001332C1">
        <w:rPr>
          <w:rFonts w:ascii="Computer modern" w:hAnsi="Computer modern"/>
        </w:rPr>
        <w:t>subsequentl</w:t>
      </w:r>
      <w:r w:rsidR="00166173" w:rsidRPr="001332C1">
        <w:rPr>
          <w:rFonts w:ascii="Computer modern" w:hAnsi="Computer modern" w:hint="eastAsia"/>
        </w:rPr>
        <w:t>y</w:t>
      </w:r>
      <w:r w:rsidR="00166173" w:rsidRPr="001332C1">
        <w:rPr>
          <w:rFonts w:ascii="Computer modern" w:hAnsi="Computer modern"/>
        </w:rPr>
        <w:t xml:space="preserve"> </w:t>
      </w:r>
      <w:r w:rsidRPr="001332C1">
        <w:rPr>
          <w:rFonts w:ascii="Computer modern" w:hAnsi="Computer modern"/>
        </w:rPr>
        <w:t>referred to as Asia)</w:t>
      </w:r>
      <w:r w:rsidR="005D5F09" w:rsidRPr="001332C1">
        <w:rPr>
          <w:rFonts w:ascii="Computer modern" w:hAnsi="Computer modern"/>
        </w:rPr>
        <w:t>.</w:t>
      </w:r>
      <w:r w:rsidRPr="001332C1">
        <w:rPr>
          <w:rFonts w:ascii="Computer modern" w:hAnsi="Computer modern"/>
        </w:rPr>
        <w:t xml:space="preserve"> </w:t>
      </w:r>
      <w:r w:rsidR="005D5F09" w:rsidRPr="001332C1">
        <w:rPr>
          <w:rFonts w:ascii="Computer modern" w:hAnsi="Computer modern"/>
        </w:rPr>
        <w:t xml:space="preserve">Importantly, this dataset </w:t>
      </w:r>
      <w:r w:rsidR="005A54B7" w:rsidRPr="001332C1">
        <w:rPr>
          <w:rFonts w:ascii="Computer modern" w:hAnsi="Computer modern"/>
        </w:rPr>
        <w:t>greatly</w:t>
      </w:r>
      <w:r w:rsidR="005D5F09" w:rsidRPr="001332C1">
        <w:rPr>
          <w:rFonts w:ascii="Computer modern" w:hAnsi="Computer modern"/>
        </w:rPr>
        <w:t xml:space="preserve"> improves sampling of the two most extensive contiguous areas of tropical forest in the world, centred on the Amazon and Congo Basins</w:t>
      </w:r>
      <w:r w:rsidR="00FA364B" w:rsidRPr="001332C1">
        <w:rPr>
          <w:rFonts w:ascii="Computer modern" w:hAnsi="Computer modern"/>
        </w:rPr>
        <w:t xml:space="preserve"> (Table 1)</w:t>
      </w:r>
      <w:r w:rsidR="005D5F09" w:rsidRPr="001332C1">
        <w:rPr>
          <w:rFonts w:ascii="Computer modern" w:hAnsi="Computer modern"/>
        </w:rPr>
        <w:t>. E</w:t>
      </w:r>
      <w:r w:rsidRPr="001332C1">
        <w:rPr>
          <w:rFonts w:ascii="Computer modern" w:hAnsi="Computer modern"/>
        </w:rPr>
        <w:t xml:space="preserve">ach plot </w:t>
      </w:r>
      <w:r w:rsidR="005D5F09" w:rsidRPr="001332C1">
        <w:rPr>
          <w:rFonts w:ascii="Computer modern" w:hAnsi="Computer modern"/>
        </w:rPr>
        <w:t xml:space="preserve">was </w:t>
      </w:r>
      <w:r w:rsidRPr="001332C1">
        <w:rPr>
          <w:rFonts w:ascii="Computer modern" w:hAnsi="Computer modern"/>
        </w:rPr>
        <w:t xml:space="preserve">surveyed by standardised methods and </w:t>
      </w:r>
      <w:r w:rsidR="00FA364B" w:rsidRPr="001332C1">
        <w:rPr>
          <w:rFonts w:ascii="Computer modern" w:hAnsi="Computer modern"/>
        </w:rPr>
        <w:t xml:space="preserve">is </w:t>
      </w:r>
      <w:r w:rsidRPr="001332C1">
        <w:rPr>
          <w:rFonts w:ascii="Computer modern" w:hAnsi="Computer modern"/>
        </w:rPr>
        <w:t>of uniform size</w:t>
      </w:r>
      <w:r w:rsidR="005D5F09" w:rsidRPr="001332C1">
        <w:rPr>
          <w:rFonts w:ascii="Computer modern" w:hAnsi="Computer modern"/>
        </w:rPr>
        <w:t xml:space="preserve">, </w:t>
      </w:r>
      <w:r w:rsidRPr="001332C1">
        <w:rPr>
          <w:rFonts w:ascii="Computer modern" w:hAnsi="Computer modern"/>
        </w:rPr>
        <w:t>allow</w:t>
      </w:r>
      <w:r w:rsidR="005D5F09" w:rsidRPr="001332C1">
        <w:rPr>
          <w:rFonts w:ascii="Computer modern" w:hAnsi="Computer modern"/>
        </w:rPr>
        <w:t>ing</w:t>
      </w:r>
      <w:r w:rsidRPr="001332C1">
        <w:rPr>
          <w:rFonts w:ascii="Computer modern" w:hAnsi="Computer modern"/>
        </w:rPr>
        <w:t xml:space="preserve"> robust quantification of co-located</w:t>
      </w:r>
      <w:r w:rsidR="00675E2A">
        <w:rPr>
          <w:rFonts w:ascii="Computer modern" w:hAnsi="Computer modern"/>
        </w:rPr>
        <w:t xml:space="preserve"> aboveground live carbon</w:t>
      </w:r>
      <w:r w:rsidRPr="001332C1">
        <w:rPr>
          <w:rFonts w:ascii="Computer modern" w:hAnsi="Computer modern"/>
        </w:rPr>
        <w:t xml:space="preserve"> and tree diversity estimates.</w:t>
      </w:r>
      <w:r w:rsidR="00324F4D" w:rsidRPr="001332C1">
        <w:rPr>
          <w:rFonts w:ascii="Computer modern" w:hAnsi="Computer modern"/>
        </w:rPr>
        <w:t xml:space="preserve"> </w:t>
      </w:r>
      <w:r w:rsidR="00B93C51" w:rsidRPr="001332C1">
        <w:rPr>
          <w:rFonts w:ascii="Computer modern" w:hAnsi="Computer modern"/>
        </w:rPr>
        <w:t xml:space="preserve">We analyse this </w:t>
      </w:r>
      <w:r w:rsidR="00454C86" w:rsidRPr="001332C1">
        <w:rPr>
          <w:rFonts w:ascii="Computer modern" w:hAnsi="Computer modern"/>
        </w:rPr>
        <w:t>standardised, multi-continental dataset</w:t>
      </w:r>
      <w:r w:rsidR="00B93C51" w:rsidRPr="001332C1">
        <w:rPr>
          <w:rFonts w:ascii="Computer modern" w:hAnsi="Computer modern"/>
        </w:rPr>
        <w:t xml:space="preserve"> at three spatial scales. Firstly, we </w:t>
      </w:r>
      <w:r w:rsidR="00C03497" w:rsidRPr="001332C1">
        <w:rPr>
          <w:rFonts w:ascii="Computer modern" w:hAnsi="Computer modern"/>
        </w:rPr>
        <w:t>explore</w:t>
      </w:r>
      <w:r w:rsidR="00A75A5D" w:rsidRPr="001332C1">
        <w:rPr>
          <w:rFonts w:ascii="Computer modern" w:hAnsi="Computer modern"/>
        </w:rPr>
        <w:t xml:space="preserve"> </w:t>
      </w:r>
      <w:r w:rsidR="00C03497" w:rsidRPr="001332C1">
        <w:rPr>
          <w:rFonts w:ascii="Computer modern" w:hAnsi="Computer modern"/>
        </w:rPr>
        <w:t xml:space="preserve">forest </w:t>
      </w:r>
      <w:r w:rsidR="00A75A5D" w:rsidRPr="001332C1">
        <w:rPr>
          <w:rFonts w:ascii="Computer modern" w:hAnsi="Computer modern"/>
        </w:rPr>
        <w:t xml:space="preserve">carbon and diversity patterns </w:t>
      </w:r>
      <w:r w:rsidR="00CA658E">
        <w:rPr>
          <w:rFonts w:ascii="Computer modern" w:hAnsi="Computer modern"/>
        </w:rPr>
        <w:t>with</w:t>
      </w:r>
      <w:r w:rsidR="00C03497" w:rsidRPr="001332C1">
        <w:rPr>
          <w:rFonts w:ascii="Computer modern" w:hAnsi="Computer modern"/>
        </w:rPr>
        <w:t xml:space="preserve">in </w:t>
      </w:r>
      <w:r w:rsidR="00B93C51" w:rsidRPr="001332C1">
        <w:rPr>
          <w:rFonts w:ascii="Computer modern" w:hAnsi="Computer modern"/>
        </w:rPr>
        <w:t>South America, Africa and Asia</w:t>
      </w:r>
      <w:r w:rsidR="00C03497" w:rsidRPr="001332C1">
        <w:rPr>
          <w:rFonts w:ascii="Computer modern" w:hAnsi="Computer modern"/>
        </w:rPr>
        <w:t>, in order to characterise among-continent variations</w:t>
      </w:r>
      <w:r w:rsidR="00B93C51" w:rsidRPr="001332C1">
        <w:rPr>
          <w:rFonts w:ascii="Computer modern" w:hAnsi="Computer modern"/>
        </w:rPr>
        <w:t xml:space="preserve"> </w:t>
      </w:r>
      <w:r w:rsidR="00C03497" w:rsidRPr="001332C1">
        <w:rPr>
          <w:rFonts w:ascii="Computer modern" w:hAnsi="Computer modern"/>
        </w:rPr>
        <w:t>in</w:t>
      </w:r>
      <w:r w:rsidR="00CA658E">
        <w:rPr>
          <w:rFonts w:ascii="Computer modern" w:hAnsi="Computer modern"/>
        </w:rPr>
        <w:t xml:space="preserve"> tree</w:t>
      </w:r>
      <w:r w:rsidR="00C03497" w:rsidRPr="001332C1">
        <w:rPr>
          <w:rFonts w:ascii="Computer modern" w:hAnsi="Computer modern"/>
        </w:rPr>
        <w:t xml:space="preserve"> alpha diversity, bet</w:t>
      </w:r>
      <w:r w:rsidR="00F73506" w:rsidRPr="001332C1">
        <w:rPr>
          <w:rFonts w:ascii="Computer modern" w:hAnsi="Computer modern"/>
        </w:rPr>
        <w:t>a</w:t>
      </w:r>
      <w:r w:rsidR="00F2337F">
        <w:rPr>
          <w:rFonts w:ascii="Computer modern" w:hAnsi="Computer modern"/>
        </w:rPr>
        <w:t xml:space="preserve"> diversity, and carbon</w:t>
      </w:r>
      <w:r w:rsidR="00CA658E">
        <w:rPr>
          <w:rFonts w:ascii="Computer modern" w:hAnsi="Computer modern"/>
        </w:rPr>
        <w:t xml:space="preserve"> stocks</w:t>
      </w:r>
      <w:r w:rsidR="00B93C51" w:rsidRPr="001332C1">
        <w:rPr>
          <w:rFonts w:ascii="Computer modern" w:hAnsi="Computer modern"/>
        </w:rPr>
        <w:t>. Secondly, we assess stand-level (1 ha) diversity-carbon relationships within each of the continents, initially by looking at the bivariate association of tree dive</w:t>
      </w:r>
      <w:r w:rsidR="00F2337F">
        <w:rPr>
          <w:rFonts w:ascii="Computer modern" w:hAnsi="Computer modern"/>
        </w:rPr>
        <w:t>rsity metrics and carbon</w:t>
      </w:r>
      <w:r w:rsidR="00CA658E">
        <w:rPr>
          <w:rFonts w:ascii="Computer modern" w:hAnsi="Computer modern"/>
        </w:rPr>
        <w:t xml:space="preserve"> stocks per unit area</w:t>
      </w:r>
      <w:r w:rsidR="00B93C51" w:rsidRPr="001332C1">
        <w:rPr>
          <w:rFonts w:ascii="Computer modern" w:hAnsi="Computer modern"/>
        </w:rPr>
        <w:t xml:space="preserve">, and then re-examining the relationships after controlling for potentially confounding environmental variation and </w:t>
      </w:r>
      <w:r w:rsidR="00FA364B" w:rsidRPr="001332C1">
        <w:rPr>
          <w:rFonts w:ascii="Computer modern" w:hAnsi="Computer modern"/>
        </w:rPr>
        <w:t xml:space="preserve">residual </w:t>
      </w:r>
      <w:r w:rsidR="00B93C51" w:rsidRPr="001332C1">
        <w:rPr>
          <w:rFonts w:ascii="Computer modern" w:hAnsi="Computer modern"/>
        </w:rPr>
        <w:t xml:space="preserve">spatial autocorrelation. </w:t>
      </w:r>
      <w:r w:rsidR="00C03497" w:rsidRPr="001332C1">
        <w:rPr>
          <w:rFonts w:ascii="Computer modern" w:hAnsi="Computer modern"/>
        </w:rPr>
        <w:t>Finally</w:t>
      </w:r>
      <w:r w:rsidR="00B93C51" w:rsidRPr="001332C1">
        <w:rPr>
          <w:rFonts w:ascii="Computer modern" w:hAnsi="Computer modern"/>
        </w:rPr>
        <w:t>, we investigate fine-scale relationships between t</w:t>
      </w:r>
      <w:r w:rsidR="00F2337F">
        <w:rPr>
          <w:rFonts w:ascii="Computer modern" w:hAnsi="Computer modern"/>
        </w:rPr>
        <w:t>ree diversity and carbon</w:t>
      </w:r>
      <w:r w:rsidR="00B93C51" w:rsidRPr="001332C1">
        <w:rPr>
          <w:rFonts w:ascii="Computer modern" w:hAnsi="Computer modern"/>
        </w:rPr>
        <w:t xml:space="preserve"> within 0.04 ha subsections of 1 ha plots, where environmental differences </w:t>
      </w:r>
      <w:r w:rsidR="000000CB" w:rsidRPr="001332C1">
        <w:rPr>
          <w:rFonts w:ascii="Computer modern" w:hAnsi="Computer modern"/>
        </w:rPr>
        <w:t xml:space="preserve">that may obscure a positive </w:t>
      </w:r>
      <w:r w:rsidR="00C03497" w:rsidRPr="001332C1">
        <w:rPr>
          <w:rFonts w:ascii="Computer modern" w:hAnsi="Computer modern"/>
        </w:rPr>
        <w:t xml:space="preserve">diversity </w:t>
      </w:r>
      <w:r w:rsidR="00F2337F">
        <w:rPr>
          <w:rFonts w:ascii="Computer modern" w:hAnsi="Computer modern"/>
        </w:rPr>
        <w:t>effect on carbon</w:t>
      </w:r>
      <w:r w:rsidR="000000CB" w:rsidRPr="001332C1">
        <w:rPr>
          <w:rFonts w:ascii="Computer modern" w:hAnsi="Computer modern"/>
        </w:rPr>
        <w:t xml:space="preserve"> </w:t>
      </w:r>
      <w:r w:rsidR="00B93C51" w:rsidRPr="001332C1">
        <w:rPr>
          <w:rFonts w:ascii="Computer modern" w:hAnsi="Computer modern"/>
        </w:rPr>
        <w:t xml:space="preserve">are accounted for. This approach allows us to </w:t>
      </w:r>
      <w:r w:rsidR="00F73506" w:rsidRPr="001332C1">
        <w:rPr>
          <w:rFonts w:ascii="Computer modern" w:hAnsi="Computer modern"/>
        </w:rPr>
        <w:t xml:space="preserve">(1) </w:t>
      </w:r>
      <w:r w:rsidR="00B93C51" w:rsidRPr="001332C1">
        <w:rPr>
          <w:rFonts w:ascii="Computer modern" w:hAnsi="Computer modern"/>
        </w:rPr>
        <w:t xml:space="preserve">examine </w:t>
      </w:r>
      <w:r w:rsidR="00C03497" w:rsidRPr="001332C1">
        <w:rPr>
          <w:rFonts w:ascii="Computer modern" w:hAnsi="Computer modern"/>
        </w:rPr>
        <w:t xml:space="preserve">basic patterns of diversity and carbon across the biome, (2) </w:t>
      </w:r>
      <w:r w:rsidR="00F73506" w:rsidRPr="001332C1">
        <w:rPr>
          <w:rFonts w:ascii="Computer modern" w:hAnsi="Computer modern"/>
        </w:rPr>
        <w:t xml:space="preserve">test </w:t>
      </w:r>
      <w:r w:rsidR="00C03497" w:rsidRPr="001332C1">
        <w:rPr>
          <w:rFonts w:ascii="Computer modern" w:hAnsi="Computer modern"/>
        </w:rPr>
        <w:t>if more divers</w:t>
      </w:r>
      <w:r w:rsidR="00A72DE6" w:rsidRPr="001332C1">
        <w:rPr>
          <w:rFonts w:ascii="Computer modern" w:hAnsi="Computer modern"/>
        </w:rPr>
        <w:t xml:space="preserve">e </w:t>
      </w:r>
      <w:r w:rsidR="00C03497" w:rsidRPr="001332C1">
        <w:rPr>
          <w:rFonts w:ascii="Computer modern" w:hAnsi="Computer modern"/>
        </w:rPr>
        <w:t xml:space="preserve">tropical </w:t>
      </w:r>
      <w:r w:rsidR="00A72DE6" w:rsidRPr="001332C1">
        <w:rPr>
          <w:rFonts w:ascii="Computer modern" w:hAnsi="Computer modern"/>
        </w:rPr>
        <w:t xml:space="preserve">forests are also </w:t>
      </w:r>
      <w:r w:rsidR="00C03497" w:rsidRPr="001332C1">
        <w:rPr>
          <w:rFonts w:ascii="Computer modern" w:hAnsi="Computer modern"/>
        </w:rPr>
        <w:t>in fact more</w:t>
      </w:r>
      <w:r w:rsidR="00A72DE6" w:rsidRPr="001332C1">
        <w:rPr>
          <w:rFonts w:ascii="Computer modern" w:hAnsi="Computer modern"/>
        </w:rPr>
        <w:t xml:space="preserve"> </w:t>
      </w:r>
      <w:r w:rsidR="00A72DE6" w:rsidRPr="001332C1">
        <w:rPr>
          <w:rFonts w:ascii="Computer modern" w:hAnsi="Computer modern"/>
        </w:rPr>
        <w:lastRenderedPageBreak/>
        <w:t>carbon dense</w:t>
      </w:r>
      <w:r w:rsidR="00454C86" w:rsidRPr="001332C1">
        <w:rPr>
          <w:rFonts w:ascii="Computer modern" w:hAnsi="Computer modern"/>
        </w:rPr>
        <w:t>, and (</w:t>
      </w:r>
      <w:r w:rsidR="00C03497" w:rsidRPr="001332C1">
        <w:rPr>
          <w:rFonts w:ascii="Computer modern" w:hAnsi="Computer modern"/>
        </w:rPr>
        <w:t>3</w:t>
      </w:r>
      <w:r w:rsidR="00454C86" w:rsidRPr="001332C1">
        <w:rPr>
          <w:rFonts w:ascii="Computer modern" w:hAnsi="Computer modern"/>
        </w:rPr>
        <w:t xml:space="preserve">) </w:t>
      </w:r>
      <w:r w:rsidR="00F73506" w:rsidRPr="001332C1">
        <w:rPr>
          <w:rFonts w:ascii="Computer modern" w:hAnsi="Computer modern"/>
        </w:rPr>
        <w:t xml:space="preserve">explore </w:t>
      </w:r>
      <w:r w:rsidR="00454C86" w:rsidRPr="001332C1">
        <w:rPr>
          <w:rFonts w:ascii="Computer modern" w:hAnsi="Computer modern"/>
        </w:rPr>
        <w:t xml:space="preserve">whether </w:t>
      </w:r>
      <w:r w:rsidR="00F73506" w:rsidRPr="001332C1">
        <w:rPr>
          <w:rFonts w:ascii="Computer modern" w:hAnsi="Computer modern"/>
        </w:rPr>
        <w:t>relationships</w:t>
      </w:r>
      <w:r w:rsidR="00454C86" w:rsidRPr="001332C1">
        <w:rPr>
          <w:rFonts w:ascii="Computer modern" w:hAnsi="Computer modern"/>
        </w:rPr>
        <w:t xml:space="preserve"> between diversity and carbon-storage, after accounting for the effect of potentially confounding variables, are consistent with tree diversity having a positive eff</w:t>
      </w:r>
      <w:r w:rsidR="00F2337F">
        <w:rPr>
          <w:rFonts w:ascii="Computer modern" w:hAnsi="Computer modern"/>
        </w:rPr>
        <w:t>ect on carbon</w:t>
      </w:r>
      <w:r w:rsidR="00454C86" w:rsidRPr="001332C1">
        <w:rPr>
          <w:rFonts w:ascii="Computer modern" w:hAnsi="Computer modern"/>
        </w:rPr>
        <w:t xml:space="preserve"> in tropical forests. </w:t>
      </w:r>
      <w:r w:rsidR="0089681E" w:rsidRPr="001332C1">
        <w:rPr>
          <w:rFonts w:ascii="Computer modern" w:hAnsi="Computer modern"/>
        </w:rPr>
        <w:t xml:space="preserve">We conduct additional analyses to assess support for the operation of selection effects and niche complementarity at different spatial scales. </w:t>
      </w:r>
      <w:r w:rsidR="005821B7" w:rsidRPr="001332C1">
        <w:rPr>
          <w:rFonts w:ascii="Computer modern" w:hAnsi="Computer modern"/>
        </w:rPr>
        <w:t xml:space="preserve">We focus on </w:t>
      </w:r>
      <w:r w:rsidR="00F2337F">
        <w:rPr>
          <w:rFonts w:ascii="Computer modern" w:hAnsi="Computer modern"/>
        </w:rPr>
        <w:t>carbon</w:t>
      </w:r>
      <w:r w:rsidR="005821B7" w:rsidRPr="001332C1">
        <w:rPr>
          <w:rFonts w:ascii="Computer modern" w:hAnsi="Computer modern"/>
        </w:rPr>
        <w:t xml:space="preserve"> in </w:t>
      </w:r>
      <w:r w:rsidR="00CA658E">
        <w:rPr>
          <w:rFonts w:ascii="Computer modern" w:hAnsi="Computer modern"/>
        </w:rPr>
        <w:t xml:space="preserve">aboveground </w:t>
      </w:r>
      <w:r w:rsidR="005821B7" w:rsidRPr="001332C1">
        <w:rPr>
          <w:rFonts w:ascii="Computer modern" w:hAnsi="Computer modern"/>
        </w:rPr>
        <w:t xml:space="preserve">live biomass derived using </w:t>
      </w:r>
      <w:proofErr w:type="spellStart"/>
      <w:r w:rsidR="005821B7" w:rsidRPr="001332C1">
        <w:rPr>
          <w:rFonts w:ascii="Computer modern" w:hAnsi="Computer modern"/>
        </w:rPr>
        <w:t>allometric</w:t>
      </w:r>
      <w:proofErr w:type="spellEnd"/>
      <w:r w:rsidR="009A7E9F" w:rsidRPr="001332C1">
        <w:rPr>
          <w:rFonts w:ascii="Computer modern" w:hAnsi="Computer modern"/>
        </w:rPr>
        <w:t xml:space="preserve"> relationships</w:t>
      </w:r>
      <w:r w:rsidR="005821B7" w:rsidRPr="001332C1">
        <w:rPr>
          <w:rFonts w:ascii="Computer modern" w:hAnsi="Computer modern"/>
        </w:rPr>
        <w:t>, and diversity metrics relating to taxon richness</w:t>
      </w:r>
      <w:r w:rsidR="00476654" w:rsidRPr="001332C1">
        <w:rPr>
          <w:rFonts w:ascii="Computer modern" w:hAnsi="Computer modern"/>
        </w:rPr>
        <w:t xml:space="preserve">. We also repeat analyses using </w:t>
      </w:r>
      <w:r w:rsidR="00F73506" w:rsidRPr="001332C1">
        <w:rPr>
          <w:rFonts w:ascii="Computer modern" w:hAnsi="Computer modern"/>
        </w:rPr>
        <w:t xml:space="preserve">alternative </w:t>
      </w:r>
      <w:r w:rsidR="005821B7" w:rsidRPr="001332C1">
        <w:rPr>
          <w:rFonts w:ascii="Computer modern" w:hAnsi="Computer modern"/>
        </w:rPr>
        <w:t xml:space="preserve">diversity metrics </w:t>
      </w:r>
      <w:r w:rsidR="00476654" w:rsidRPr="001332C1">
        <w:rPr>
          <w:rFonts w:ascii="Computer modern" w:hAnsi="Computer modern"/>
        </w:rPr>
        <w:t xml:space="preserve">that </w:t>
      </w:r>
      <w:r w:rsidR="005821B7" w:rsidRPr="001332C1">
        <w:rPr>
          <w:rFonts w:ascii="Computer modern" w:hAnsi="Computer modern"/>
        </w:rPr>
        <w:t>consider species abundance</w:t>
      </w:r>
      <w:r w:rsidR="00D81E93" w:rsidRPr="001332C1">
        <w:rPr>
          <w:rFonts w:ascii="Computer modern" w:hAnsi="Computer modern"/>
        </w:rPr>
        <w:t xml:space="preserve"> </w:t>
      </w:r>
      <w:r w:rsidR="00CA658E">
        <w:rPr>
          <w:rFonts w:ascii="Computer modern" w:hAnsi="Computer modern"/>
        </w:rPr>
        <w:t>and</w:t>
      </w:r>
      <w:r w:rsidR="00CA658E" w:rsidRPr="001332C1">
        <w:rPr>
          <w:rFonts w:ascii="Computer modern" w:hAnsi="Computer modern"/>
        </w:rPr>
        <w:t xml:space="preserve"> </w:t>
      </w:r>
      <w:r w:rsidR="00D81E93" w:rsidRPr="001332C1">
        <w:rPr>
          <w:rFonts w:ascii="Computer modern" w:hAnsi="Computer modern"/>
        </w:rPr>
        <w:t>functional diversity</w:t>
      </w:r>
      <w:r w:rsidR="00F73506" w:rsidRPr="001332C1">
        <w:rPr>
          <w:rFonts w:ascii="Computer modern" w:hAnsi="Computer modern"/>
        </w:rPr>
        <w:t xml:space="preserve"> for which r</w:t>
      </w:r>
      <w:r w:rsidR="00476654" w:rsidRPr="001332C1">
        <w:rPr>
          <w:rFonts w:ascii="Computer modern" w:hAnsi="Computer modern"/>
        </w:rPr>
        <w:t>esults and inferences are similar</w:t>
      </w:r>
      <w:r w:rsidR="00BE7C46" w:rsidRPr="001332C1">
        <w:rPr>
          <w:rFonts w:ascii="Computer modern" w:hAnsi="Computer modern"/>
        </w:rPr>
        <w:t xml:space="preserve"> </w:t>
      </w:r>
      <w:r w:rsidR="005821B7" w:rsidRPr="001332C1">
        <w:rPr>
          <w:rFonts w:ascii="Computer modern" w:hAnsi="Computer modern"/>
        </w:rPr>
        <w:t>(</w:t>
      </w:r>
      <w:r w:rsidR="004C4FF0" w:rsidRPr="001332C1">
        <w:rPr>
          <w:rFonts w:ascii="Computer modern" w:hAnsi="Computer modern"/>
        </w:rPr>
        <w:t>see Supplementary Information</w:t>
      </w:r>
      <w:r w:rsidR="005821B7" w:rsidRPr="001332C1">
        <w:rPr>
          <w:rFonts w:ascii="Computer modern" w:hAnsi="Computer modern"/>
        </w:rPr>
        <w:t>).</w:t>
      </w:r>
    </w:p>
    <w:p w14:paraId="304CBDB6" w14:textId="77777777" w:rsidR="00547E2E" w:rsidRPr="001332C1" w:rsidRDefault="005821B7" w:rsidP="00E13733">
      <w:pPr>
        <w:spacing w:line="480" w:lineRule="auto"/>
        <w:rPr>
          <w:rFonts w:ascii="Computer modern" w:hAnsi="Computer modern"/>
        </w:rPr>
      </w:pPr>
      <w:r w:rsidRPr="001332C1">
        <w:rPr>
          <w:rFonts w:ascii="Computer modern" w:hAnsi="Computer modern"/>
        </w:rPr>
        <w:t xml:space="preserve">  </w:t>
      </w:r>
    </w:p>
    <w:p w14:paraId="0B16C523" w14:textId="77777777" w:rsidR="003F5D41" w:rsidRPr="001332C1" w:rsidRDefault="000E6578" w:rsidP="00E13733">
      <w:pPr>
        <w:spacing w:line="480" w:lineRule="auto"/>
        <w:rPr>
          <w:rFonts w:ascii="Computer modern" w:hAnsi="Computer modern"/>
          <w:b/>
        </w:rPr>
      </w:pPr>
      <w:r w:rsidRPr="001332C1">
        <w:rPr>
          <w:rFonts w:ascii="Computer modern" w:hAnsi="Computer modern"/>
          <w:b/>
        </w:rPr>
        <w:t>Results</w:t>
      </w:r>
      <w:r w:rsidR="001C0A6D" w:rsidRPr="001332C1">
        <w:rPr>
          <w:rFonts w:ascii="Computer modern" w:hAnsi="Computer modern"/>
          <w:b/>
        </w:rPr>
        <w:t xml:space="preserve"> </w:t>
      </w:r>
    </w:p>
    <w:p w14:paraId="03959746" w14:textId="77777777" w:rsidR="00D7116B" w:rsidRPr="001332C1" w:rsidRDefault="00CE0898" w:rsidP="00166173">
      <w:pPr>
        <w:spacing w:line="480" w:lineRule="auto"/>
        <w:rPr>
          <w:rFonts w:ascii="Computer modern" w:hAnsi="Computer modern"/>
          <w:u w:val="single"/>
        </w:rPr>
      </w:pPr>
      <w:r w:rsidRPr="001332C1">
        <w:rPr>
          <w:rFonts w:ascii="Computer modern" w:hAnsi="Computer modern"/>
          <w:u w:val="single"/>
        </w:rPr>
        <w:t>Pantropical forest c</w:t>
      </w:r>
      <w:r w:rsidR="001C4615" w:rsidRPr="001332C1">
        <w:rPr>
          <w:rFonts w:ascii="Computer modern" w:hAnsi="Computer modern" w:hint="eastAsia"/>
          <w:u w:val="single"/>
        </w:rPr>
        <w:t>arbon and diversity</w:t>
      </w:r>
    </w:p>
    <w:p w14:paraId="1CD91DD1" w14:textId="64260744" w:rsidR="00166173" w:rsidRPr="001332C1" w:rsidRDefault="00D7116B" w:rsidP="00166173">
      <w:pPr>
        <w:spacing w:line="480" w:lineRule="auto"/>
        <w:rPr>
          <w:rFonts w:ascii="Computer modern" w:hAnsi="Computer modern"/>
        </w:rPr>
      </w:pPr>
      <w:r w:rsidRPr="001332C1">
        <w:rPr>
          <w:rFonts w:ascii="Computer modern" w:hAnsi="Computer modern"/>
          <w:b/>
        </w:rPr>
        <w:t xml:space="preserve"> </w:t>
      </w:r>
      <w:r w:rsidR="00166173" w:rsidRPr="001332C1">
        <w:rPr>
          <w:rFonts w:ascii="Computer modern" w:hAnsi="Computer modern"/>
        </w:rPr>
        <w:t xml:space="preserve">Our standardised methods of inventory reveal great variation in both aboveground live </w:t>
      </w:r>
      <w:r w:rsidR="00675E2A">
        <w:rPr>
          <w:rFonts w:ascii="Computer modern" w:hAnsi="Computer modern"/>
        </w:rPr>
        <w:t>carbon stocks</w:t>
      </w:r>
      <w:r w:rsidR="00166173" w:rsidRPr="001332C1">
        <w:rPr>
          <w:rFonts w:ascii="Computer modern" w:hAnsi="Computer modern"/>
        </w:rPr>
        <w:t xml:space="preserve"> and tree diversity </w:t>
      </w:r>
      <w:r w:rsidR="0013532C" w:rsidRPr="001332C1">
        <w:rPr>
          <w:rFonts w:ascii="Computer modern" w:hAnsi="Computer modern"/>
        </w:rPr>
        <w:t xml:space="preserve">within continents and </w:t>
      </w:r>
      <w:r w:rsidR="00166173" w:rsidRPr="001332C1">
        <w:rPr>
          <w:rFonts w:ascii="Computer modern" w:hAnsi="Computer modern"/>
        </w:rPr>
        <w:t>across the humid tropical forest biome</w:t>
      </w:r>
      <w:r w:rsidR="0013532C" w:rsidRPr="001332C1">
        <w:rPr>
          <w:rFonts w:ascii="Computer modern" w:hAnsi="Computer modern"/>
        </w:rPr>
        <w:t xml:space="preserve">. While </w:t>
      </w:r>
      <w:r w:rsidR="00166173" w:rsidRPr="001332C1">
        <w:rPr>
          <w:rFonts w:ascii="Computer modern" w:hAnsi="Computer modern"/>
        </w:rPr>
        <w:t>it is possible to find almost any combination of both parameters (Fig. 1)</w:t>
      </w:r>
      <w:r w:rsidR="0013532C" w:rsidRPr="001332C1">
        <w:rPr>
          <w:rFonts w:ascii="Computer modern" w:hAnsi="Computer modern"/>
        </w:rPr>
        <w:t xml:space="preserve">, the plots reveal large </w:t>
      </w:r>
      <w:r w:rsidR="00F2337F">
        <w:rPr>
          <w:rFonts w:ascii="Computer modern" w:hAnsi="Computer modern"/>
        </w:rPr>
        <w:t>differences in carbon</w:t>
      </w:r>
      <w:r w:rsidR="00166173" w:rsidRPr="001332C1">
        <w:rPr>
          <w:rFonts w:ascii="Computer modern" w:hAnsi="Computer modern"/>
        </w:rPr>
        <w:t xml:space="preserve"> and diversity amongst the three continents (Table </w:t>
      </w:r>
      <w:r w:rsidR="006E5B4D" w:rsidRPr="001332C1">
        <w:rPr>
          <w:rFonts w:ascii="Computer modern" w:hAnsi="Computer modern"/>
        </w:rPr>
        <w:t>2</w:t>
      </w:r>
      <w:r w:rsidR="00166173" w:rsidRPr="001332C1">
        <w:rPr>
          <w:rFonts w:ascii="Computer modern" w:hAnsi="Computer modern"/>
        </w:rPr>
        <w:t xml:space="preserve">). </w:t>
      </w:r>
      <w:r w:rsidR="003450CF" w:rsidRPr="001332C1">
        <w:rPr>
          <w:rFonts w:ascii="Computer modern" w:hAnsi="Computer modern"/>
        </w:rPr>
        <w:t>Africa</w:t>
      </w:r>
      <w:r w:rsidR="004A386F">
        <w:rPr>
          <w:rFonts w:ascii="Computer modern" w:hAnsi="Computer modern"/>
        </w:rPr>
        <w:t>n</w:t>
      </w:r>
      <w:r w:rsidR="003450CF" w:rsidRPr="001332C1">
        <w:rPr>
          <w:rFonts w:ascii="Computer modern" w:hAnsi="Computer modern"/>
        </w:rPr>
        <w:t xml:space="preserve"> tropical forests are</w:t>
      </w:r>
      <w:r w:rsidR="00166173" w:rsidRPr="001332C1">
        <w:rPr>
          <w:rFonts w:ascii="Computer modern" w:hAnsi="Computer modern"/>
        </w:rPr>
        <w:t xml:space="preserve"> ch</w:t>
      </w:r>
      <w:r w:rsidR="003450CF" w:rsidRPr="001332C1">
        <w:rPr>
          <w:rFonts w:ascii="Computer modern" w:hAnsi="Computer modern"/>
        </w:rPr>
        <w:t xml:space="preserve">aracterised by high carbon </w:t>
      </w:r>
      <w:r w:rsidR="000A41C9">
        <w:rPr>
          <w:rFonts w:ascii="Computer modern" w:hAnsi="Computer modern"/>
        </w:rPr>
        <w:t xml:space="preserve">storage per unit area </w:t>
      </w:r>
      <w:r w:rsidR="00166173" w:rsidRPr="001332C1">
        <w:rPr>
          <w:rFonts w:ascii="Computer modern" w:hAnsi="Computer modern"/>
        </w:rPr>
        <w:t xml:space="preserve">and consistently low alpha-diversity (even the most species-rich African plot had fewer species than the median species richness </w:t>
      </w:r>
      <w:r w:rsidR="0013532C" w:rsidRPr="001332C1">
        <w:rPr>
          <w:rFonts w:ascii="Computer modern" w:hAnsi="Computer modern"/>
        </w:rPr>
        <w:t xml:space="preserve">recorded </w:t>
      </w:r>
      <w:r w:rsidR="00166173" w:rsidRPr="001332C1">
        <w:rPr>
          <w:rFonts w:ascii="Computer modern" w:hAnsi="Computer modern"/>
        </w:rPr>
        <w:t>in South America and Asia</w:t>
      </w:r>
      <w:r w:rsidR="00CE0898" w:rsidRPr="001332C1">
        <w:rPr>
          <w:rFonts w:ascii="Computer modern" w:hAnsi="Computer modern"/>
        </w:rPr>
        <w:t>)</w:t>
      </w:r>
      <w:r w:rsidR="00166173" w:rsidRPr="001332C1">
        <w:rPr>
          <w:rFonts w:ascii="Computer modern" w:hAnsi="Computer modern"/>
        </w:rPr>
        <w:t>. By contrast, in South America</w:t>
      </w:r>
      <w:r w:rsidR="003450CF" w:rsidRPr="001332C1">
        <w:rPr>
          <w:rFonts w:ascii="Computer modern" w:hAnsi="Computer modern"/>
        </w:rPr>
        <w:t xml:space="preserve">n plots carbon </w:t>
      </w:r>
      <w:r w:rsidR="000A41C9">
        <w:rPr>
          <w:rFonts w:ascii="Computer modern" w:hAnsi="Computer modern"/>
        </w:rPr>
        <w:t xml:space="preserve">storage per unit area </w:t>
      </w:r>
      <w:r w:rsidR="00166173" w:rsidRPr="001332C1">
        <w:rPr>
          <w:rFonts w:ascii="Computer modern" w:hAnsi="Computer modern"/>
        </w:rPr>
        <w:t xml:space="preserve">was lower than in African forests (Fig. 1). Nevertheless </w:t>
      </w:r>
      <w:r w:rsidR="0013532C" w:rsidRPr="001332C1">
        <w:rPr>
          <w:rFonts w:ascii="Computer modern" w:hAnsi="Computer modern"/>
        </w:rPr>
        <w:t xml:space="preserve">both </w:t>
      </w:r>
      <w:r w:rsidR="00166173" w:rsidRPr="001332C1">
        <w:rPr>
          <w:rFonts w:ascii="Computer modern" w:hAnsi="Computer modern"/>
        </w:rPr>
        <w:t>dive</w:t>
      </w:r>
      <w:r w:rsidR="00675E2A">
        <w:rPr>
          <w:rFonts w:ascii="Computer modern" w:hAnsi="Computer modern"/>
        </w:rPr>
        <w:t>rsity and carbon</w:t>
      </w:r>
      <w:r w:rsidR="00166173" w:rsidRPr="001332C1">
        <w:rPr>
          <w:rFonts w:ascii="Computer modern" w:hAnsi="Computer modern"/>
        </w:rPr>
        <w:t xml:space="preserve"> vary</w:t>
      </w:r>
      <w:r w:rsidR="0013532C" w:rsidRPr="001332C1">
        <w:rPr>
          <w:rFonts w:ascii="Computer modern" w:hAnsi="Computer modern"/>
        </w:rPr>
        <w:t xml:space="preserve"> greatly </w:t>
      </w:r>
      <w:r w:rsidR="00166173" w:rsidRPr="001332C1">
        <w:rPr>
          <w:rFonts w:ascii="Computer modern" w:hAnsi="Computer modern"/>
        </w:rPr>
        <w:t xml:space="preserve">within South America, as reflects previously reported gradients in species richness </w:t>
      </w:r>
      <w:hyperlink w:anchor="_ENREF_26" w:tooltip="Ter Steege, 2003 #364"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Ter Steege&lt;/Author&gt;&lt;Year&gt;2003&lt;/Year&gt;&lt;RecNum&gt;364&lt;/RecNum&gt;&lt;DisplayText&gt;&lt;style face="superscript"&gt;26&lt;/style&gt;&lt;/DisplayText&gt;&lt;record&gt;&lt;rec-number&gt;364&lt;/rec-number&gt;&lt;foreign-keys&gt;&lt;key app="EN" db-id="va9vtzde2xsrzkeeratxfea6ddx5e9x0592e"&gt;364&lt;/key&gt;&lt;/foreign-keys&gt;&lt;ref-type name="Journal Article"&gt;17&lt;/ref-type&gt;&lt;contributors&gt;&lt;authors&gt;&lt;author&gt;Ter Steege, Hans&lt;/author&gt;&lt;author&gt;Pitman, Nigel&lt;/author&gt;&lt;author&gt;Sabatier, Daniel&lt;/author&gt;&lt;author&gt;Castellanos, Hernan&lt;/author&gt;&lt;author&gt;Van Der Hout, Peter&lt;/author&gt;&lt;author&gt;Daly, Douglas C.&lt;/author&gt;&lt;author&gt;Silveira, Marcos&lt;/author&gt;&lt;author&gt;Phillips, Oliver&lt;/author&gt;&lt;author&gt;Vasquez, Rodolfo&lt;/author&gt;&lt;author&gt;Van Andel, Tinde&lt;/author&gt;&lt;author&gt;Duivenvoorden, Joost&lt;/author&gt;&lt;author&gt;De Oliveira, Alexandre Adalardo&lt;/author&gt;&lt;author&gt;Ek, Renske&lt;/author&gt;&lt;author&gt;Lilwah, Ramesh&lt;/author&gt;&lt;author&gt;Thomas, Raquel&lt;/author&gt;&lt;author&gt;Van Essen, Jessica&lt;/author&gt;&lt;author&gt;Baider, Claudia&lt;/author&gt;&lt;author&gt;Maas, Paul&lt;/author&gt;&lt;author&gt;Mori, Scott&lt;/author&gt;&lt;author&gt;Terborgh, John&lt;/author&gt;&lt;author&gt;N</w:instrText>
        </w:r>
        <w:r w:rsidR="00BF7416" w:rsidRPr="001332C1">
          <w:rPr>
            <w:rFonts w:ascii="Computer modern" w:hAnsi="Computer modern" w:hint="eastAsia"/>
          </w:rPr>
          <w:instrText>ú</w:instrText>
        </w:r>
        <w:r w:rsidR="00BF7416" w:rsidRPr="001332C1">
          <w:rPr>
            <w:rFonts w:ascii="Computer modern" w:hAnsi="Computer modern" w:hint="eastAsia"/>
          </w:rPr>
          <w:instrText>Ñ</w:instrText>
        </w:r>
        <w:r w:rsidR="00BF7416" w:rsidRPr="001332C1">
          <w:rPr>
            <w:rFonts w:ascii="Computer modern" w:hAnsi="Computer modern"/>
          </w:rPr>
          <w:instrText>ez Vargas, Percy&lt;/author&gt;&lt;author&gt;Mogoll</w:instrText>
        </w:r>
        <w:r w:rsidR="00BF7416" w:rsidRPr="001332C1">
          <w:rPr>
            <w:rFonts w:ascii="Computer modern" w:hAnsi="Computer modern" w:hint="eastAsia"/>
          </w:rPr>
          <w:instrText>ó</w:instrText>
        </w:r>
        <w:r w:rsidR="00BF7416" w:rsidRPr="001332C1">
          <w:rPr>
            <w:rFonts w:ascii="Computer modern" w:hAnsi="Computer modern"/>
          </w:rPr>
          <w:instrText xml:space="preserve">n, Hugo&lt;/author&gt;&lt;author&gt;Morawetz, Wilfried&lt;/author&gt;&lt;/authors&gt;&lt;/contributors&gt;&lt;titles&gt;&lt;title&gt;A spatial model of tree </w:instrText>
        </w:r>
        <w:r w:rsidR="00BF7416" w:rsidRPr="001332C1">
          <w:rPr>
            <w:rFonts w:ascii="Computer modern" w:hAnsi="Computer modern" w:hint="eastAsia"/>
          </w:rPr>
          <w:instrText>α</w:instrText>
        </w:r>
        <w:r w:rsidR="00BF7416" w:rsidRPr="001332C1">
          <w:rPr>
            <w:rFonts w:ascii="Computer modern" w:hAnsi="Computer modern"/>
          </w:rPr>
          <w:instrText>-diversity and tree density for the Amazon&lt;/title&gt;&lt;secondary-title&gt;Biodiversity &amp;amp; Conservation&lt;/secondary-title&gt;&lt;/titles&gt;&lt;periodical&gt;&lt;full-title&gt;Biodiversity &amp;amp; Conservation&lt;/full-title&gt;&lt;/periodical&gt;&lt;pages&gt;2255-2277&lt;/pages&gt;&lt;volume&gt;12&lt;/volume&gt;&lt;number&gt;11&lt;/number&gt;&lt;dates&gt;&lt;year&gt;2003&lt;/year&gt;&lt;/dates&gt;&lt;isbn&gt;1572-9710&lt;/isbn&gt;&lt;label&gt;ref1&lt;/label&gt;&lt;work-type&gt;journal article&lt;/work-type&gt;&lt;urls&gt;&lt;related-urls&gt;&lt;url&gt;http://dx.doi.org/10.1023/A:1024593414624&lt;/url&gt;&lt;/related-urls&gt;&lt;/urls&gt;&lt;electronic-resource-num&gt;10.1023/a:1024593414624&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26</w:t>
        </w:r>
        <w:r w:rsidR="00BF7416" w:rsidRPr="001332C1">
          <w:rPr>
            <w:rFonts w:ascii="Computer modern" w:hAnsi="Computer modern"/>
          </w:rPr>
          <w:fldChar w:fldCharType="end"/>
        </w:r>
      </w:hyperlink>
      <w:r w:rsidR="00FA364B" w:rsidRPr="001332C1">
        <w:rPr>
          <w:rFonts w:ascii="Computer modern" w:hAnsi="Computer modern"/>
        </w:rPr>
        <w:t xml:space="preserve"> </w:t>
      </w:r>
      <w:r w:rsidR="00166173" w:rsidRPr="001332C1">
        <w:rPr>
          <w:rFonts w:ascii="Computer modern" w:hAnsi="Computer modern"/>
        </w:rPr>
        <w:t xml:space="preserve">and biomass </w:t>
      </w:r>
      <w:r w:rsidR="00260A75" w:rsidRPr="001332C1">
        <w:rPr>
          <w:rFonts w:ascii="Computer modern" w:hAnsi="Computer modern"/>
        </w:rPr>
        <w:fldChar w:fldCharType="begin">
          <w:fldData xml:space="preserve">PEVuZE5vdGU+PENpdGU+PEF1dGhvcj5RdWVzYWRhPC9BdXRob3I+PFllYXI+MjAxMjwvWWVhcj48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</w:fldData>
        </w:fldChar>
      </w:r>
      <w:r w:rsidR="007E5142" w:rsidRPr="001332C1">
        <w:rPr>
          <w:rFonts w:ascii="Computer modern" w:hAnsi="Computer modern"/>
        </w:rPr>
        <w:instrText xml:space="preserve"> ADDIN EN.CITE </w:instrText>
      </w:r>
      <w:r w:rsidR="007E5142" w:rsidRPr="001332C1">
        <w:rPr>
          <w:rFonts w:ascii="Computer modern" w:hAnsi="Computer modern"/>
        </w:rPr>
        <w:fldChar w:fldCharType="begin">
          <w:fldData xml:space="preserve">PEVuZE5vdGU+PENpdGU+PEF1dGhvcj5RdWVzYWRhPC9BdXRob3I+PFllYXI+MjAxMjwvWWVhcj48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</w:fldData>
        </w:fldChar>
      </w:r>
      <w:r w:rsidR="007E5142" w:rsidRPr="001332C1">
        <w:rPr>
          <w:rFonts w:ascii="Computer modern" w:hAnsi="Computer modern"/>
        </w:rPr>
        <w:instrText xml:space="preserve"> ADDIN EN.CITE.DATA </w:instrText>
      </w:r>
      <w:r w:rsidR="007E5142" w:rsidRPr="001332C1">
        <w:rPr>
          <w:rFonts w:ascii="Computer modern" w:hAnsi="Computer modern"/>
        </w:rPr>
      </w:r>
      <w:r w:rsidR="007E5142" w:rsidRPr="001332C1">
        <w:rPr>
          <w:rFonts w:ascii="Computer modern" w:hAnsi="Computer modern"/>
        </w:rPr>
        <w:fldChar w:fldCharType="end"/>
      </w:r>
      <w:r w:rsidR="00260A75" w:rsidRPr="001332C1">
        <w:rPr>
          <w:rFonts w:ascii="Computer modern" w:hAnsi="Computer modern"/>
        </w:rPr>
      </w:r>
      <w:r w:rsidR="00260A75" w:rsidRPr="001332C1">
        <w:rPr>
          <w:rFonts w:ascii="Computer modern" w:hAnsi="Computer modern"/>
        </w:rPr>
        <w:fldChar w:fldCharType="separate"/>
      </w:r>
      <w:hyperlink w:anchor="_ENREF_27" w:tooltip="Quesada, 2012 #84" w:history="1">
        <w:r w:rsidR="00BF7416" w:rsidRPr="001332C1">
          <w:rPr>
            <w:rFonts w:ascii="Computer modern" w:hAnsi="Computer modern"/>
            <w:noProof/>
            <w:vertAlign w:val="superscript"/>
          </w:rPr>
          <w:t>27</w:t>
        </w:r>
      </w:hyperlink>
      <w:r w:rsidR="007E5142" w:rsidRPr="001332C1">
        <w:rPr>
          <w:rFonts w:ascii="Computer modern" w:hAnsi="Computer modern"/>
          <w:noProof/>
          <w:vertAlign w:val="superscript"/>
        </w:rPr>
        <w:t>,</w:t>
      </w:r>
      <w:hyperlink w:anchor="_ENREF_28" w:tooltip="Baraloto, 2011 #85" w:history="1">
        <w:r w:rsidR="00BF7416" w:rsidRPr="001332C1">
          <w:rPr>
            <w:rFonts w:ascii="Computer modern" w:hAnsi="Computer modern"/>
            <w:noProof/>
            <w:vertAlign w:val="superscript"/>
          </w:rPr>
          <w:t>28</w:t>
        </w:r>
      </w:hyperlink>
      <w:r w:rsidR="00260A75" w:rsidRPr="001332C1">
        <w:rPr>
          <w:rFonts w:ascii="Computer modern" w:hAnsi="Computer modern"/>
        </w:rPr>
        <w:fldChar w:fldCharType="end"/>
      </w:r>
      <w:r w:rsidR="00166173" w:rsidRPr="001332C1">
        <w:rPr>
          <w:rFonts w:ascii="Computer modern" w:hAnsi="Computer modern"/>
        </w:rPr>
        <w:t xml:space="preserve">, with some stands in the Guiana Shield region containing carbon stocks comparable to forests in the </w:t>
      </w:r>
      <w:proofErr w:type="spellStart"/>
      <w:r w:rsidR="00166173" w:rsidRPr="001332C1">
        <w:rPr>
          <w:rFonts w:ascii="Computer modern" w:hAnsi="Computer modern"/>
        </w:rPr>
        <w:t>paleotropics</w:t>
      </w:r>
      <w:proofErr w:type="spellEnd"/>
      <w:r w:rsidR="00166173" w:rsidRPr="001332C1">
        <w:rPr>
          <w:rFonts w:ascii="Computer modern" w:hAnsi="Computer modern"/>
        </w:rPr>
        <w:t xml:space="preserve"> (Fig. 1). Asian forests differ again, having on average both </w:t>
      </w:r>
      <w:r w:rsidR="00F2337F">
        <w:rPr>
          <w:rFonts w:ascii="Computer modern" w:hAnsi="Computer modern"/>
        </w:rPr>
        <w:t xml:space="preserve">high carbon </w:t>
      </w:r>
      <w:r w:rsidR="000A41C9">
        <w:rPr>
          <w:rFonts w:ascii="Computer modern" w:hAnsi="Computer modern"/>
        </w:rPr>
        <w:t xml:space="preserve">storage per unit area </w:t>
      </w:r>
      <w:r w:rsidR="00166173" w:rsidRPr="001332C1">
        <w:rPr>
          <w:rFonts w:ascii="Computer modern" w:hAnsi="Computer modern"/>
        </w:rPr>
        <w:t xml:space="preserve">and high tree diversity. </w:t>
      </w:r>
      <w:r w:rsidR="00DD1DCE" w:rsidRPr="001332C1">
        <w:rPr>
          <w:rFonts w:ascii="Computer modern" w:hAnsi="Computer modern"/>
        </w:rPr>
        <w:t xml:space="preserve">These differences in diversity </w:t>
      </w:r>
      <w:r w:rsidR="0071773B" w:rsidRPr="001332C1">
        <w:rPr>
          <w:rFonts w:ascii="Computer modern" w:hAnsi="Computer modern"/>
        </w:rPr>
        <w:t>amongst</w:t>
      </w:r>
      <w:r w:rsidR="00DD1DCE" w:rsidRPr="001332C1">
        <w:rPr>
          <w:rFonts w:ascii="Computer modern" w:hAnsi="Computer modern"/>
        </w:rPr>
        <w:t xml:space="preserve"> continents remain when diversity metrics are standardised per 300 stems (Table </w:t>
      </w:r>
      <w:r w:rsidR="006E5B4D" w:rsidRPr="001332C1">
        <w:rPr>
          <w:rFonts w:ascii="Computer modern" w:hAnsi="Computer modern"/>
        </w:rPr>
        <w:t>2</w:t>
      </w:r>
      <w:r w:rsidR="00DD1DCE" w:rsidRPr="001332C1">
        <w:rPr>
          <w:rFonts w:ascii="Computer modern" w:hAnsi="Computer modern"/>
        </w:rPr>
        <w:t>), and when the analysis was repeated only including plots with &gt;90% of stems identified to species level (</w:t>
      </w:r>
      <w:r w:rsidR="0071773B" w:rsidRPr="001332C1">
        <w:rPr>
          <w:rFonts w:ascii="Computer modern" w:hAnsi="Computer modern"/>
        </w:rPr>
        <w:t>Supplementary Table 3</w:t>
      </w:r>
      <w:r w:rsidR="00DD1DCE" w:rsidRPr="001332C1">
        <w:rPr>
          <w:rFonts w:ascii="Computer modern" w:hAnsi="Computer modern"/>
        </w:rPr>
        <w:t>), thus are robust to differing stem numbers (lower in Africa</w:t>
      </w:r>
      <w:r w:rsidR="0071773B" w:rsidRPr="001332C1">
        <w:rPr>
          <w:rFonts w:ascii="Computer modern" w:hAnsi="Computer modern"/>
        </w:rPr>
        <w:t xml:space="preserve">, negative binomial GLM </w:t>
      </w:r>
      <w:r w:rsidR="0071773B" w:rsidRPr="001332C1">
        <w:rPr>
          <w:rFonts w:ascii="Times New Roman" w:hAnsi="Times New Roman" w:cs="Times New Roman"/>
        </w:rPr>
        <w:t>χ</w:t>
      </w:r>
      <w:r w:rsidR="0071773B" w:rsidRPr="001332C1">
        <w:rPr>
          <w:rFonts w:ascii="Computer modern" w:hAnsi="Computer modern"/>
          <w:vertAlign w:val="superscript"/>
        </w:rPr>
        <w:t>2</w:t>
      </w:r>
      <w:r w:rsidR="0071773B" w:rsidRPr="001332C1">
        <w:rPr>
          <w:rFonts w:ascii="Computer modern" w:hAnsi="Computer modern"/>
        </w:rPr>
        <w:t xml:space="preserve"> = 188.6, </w:t>
      </w:r>
      <w:r w:rsidR="0071773B" w:rsidRPr="001332C1">
        <w:rPr>
          <w:rFonts w:ascii="Computer modern" w:hAnsi="Computer modern"/>
          <w:i/>
        </w:rPr>
        <w:t>P</w:t>
      </w:r>
      <w:r w:rsidR="0071773B" w:rsidRPr="001332C1">
        <w:rPr>
          <w:rFonts w:ascii="Computer modern" w:hAnsi="Computer modern"/>
        </w:rPr>
        <w:t xml:space="preserve"> &lt; 0.001</w:t>
      </w:r>
      <w:r w:rsidR="00DD1DCE" w:rsidRPr="001332C1">
        <w:rPr>
          <w:rFonts w:ascii="Computer modern" w:hAnsi="Computer modern"/>
        </w:rPr>
        <w:t xml:space="preserve">), and are unaffected by levels of tree </w:t>
      </w:r>
      <w:r w:rsidR="00DD1DCE" w:rsidRPr="001332C1">
        <w:rPr>
          <w:rFonts w:ascii="Computer modern" w:hAnsi="Computer modern"/>
        </w:rPr>
        <w:lastRenderedPageBreak/>
        <w:t>identification (not different amongst continents</w:t>
      </w:r>
      <w:r w:rsidR="0071773B" w:rsidRPr="001332C1">
        <w:rPr>
          <w:rFonts w:ascii="Computer modern" w:hAnsi="Computer modern"/>
        </w:rPr>
        <w:t xml:space="preserve">, </w:t>
      </w:r>
      <w:proofErr w:type="spellStart"/>
      <w:r w:rsidR="0071773B" w:rsidRPr="001332C1">
        <w:rPr>
          <w:rFonts w:ascii="Computer modern" w:hAnsi="Computer modern"/>
        </w:rPr>
        <w:t>Kruskal</w:t>
      </w:r>
      <w:proofErr w:type="spellEnd"/>
      <w:r w:rsidR="0071773B" w:rsidRPr="001332C1">
        <w:rPr>
          <w:rFonts w:ascii="Computer modern" w:hAnsi="Computer modern"/>
        </w:rPr>
        <w:t xml:space="preserve">-Wallis test </w:t>
      </w:r>
      <w:r w:rsidR="0071773B" w:rsidRPr="001332C1">
        <w:rPr>
          <w:rFonts w:ascii="Computer modern" w:hAnsi="Computer modern"/>
          <w:i/>
        </w:rPr>
        <w:t>H</w:t>
      </w:r>
      <w:r w:rsidR="0071773B" w:rsidRPr="001332C1">
        <w:rPr>
          <w:rFonts w:ascii="Computer modern" w:hAnsi="Computer modern"/>
        </w:rPr>
        <w:t xml:space="preserve"> = 2.1, </w:t>
      </w:r>
      <w:r w:rsidR="0071773B" w:rsidRPr="001332C1">
        <w:rPr>
          <w:rFonts w:ascii="Computer modern" w:hAnsi="Computer modern"/>
          <w:i/>
        </w:rPr>
        <w:t>P</w:t>
      </w:r>
      <w:r w:rsidR="0071773B" w:rsidRPr="001332C1">
        <w:rPr>
          <w:rFonts w:ascii="Computer modern" w:hAnsi="Computer modern"/>
        </w:rPr>
        <w:t xml:space="preserve"> = 0.335</w:t>
      </w:r>
      <w:r w:rsidR="00DD1DCE" w:rsidRPr="001332C1">
        <w:rPr>
          <w:rFonts w:ascii="Computer modern" w:hAnsi="Computer modern"/>
        </w:rPr>
        <w:t>)</w:t>
      </w:r>
      <w:r w:rsidR="0071773B" w:rsidRPr="001332C1">
        <w:rPr>
          <w:rFonts w:ascii="Computer modern" w:hAnsi="Computer modern"/>
        </w:rPr>
        <w:t xml:space="preserve">. </w:t>
      </w:r>
      <w:r w:rsidR="00166173" w:rsidRPr="001332C1">
        <w:rPr>
          <w:rFonts w:ascii="Computer modern" w:hAnsi="Computer modern"/>
        </w:rPr>
        <w:t xml:space="preserve">This </w:t>
      </w:r>
      <w:r w:rsidR="0013532C" w:rsidRPr="001332C1">
        <w:rPr>
          <w:rFonts w:ascii="Computer modern" w:hAnsi="Computer modern"/>
        </w:rPr>
        <w:t xml:space="preserve">pantropical assessment of </w:t>
      </w:r>
      <w:r w:rsidR="00675E2A">
        <w:rPr>
          <w:rFonts w:ascii="Computer modern" w:hAnsi="Computer modern"/>
        </w:rPr>
        <w:t>forest carbon stocks</w:t>
      </w:r>
      <w:r w:rsidR="00166173" w:rsidRPr="001332C1">
        <w:rPr>
          <w:rFonts w:ascii="Computer modern" w:hAnsi="Computer modern"/>
        </w:rPr>
        <w:t xml:space="preserve"> and diversity is consistent with previous </w:t>
      </w:r>
      <w:r w:rsidR="0013532C" w:rsidRPr="001332C1">
        <w:rPr>
          <w:rFonts w:ascii="Computer modern" w:hAnsi="Computer modern"/>
        </w:rPr>
        <w:t>reports</w:t>
      </w:r>
      <w:r w:rsidR="00166173" w:rsidRPr="001332C1">
        <w:rPr>
          <w:rFonts w:ascii="Computer modern" w:hAnsi="Computer modern"/>
        </w:rPr>
        <w:t xml:space="preserve"> from individual continents, </w:t>
      </w:r>
      <w:r w:rsidR="0013532C" w:rsidRPr="001332C1">
        <w:rPr>
          <w:rFonts w:ascii="Computer modern" w:hAnsi="Computer modern"/>
        </w:rPr>
        <w:t xml:space="preserve">indicating </w:t>
      </w:r>
      <w:r w:rsidR="00166173" w:rsidRPr="001332C1">
        <w:rPr>
          <w:rFonts w:ascii="Computer modern" w:hAnsi="Computer modern"/>
        </w:rPr>
        <w:t xml:space="preserve">high biomass in forests in Africa </w:t>
      </w:r>
      <w:hyperlink w:anchor="_ENREF_29" w:tooltip="Lewis, 2013 #70" w:history="1">
        <w:r w:rsidR="00BF7416" w:rsidRPr="001332C1">
          <w:rPr>
            <w:rFonts w:ascii="Computer modern" w:hAnsi="Computer modern"/>
          </w:rPr>
          <w:fldChar w:fldCharType="begin">
            <w:fldData xml:space="preserve">PEVuZE5vdGU+PENpdGU+PEF1dGhvcj5MZXdpczwvQXV0aG9yPjxZZWFyPjIwMTM8L1llYXI+PFJl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ZvbHVtZT4zNjg8L3ZvbHVtZT48bnVtYmVyPjE2MjU8L251bWJlcj48ZGF0
ZXM+PHllYXI+MjAxMzwveWVhcj48cHViLWRhdGVzPjxkYXRlPlNlcHRlbWJlciA1LCAyMDEzPC9k
YXRlPjwvcHViLWRhdGVzPjwvZGF0ZXM+PHVybHM+PHJlbGF0ZWQtdXJscz48dXJsPmh0dHA6Ly9y
c3RiLnJveWFsc29jaWV0eXB1Ymxpc2hpbmcub3JnL2NvbnRlbnQvMzY4LzE2MjUvMjAxMjAyOTUu
YWJzdHJhY3Q8L3VybD48L3JlbGF0ZWQtdXJscz48L3VybHM+PGVsZWN0cm9uaWMtcmVzb3VyY2Ut
bnVtPjEwLjEwOTgvcnN0Yi4yMDEyLjAyOTU8L2VsZWN0cm9uaWMtcmVzb3VyY2UtbnVtPjwvcmVj
b3JkPjwvQ2l0ZT48L0VuZE5vdGU+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MZXdpczwvQXV0aG9yPjxZZWFyPjIwMTM8L1llYXI+PFJl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ZvbHVtZT4zNjg8L3ZvbHVtZT48bnVtYmVyPjE2MjU8L251bWJlcj48ZGF0
ZXM+PHllYXI+MjAxMzwveWVhcj48cHViLWRhdGVzPjxkYXRlPlNlcHRlbWJlciA1LCAyMDEzPC9k
YXRlPjwvcHViLWRhdGVzPjwvZGF0ZXM+PHVybHM+PHJlbGF0ZWQtdXJscz48dXJsPmh0dHA6Ly9y
c3RiLnJveWFsc29jaWV0eXB1Ymxpc2hpbmcub3JnL2NvbnRlbnQvMzY4LzE2MjUvMjAxMjAyOTUu
YWJzdHJhY3Q8L3VybD48L3JlbGF0ZWQtdXJscz48L3VybHM+PGVsZWN0cm9uaWMtcmVzb3VyY2Ut
bnVtPjEwLjEwOTgvcnN0Yi4yMDEyLjAyOTU8L2VsZWN0cm9uaWMtcmVzb3VyY2UtbnVtPjwvcmVj
b3JkPjwvQ2l0ZT48L0VuZE5vdGU+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29</w:t>
        </w:r>
        <w:r w:rsidR="00BF7416" w:rsidRPr="001332C1">
          <w:rPr>
            <w:rFonts w:ascii="Computer modern" w:hAnsi="Computer modern"/>
          </w:rPr>
          <w:fldChar w:fldCharType="end"/>
        </w:r>
      </w:hyperlink>
      <w:r w:rsidR="0089681E" w:rsidRPr="001332C1">
        <w:rPr>
          <w:rFonts w:ascii="Computer modern" w:hAnsi="Computer modern"/>
        </w:rPr>
        <w:t xml:space="preserve"> and</w:t>
      </w:r>
      <w:r w:rsidR="00166173" w:rsidRPr="001332C1">
        <w:rPr>
          <w:rFonts w:ascii="Computer modern" w:hAnsi="Computer modern"/>
        </w:rPr>
        <w:t xml:space="preserve"> Borneo </w:t>
      </w:r>
      <w:r w:rsidR="00260A75" w:rsidRPr="001332C1">
        <w:rPr>
          <w:rFonts w:ascii="Computer modern" w:hAnsi="Computer modern"/>
        </w:rPr>
        <w:fldChar w:fldCharType="begin">
          <w:fldData xml:space="preserve">PEVuZE5vdGU+PENpdGU+PEF1dGhvcj5CYW5pbjwvQXV0aG9yPjxZZWFyPjIwMTQ8L1llYXI+PFJl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</w:fldData>
        </w:fldChar>
      </w:r>
      <w:r w:rsidR="007E5142" w:rsidRPr="001332C1">
        <w:rPr>
          <w:rFonts w:ascii="Computer modern" w:hAnsi="Computer modern"/>
        </w:rPr>
        <w:instrText xml:space="preserve"> ADDIN EN.CITE </w:instrText>
      </w:r>
      <w:r w:rsidR="007E5142" w:rsidRPr="001332C1">
        <w:rPr>
          <w:rFonts w:ascii="Computer modern" w:hAnsi="Computer modern"/>
        </w:rPr>
        <w:fldChar w:fldCharType="begin">
          <w:fldData xml:space="preserve">PEVuZE5vdGU+PENpdGU+PEF1dGhvcj5CYW5pbjwvQXV0aG9yPjxZZWFyPjIwMTQ8L1llYXI+PFJl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</w:fldData>
        </w:fldChar>
      </w:r>
      <w:r w:rsidR="007E5142" w:rsidRPr="001332C1">
        <w:rPr>
          <w:rFonts w:ascii="Computer modern" w:hAnsi="Computer modern"/>
        </w:rPr>
        <w:instrText xml:space="preserve"> ADDIN EN.CITE.DATA </w:instrText>
      </w:r>
      <w:r w:rsidR="007E5142" w:rsidRPr="001332C1">
        <w:rPr>
          <w:rFonts w:ascii="Computer modern" w:hAnsi="Computer modern"/>
        </w:rPr>
      </w:r>
      <w:r w:rsidR="007E5142" w:rsidRPr="001332C1">
        <w:rPr>
          <w:rFonts w:ascii="Computer modern" w:hAnsi="Computer modern"/>
        </w:rPr>
        <w:fldChar w:fldCharType="end"/>
      </w:r>
      <w:r w:rsidR="00260A75" w:rsidRPr="001332C1">
        <w:rPr>
          <w:rFonts w:ascii="Computer modern" w:hAnsi="Computer modern"/>
        </w:rPr>
      </w:r>
      <w:r w:rsidR="00260A75" w:rsidRPr="001332C1">
        <w:rPr>
          <w:rFonts w:ascii="Computer modern" w:hAnsi="Computer modern"/>
        </w:rPr>
        <w:fldChar w:fldCharType="separate"/>
      </w:r>
      <w:hyperlink w:anchor="_ENREF_30" w:tooltip="Banin, 2014 #86" w:history="1">
        <w:r w:rsidR="00BF7416" w:rsidRPr="001332C1">
          <w:rPr>
            <w:rFonts w:ascii="Computer modern" w:hAnsi="Computer modern"/>
            <w:noProof/>
            <w:vertAlign w:val="superscript"/>
          </w:rPr>
          <w:t>30</w:t>
        </w:r>
      </w:hyperlink>
      <w:r w:rsidR="007E5142" w:rsidRPr="001332C1">
        <w:rPr>
          <w:rFonts w:ascii="Computer modern" w:hAnsi="Computer modern"/>
          <w:noProof/>
          <w:vertAlign w:val="superscript"/>
        </w:rPr>
        <w:t>,</w:t>
      </w:r>
      <w:hyperlink w:anchor="_ENREF_31" w:tooltip="Slik, 2010 #87" w:history="1">
        <w:r w:rsidR="00BF7416" w:rsidRPr="001332C1">
          <w:rPr>
            <w:rFonts w:ascii="Computer modern" w:hAnsi="Computer modern"/>
            <w:noProof/>
            <w:vertAlign w:val="superscript"/>
          </w:rPr>
          <w:t>31</w:t>
        </w:r>
      </w:hyperlink>
      <w:r w:rsidR="00260A75" w:rsidRPr="001332C1">
        <w:rPr>
          <w:rFonts w:ascii="Computer modern" w:hAnsi="Computer modern"/>
        </w:rPr>
        <w:fldChar w:fldCharType="end"/>
      </w:r>
      <w:r w:rsidR="00166173" w:rsidRPr="001332C1">
        <w:rPr>
          <w:rFonts w:ascii="Computer modern" w:hAnsi="Computer modern"/>
        </w:rPr>
        <w:t xml:space="preserve">, high diversity in </w:t>
      </w:r>
      <w:r w:rsidR="00553CFC" w:rsidRPr="001332C1">
        <w:rPr>
          <w:rFonts w:ascii="Computer modern" w:hAnsi="Computer modern"/>
        </w:rPr>
        <w:t xml:space="preserve">central and </w:t>
      </w:r>
      <w:r w:rsidR="00166173" w:rsidRPr="001332C1">
        <w:rPr>
          <w:rFonts w:ascii="Computer modern" w:hAnsi="Computer modern"/>
        </w:rPr>
        <w:t xml:space="preserve">western Amazonia </w:t>
      </w:r>
      <w:hyperlink w:anchor="_ENREF_32" w:tooltip="Gentry, 1988 #127"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Gentry&lt;/Author&gt;&lt;Year&gt;1988&lt;/Year&gt;&lt;RecNum&gt;127&lt;/RecNum&gt;&lt;DisplayText&gt;&lt;style face="superscript"&gt;32&lt;/style&gt;&lt;/DisplayText&gt;&lt;record&gt;&lt;rec-number&gt;127&lt;/rec-number&gt;&lt;foreign-keys&gt;&lt;key app="EN" db-id="va9vtzde2xsrzkeeratxfea6ddx5e9x0592e"&gt;127&lt;/key&gt;&lt;/foreign-keys&gt;&lt;ref-type name="Journal Article"&gt;17&lt;/ref-type&gt;&lt;contributors&gt;&lt;authors&gt;&lt;author&gt;Gentry, Alwyn H.&lt;/author&gt;&lt;/authors&gt;&lt;/contributors&gt;&lt;titles&gt;&lt;title&gt;Tree species richness of upper Amazonian forests&lt;/title&gt;&lt;secondary-title&gt;Proceedings of the National Academy of Sciences&lt;/secondary-title&gt;&lt;/titles&gt;&lt;periodical&gt;&lt;full-title&gt;Proceedings of the National Academy of Sciences&lt;/full-title&gt;&lt;/periodical&gt;&lt;pages&gt;156-159&lt;/pages&gt;&lt;volume&gt;85&lt;/volume&gt;&lt;number&gt;1&lt;/number&gt;&lt;dates&gt;&lt;year&gt;1988&lt;/year&gt;&lt;pub-dates&gt;&lt;date&gt;January 1, 1988&lt;/date&gt;&lt;/pub-dates&gt;&lt;/dates&gt;&lt;urls&gt;&lt;related-urls&gt;&lt;url&gt;http://www.pnas.org/content/85/1/156.abstract&lt;/url&gt;&lt;/related-urls&gt;&lt;/urls&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32</w:t>
        </w:r>
        <w:r w:rsidR="00BF7416" w:rsidRPr="001332C1">
          <w:rPr>
            <w:rFonts w:ascii="Computer modern" w:hAnsi="Computer modern"/>
          </w:rPr>
          <w:fldChar w:fldCharType="end"/>
        </w:r>
      </w:hyperlink>
      <w:r w:rsidR="00166173" w:rsidRPr="001332C1">
        <w:rPr>
          <w:rFonts w:ascii="Computer modern" w:hAnsi="Computer modern"/>
        </w:rPr>
        <w:t xml:space="preserve"> and low diversity in Africa </w:t>
      </w:r>
      <w:r w:rsidR="00260A75" w:rsidRPr="001332C1">
        <w:rPr>
          <w:rFonts w:ascii="Computer modern" w:hAnsi="Computer modern"/>
        </w:rPr>
        <w:fldChar w:fldCharType="begin">
          <w:fldData xml:space="preserve">PEVuZE5vdGU+PENpdGU+PEF1dGhvcj5TbGlrPC9BdXRob3I+PFllYXI+MjAxNTwvWWVhcj48UmVj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</w:fldData>
        </w:fldChar>
      </w:r>
      <w:r w:rsidR="007E5142" w:rsidRPr="001332C1">
        <w:rPr>
          <w:rFonts w:ascii="Computer modern" w:hAnsi="Computer modern"/>
        </w:rPr>
        <w:instrText xml:space="preserve"> ADDIN EN.CITE </w:instrText>
      </w:r>
      <w:r w:rsidR="007E5142" w:rsidRPr="001332C1">
        <w:rPr>
          <w:rFonts w:ascii="Computer modern" w:hAnsi="Computer modern"/>
        </w:rPr>
        <w:fldChar w:fldCharType="begin">
          <w:fldData xml:space="preserve">PEVuZE5vdGU+PENpdGU+PEF1dGhvcj5TbGlrPC9BdXRob3I+PFllYXI+MjAxNTwvWWVhcj48UmVj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</w:fldData>
        </w:fldChar>
      </w:r>
      <w:r w:rsidR="007E5142" w:rsidRPr="001332C1">
        <w:rPr>
          <w:rFonts w:ascii="Computer modern" w:hAnsi="Computer modern"/>
        </w:rPr>
        <w:instrText xml:space="preserve"> ADDIN EN.CITE.DATA </w:instrText>
      </w:r>
      <w:r w:rsidR="007E5142" w:rsidRPr="001332C1">
        <w:rPr>
          <w:rFonts w:ascii="Computer modern" w:hAnsi="Computer modern"/>
        </w:rPr>
      </w:r>
      <w:r w:rsidR="007E5142" w:rsidRPr="001332C1">
        <w:rPr>
          <w:rFonts w:ascii="Computer modern" w:hAnsi="Computer modern"/>
        </w:rPr>
        <w:fldChar w:fldCharType="end"/>
      </w:r>
      <w:r w:rsidR="00260A75" w:rsidRPr="001332C1">
        <w:rPr>
          <w:rFonts w:ascii="Computer modern" w:hAnsi="Computer modern"/>
        </w:rPr>
      </w:r>
      <w:r w:rsidR="00260A75" w:rsidRPr="001332C1">
        <w:rPr>
          <w:rFonts w:ascii="Computer modern" w:hAnsi="Computer modern"/>
        </w:rPr>
        <w:fldChar w:fldCharType="separate"/>
      </w:r>
      <w:hyperlink w:anchor="_ENREF_33" w:tooltip="Slik, 2015 #175" w:history="1">
        <w:r w:rsidR="00BF7416" w:rsidRPr="001332C1">
          <w:rPr>
            <w:rFonts w:ascii="Computer modern" w:hAnsi="Computer modern"/>
            <w:noProof/>
            <w:vertAlign w:val="superscript"/>
          </w:rPr>
          <w:t>33</w:t>
        </w:r>
      </w:hyperlink>
      <w:r w:rsidR="007E5142" w:rsidRPr="001332C1">
        <w:rPr>
          <w:rFonts w:ascii="Computer modern" w:hAnsi="Computer modern"/>
          <w:noProof/>
          <w:vertAlign w:val="superscript"/>
        </w:rPr>
        <w:t>,</w:t>
      </w:r>
      <w:hyperlink w:anchor="_ENREF_34" w:tooltip="Parmentier, 2007 #128" w:history="1">
        <w:r w:rsidR="00BF7416" w:rsidRPr="001332C1">
          <w:rPr>
            <w:rFonts w:ascii="Computer modern" w:hAnsi="Computer modern"/>
            <w:noProof/>
            <w:vertAlign w:val="superscript"/>
          </w:rPr>
          <w:t>34</w:t>
        </w:r>
      </w:hyperlink>
      <w:r w:rsidR="00260A75" w:rsidRPr="001332C1">
        <w:rPr>
          <w:rFonts w:ascii="Computer modern" w:hAnsi="Computer modern"/>
        </w:rPr>
        <w:fldChar w:fldCharType="end"/>
      </w:r>
      <w:r w:rsidR="00166173" w:rsidRPr="001332C1">
        <w:rPr>
          <w:rFonts w:ascii="Computer modern" w:hAnsi="Computer modern"/>
        </w:rPr>
        <w:t xml:space="preserve">. Our analysis demonstrates that forests across the </w:t>
      </w:r>
      <w:proofErr w:type="spellStart"/>
      <w:r w:rsidR="00166173" w:rsidRPr="001332C1">
        <w:rPr>
          <w:rFonts w:ascii="Computer modern" w:hAnsi="Computer modern"/>
        </w:rPr>
        <w:t>Sundaland</w:t>
      </w:r>
      <w:proofErr w:type="spellEnd"/>
      <w:r w:rsidR="00166173" w:rsidRPr="001332C1">
        <w:rPr>
          <w:rFonts w:ascii="Computer modern" w:hAnsi="Computer modern"/>
        </w:rPr>
        <w:t xml:space="preserve"> region of Southeast Asia are not only amongst the most diverse in the tropics, as noted </w:t>
      </w:r>
      <w:r w:rsidR="00E9054E" w:rsidRPr="001332C1">
        <w:rPr>
          <w:rFonts w:ascii="Computer modern" w:hAnsi="Computer modern"/>
        </w:rPr>
        <w:t>elsewhere</w:t>
      </w:r>
      <w:hyperlink w:anchor="_ENREF_33" w:tooltip="Slik, 2015 #175" w:history="1">
        <w:r w:rsidR="00BF7416" w:rsidRPr="001332C1">
          <w:rPr>
            <w:rFonts w:ascii="Computer modern" w:hAnsi="Computer modern"/>
          </w:rPr>
          <w:fldChar w:fldCharType="begin">
            <w:fldData xml:space="preserve">PEVuZE5vdGU+PENpdGU+PEF1dGhvcj5TbGlrPC9BdXRob3I+PFllYXI+MjAxNTwvWWVhcj48UmVj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TbGlrPC9BdXRob3I+PFllYXI+MjAxNTwvWWVhcj48UmVj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33</w:t>
        </w:r>
        <w:r w:rsidR="00BF7416" w:rsidRPr="001332C1">
          <w:rPr>
            <w:rFonts w:ascii="Computer modern" w:hAnsi="Computer modern"/>
          </w:rPr>
          <w:fldChar w:fldCharType="end"/>
        </w:r>
      </w:hyperlink>
      <w:r w:rsidR="00166173" w:rsidRPr="001332C1">
        <w:rPr>
          <w:rFonts w:ascii="Computer modern" w:hAnsi="Computer modern"/>
        </w:rPr>
        <w:t xml:space="preserve">, but also amongst the most carbon-dense. </w:t>
      </w:r>
    </w:p>
    <w:p w14:paraId="5059960B" w14:textId="5F3EF895" w:rsidR="00166173" w:rsidRPr="001332C1" w:rsidRDefault="00166173" w:rsidP="00166173">
      <w:pPr>
        <w:spacing w:line="480" w:lineRule="auto"/>
        <w:rPr>
          <w:rFonts w:ascii="Computer modern" w:hAnsi="Computer modern"/>
        </w:rPr>
      </w:pPr>
      <w:r w:rsidRPr="001332C1">
        <w:rPr>
          <w:rFonts w:ascii="Computer modern" w:hAnsi="Computer modern"/>
        </w:rPr>
        <w:t>Beta-diversity also showed contrasting patterns amongst continents. Tree communities in neighbourin</w:t>
      </w:r>
      <w:r w:rsidRPr="001332C1">
        <w:rPr>
          <w:rFonts w:ascii="Computer modern" w:hAnsi="Computer modern" w:hint="eastAsia"/>
        </w:rPr>
        <w:t>g</w:t>
      </w:r>
      <w:r w:rsidRPr="001332C1">
        <w:rPr>
          <w:rFonts w:ascii="Computer modern" w:hAnsi="Computer modern"/>
        </w:rPr>
        <w:t xml:space="preserve"> forest</w:t>
      </w:r>
      <w:r w:rsidR="00CE0898" w:rsidRPr="001332C1">
        <w:rPr>
          <w:rFonts w:ascii="Computer modern" w:hAnsi="Computer modern"/>
        </w:rPr>
        <w:t>s</w:t>
      </w:r>
      <w:r w:rsidRPr="001332C1">
        <w:rPr>
          <w:rFonts w:ascii="Computer modern" w:hAnsi="Computer modern"/>
        </w:rPr>
        <w:t xml:space="preserve"> were least similar in Asia and most similar in Africa</w:t>
      </w:r>
      <w:r w:rsidR="00CE0898" w:rsidRPr="001332C1">
        <w:rPr>
          <w:rFonts w:ascii="Computer modern" w:hAnsi="Computer modern"/>
        </w:rPr>
        <w:t>, where diversity rapidly saturates over geogra</w:t>
      </w:r>
      <w:r w:rsidR="00D7116B" w:rsidRPr="001332C1">
        <w:rPr>
          <w:rFonts w:ascii="Computer modern" w:hAnsi="Computer modern"/>
        </w:rPr>
        <w:t>phic distance and plots (Fig. 2</w:t>
      </w:r>
      <w:r w:rsidR="007F4FB6" w:rsidRPr="001332C1">
        <w:rPr>
          <w:rFonts w:ascii="Computer modern" w:hAnsi="Computer modern"/>
        </w:rPr>
        <w:t>, Supplementary Fig.</w:t>
      </w:r>
      <w:r w:rsidR="003C1FD3" w:rsidRPr="001332C1">
        <w:rPr>
          <w:rFonts w:ascii="Computer modern" w:hAnsi="Computer modern"/>
        </w:rPr>
        <w:t xml:space="preserve"> 1</w:t>
      </w:r>
      <w:r w:rsidR="000714FF" w:rsidRPr="001332C1">
        <w:rPr>
          <w:rFonts w:ascii="Computer modern" w:hAnsi="Computer modern"/>
        </w:rPr>
        <w:t>1</w:t>
      </w:r>
      <w:r w:rsidR="00CE0898" w:rsidRPr="001332C1">
        <w:rPr>
          <w:rFonts w:ascii="Computer modern" w:hAnsi="Computer modern"/>
        </w:rPr>
        <w:t xml:space="preserve">). However while </w:t>
      </w:r>
      <w:r w:rsidRPr="001332C1">
        <w:rPr>
          <w:rFonts w:ascii="Computer modern" w:hAnsi="Computer modern"/>
        </w:rPr>
        <w:t>similarity in species composition decayed mo</w:t>
      </w:r>
      <w:r w:rsidR="00CE0898" w:rsidRPr="001332C1">
        <w:rPr>
          <w:rFonts w:ascii="Computer modern" w:hAnsi="Computer modern"/>
        </w:rPr>
        <w:t>st</w:t>
      </w:r>
      <w:r w:rsidRPr="001332C1">
        <w:rPr>
          <w:rFonts w:ascii="Computer modern" w:hAnsi="Computer modern"/>
        </w:rPr>
        <w:t xml:space="preserve"> strongly with distance in South America, </w:t>
      </w:r>
      <w:r w:rsidR="00CE0898" w:rsidRPr="001332C1">
        <w:rPr>
          <w:rFonts w:ascii="Computer modern" w:hAnsi="Computer modern"/>
        </w:rPr>
        <w:t>there was</w:t>
      </w:r>
      <w:r w:rsidRPr="001332C1">
        <w:rPr>
          <w:rFonts w:ascii="Computer modern" w:hAnsi="Computer modern"/>
        </w:rPr>
        <w:t xml:space="preserve"> </w:t>
      </w:r>
      <w:r w:rsidR="00CE0898" w:rsidRPr="001332C1">
        <w:rPr>
          <w:rFonts w:ascii="Computer modern" w:hAnsi="Computer modern"/>
        </w:rPr>
        <w:t>w</w:t>
      </w:r>
      <w:r w:rsidRPr="001332C1">
        <w:rPr>
          <w:rFonts w:ascii="Computer modern" w:hAnsi="Computer modern"/>
        </w:rPr>
        <w:t>eak</w:t>
      </w:r>
      <w:r w:rsidR="001D1082">
        <w:rPr>
          <w:rFonts w:ascii="Computer modern" w:hAnsi="Computer modern"/>
        </w:rPr>
        <w:t>er</w:t>
      </w:r>
      <w:r w:rsidRPr="001332C1">
        <w:rPr>
          <w:rFonts w:ascii="Computer modern" w:hAnsi="Computer modern"/>
        </w:rPr>
        <w:t xml:space="preserve"> distance decay in </w:t>
      </w:r>
      <w:r w:rsidR="00D7116B" w:rsidRPr="001332C1">
        <w:rPr>
          <w:rFonts w:ascii="Computer modern" w:hAnsi="Computer modern"/>
        </w:rPr>
        <w:t>Asia (Fig. 2</w:t>
      </w:r>
      <w:r w:rsidR="000714FF" w:rsidRPr="001332C1">
        <w:rPr>
          <w:rFonts w:ascii="Computer modern" w:hAnsi="Computer modern"/>
        </w:rPr>
        <w:t>, Supplementary Fig. 12</w:t>
      </w:r>
      <w:r w:rsidRPr="001332C1">
        <w:rPr>
          <w:rFonts w:ascii="Computer modern" w:hAnsi="Computer modern"/>
        </w:rPr>
        <w:t xml:space="preserve">). </w:t>
      </w:r>
      <w:r w:rsidR="00600D0B" w:rsidRPr="001332C1">
        <w:rPr>
          <w:rFonts w:ascii="Computer modern" w:hAnsi="Computer modern"/>
        </w:rPr>
        <w:t>As a result, while adjacent stands dif</w:t>
      </w:r>
      <w:r w:rsidR="00D7116B" w:rsidRPr="001332C1">
        <w:rPr>
          <w:rFonts w:ascii="Computer modern" w:hAnsi="Computer modern"/>
        </w:rPr>
        <w:t xml:space="preserve">fer most in Asia, at distances </w:t>
      </w:r>
      <w:r w:rsidR="00600D0B" w:rsidRPr="001332C1">
        <w:rPr>
          <w:rFonts w:ascii="Computer modern" w:hAnsi="Computer modern"/>
        </w:rPr>
        <w:t xml:space="preserve">&gt;1,000 km plots </w:t>
      </w:r>
      <w:r w:rsidRPr="001332C1">
        <w:rPr>
          <w:rFonts w:ascii="Computer modern" w:hAnsi="Computer modern"/>
        </w:rPr>
        <w:t>in Asia</w:t>
      </w:r>
      <w:r w:rsidR="00600D0B" w:rsidRPr="001332C1">
        <w:rPr>
          <w:rFonts w:ascii="Computer modern" w:hAnsi="Computer modern"/>
        </w:rPr>
        <w:t xml:space="preserve"> are </w:t>
      </w:r>
      <w:r w:rsidR="00C85C11" w:rsidRPr="001332C1">
        <w:rPr>
          <w:rFonts w:ascii="Computer modern" w:hAnsi="Computer modern"/>
        </w:rPr>
        <w:t xml:space="preserve">no more dissimilar </w:t>
      </w:r>
      <w:r w:rsidR="000714FF" w:rsidRPr="001332C1">
        <w:rPr>
          <w:rFonts w:ascii="Computer modern" w:hAnsi="Computer modern"/>
        </w:rPr>
        <w:t>than equidistant</w:t>
      </w:r>
      <w:r w:rsidR="00600D0B" w:rsidRPr="001332C1">
        <w:rPr>
          <w:rFonts w:ascii="Computer modern" w:hAnsi="Computer modern"/>
        </w:rPr>
        <w:t xml:space="preserve"> plot pairs in </w:t>
      </w:r>
      <w:r w:rsidRPr="001332C1">
        <w:rPr>
          <w:rFonts w:ascii="Computer modern" w:hAnsi="Computer modern"/>
        </w:rPr>
        <w:t>South America</w:t>
      </w:r>
      <w:r w:rsidR="00600D0B" w:rsidRPr="001332C1">
        <w:rPr>
          <w:rFonts w:ascii="Computer modern" w:hAnsi="Computer modern"/>
        </w:rPr>
        <w:t xml:space="preserve">. </w:t>
      </w:r>
      <w:r w:rsidR="00C85C11" w:rsidRPr="001332C1">
        <w:rPr>
          <w:rFonts w:ascii="Computer modern" w:hAnsi="Computer modern"/>
        </w:rPr>
        <w:t>Differences in beta diversity could have been driven by differences in gamma diversity</w:t>
      </w:r>
      <w:r w:rsidR="009C425A" w:rsidRPr="001332C1">
        <w:rPr>
          <w:rFonts w:ascii="Computer modern" w:hAnsi="Computer modern"/>
        </w:rPr>
        <w:t xml:space="preserve"> </w:t>
      </w:r>
      <w:hyperlink w:anchor="_ENREF_35" w:tooltip="Kraft, 2011 #365"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Kraft&lt;/Author&gt;&lt;Year&gt;2011&lt;/Year&gt;&lt;RecNum&gt;365&lt;/RecNum&gt;&lt;DisplayText&gt;&lt;style face="superscript"&gt;35&lt;/style&gt;&lt;/DisplayText&gt;&lt;record&gt;&lt;rec-number&gt;365&lt;/rec-number&gt;&lt;foreign-keys&gt;&lt;key app="EN" db-id="va9vtzde2xsrzkeeratxfea6ddx5e9x0592e"&gt;365&lt;/key&gt;&lt;/foreign-keys&gt;&lt;ref-type name="Journal Article"&gt;17&lt;/ref-type&gt;&lt;contributors&gt;&lt;authors&gt;&lt;author&gt;Kraft, Nathan J. B.&lt;/author&gt;&lt;author&gt;Comita, Liza S.&lt;/author&gt;&lt;author&gt;Chase, Jonathan M.&lt;/author&gt;&lt;author&gt;Sanders, Nathan J.&lt;/author&gt;&lt;author&gt;Swenson, Nathan G.&lt;/author&gt;&lt;author&gt;Crist, Thomas O.&lt;/author&gt;&lt;author&gt;Stegen, James C.&lt;/author&gt;&lt;author&gt;Vellend, Mark&lt;/author&gt;&lt;author&gt;Boyle, Brad&lt;/author&gt;&lt;author&gt;Anderson, Marti J.&lt;/author&gt;&lt;author&gt;Cornell, Howard V.&lt;/author&gt;&lt;author&gt;Davies, Kendi F.&lt;/author&gt;&lt;author&gt;Freestone, Amy L.&lt;/author&gt;&lt;author&gt;Inouye, Brian D.&lt;/author&gt;&lt;author&gt;Harrison, Susan P.&lt;/author&gt;&lt;author&gt;Myers, Jonathan A.&lt;/author&gt;&lt;/authors&gt;&lt;/contributors&gt;&lt;titles&gt;&lt;title&gt;Disentangling the Drivers of </w:instrText>
        </w:r>
        <w:r w:rsidR="00BF7416" w:rsidRPr="001332C1">
          <w:rPr>
            <w:rFonts w:ascii="Computer modern" w:hAnsi="Computer modern" w:hint="eastAsia"/>
          </w:rPr>
          <w:instrText>β</w:instrText>
        </w:r>
        <w:r w:rsidR="00BF7416" w:rsidRPr="001332C1">
          <w:rPr>
            <w:rFonts w:ascii="Computer modern" w:hAnsi="Computer modern"/>
          </w:rPr>
          <w:instrText xml:space="preserve"> Diversity Along Latitudinal and Elevational Gradients&lt;/title&gt;&lt;secondary-title&gt;Science&lt;/secondary-title&gt;&lt;/titles&gt;&lt;periodical&gt;&lt;full-title&gt;Science&lt;/full-title&gt;&lt;/periodical&gt;&lt;pages&gt;1755-1758&lt;/pages&gt;&lt;volume&gt;333&lt;/volume&gt;&lt;number&gt;6050&lt;/number&gt;&lt;dates&gt;&lt;year&gt;2011&lt;/year&gt;&lt;pub-dates&gt;&lt;date&gt;2011-09-23 00:00:00&lt;/date&gt;&lt;/pub-dates&gt;&lt;/dates&gt;&lt;urls&gt;&lt;related-urls&gt;&lt;url&gt;http://science.sciencemag.org/sci/333/6050/1755.full.pdf&lt;/url&gt;&lt;/related-urls&gt;&lt;/urls&gt;&lt;electronic-resource-num&gt;10.1126/science.1208584&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35</w:t>
        </w:r>
        <w:r w:rsidR="00BF7416" w:rsidRPr="001332C1">
          <w:rPr>
            <w:rFonts w:ascii="Computer modern" w:hAnsi="Computer modern"/>
          </w:rPr>
          <w:fldChar w:fldCharType="end"/>
        </w:r>
      </w:hyperlink>
      <w:r w:rsidR="00C85C11" w:rsidRPr="001332C1">
        <w:rPr>
          <w:rFonts w:ascii="Computer modern" w:hAnsi="Computer modern"/>
        </w:rPr>
        <w:t>. However, local tree communities remained more similar in Africa than other continents when null models were used to account for variation in gamma diversity (</w:t>
      </w:r>
      <w:r w:rsidR="000714FF" w:rsidRPr="001332C1">
        <w:rPr>
          <w:rFonts w:ascii="Computer modern" w:hAnsi="Computer modern"/>
        </w:rPr>
        <w:t>Supplementary Fig. 13</w:t>
      </w:r>
      <w:r w:rsidR="00C85C11" w:rsidRPr="001332C1">
        <w:rPr>
          <w:rFonts w:ascii="Computer modern" w:hAnsi="Computer modern"/>
        </w:rPr>
        <w:t xml:space="preserve">). Gamma diversity was comparable in South America and </w:t>
      </w:r>
      <w:proofErr w:type="gramStart"/>
      <w:r w:rsidR="00C85C11" w:rsidRPr="001332C1">
        <w:rPr>
          <w:rFonts w:ascii="Computer modern" w:hAnsi="Computer modern"/>
        </w:rPr>
        <w:t>Asia</w:t>
      </w:r>
      <w:r w:rsidR="009C425A" w:rsidRPr="001332C1">
        <w:rPr>
          <w:rFonts w:ascii="Computer modern" w:hAnsi="Computer modern"/>
        </w:rPr>
        <w:t xml:space="preserve"> </w:t>
      </w:r>
      <w:proofErr w:type="gramEnd"/>
      <w:r w:rsidR="00F919AF">
        <w:fldChar w:fldCharType="begin"/>
      </w:r>
      <w:r w:rsidR="00F919AF">
        <w:instrText xml:space="preserve"> HYPERLINK \l "_ENREF_33" \o "Slik, 2015 #175" </w:instrText>
      </w:r>
      <w:r w:rsidR="00F919AF">
        <w:fldChar w:fldCharType="separate"/>
      </w:r>
      <w:r w:rsidR="00BF7416" w:rsidRPr="001332C1">
        <w:rPr>
          <w:rFonts w:ascii="Computer modern" w:hAnsi="Computer modern"/>
        </w:rPr>
        <w:fldChar w:fldCharType="begin">
          <w:fldData xml:space="preserve">PEVuZE5vdGU+PENpdGU+PEF1dGhvcj5TbGlrPC9BdXRob3I+PFllYXI+MjAxNTwvWWVhcj48UmVj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TbGlrPC9BdXRob3I+PFllYXI+MjAxNTwvWWVhcj48UmVj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33</w:t>
      </w:r>
      <w:r w:rsidR="00BF7416" w:rsidRPr="001332C1">
        <w:rPr>
          <w:rFonts w:ascii="Computer modern" w:hAnsi="Computer modern"/>
        </w:rPr>
        <w:fldChar w:fldCharType="end"/>
      </w:r>
      <w:r w:rsidR="00F919AF">
        <w:rPr>
          <w:rFonts w:ascii="Computer modern" w:hAnsi="Computer modern"/>
        </w:rPr>
        <w:fldChar w:fldCharType="end"/>
      </w:r>
      <w:r w:rsidR="00C85C11" w:rsidRPr="001332C1">
        <w:rPr>
          <w:rFonts w:ascii="Computer modern" w:hAnsi="Computer modern"/>
        </w:rPr>
        <w:t xml:space="preserve">, so was unlikely to drive differences in </w:t>
      </w:r>
      <w:r w:rsidR="00FF1517" w:rsidRPr="001332C1">
        <w:rPr>
          <w:rFonts w:ascii="Computer modern" w:hAnsi="Computer modern"/>
        </w:rPr>
        <w:t>the distance decay of tree community similarity in those continents.</w:t>
      </w:r>
    </w:p>
    <w:p w14:paraId="17DE09E7" w14:textId="77777777" w:rsidR="00D7116B" w:rsidRPr="001332C1" w:rsidRDefault="00600D0B" w:rsidP="00166173">
      <w:pPr>
        <w:spacing w:line="480" w:lineRule="auto"/>
        <w:rPr>
          <w:rFonts w:ascii="Computer modern" w:hAnsi="Computer modern"/>
        </w:rPr>
      </w:pPr>
      <w:r w:rsidRPr="001332C1">
        <w:rPr>
          <w:rFonts w:ascii="Computer modern" w:hAnsi="Computer modern"/>
          <w:u w:val="single"/>
        </w:rPr>
        <w:t>Large-scale d</w:t>
      </w:r>
      <w:r w:rsidRPr="001332C1">
        <w:rPr>
          <w:rFonts w:ascii="Computer modern" w:hAnsi="Computer modern" w:hint="eastAsia"/>
          <w:u w:val="single"/>
        </w:rPr>
        <w:t>iversity-carbon relationships</w:t>
      </w:r>
    </w:p>
    <w:p w14:paraId="3C2E9798" w14:textId="4C5BE329" w:rsidR="00166173" w:rsidRPr="001332C1" w:rsidRDefault="003450CF" w:rsidP="00166173">
      <w:pPr>
        <w:spacing w:line="480" w:lineRule="auto"/>
        <w:rPr>
          <w:rFonts w:ascii="Computer modern" w:hAnsi="Computer modern"/>
        </w:rPr>
      </w:pPr>
      <w:r w:rsidRPr="001332C1">
        <w:rPr>
          <w:rFonts w:ascii="Computer modern" w:hAnsi="Computer modern"/>
        </w:rPr>
        <w:t xml:space="preserve">Notably, </w:t>
      </w:r>
      <w:r w:rsidR="000A41C9">
        <w:rPr>
          <w:rFonts w:ascii="Computer modern" w:hAnsi="Computer modern"/>
        </w:rPr>
        <w:t xml:space="preserve">aboveground </w:t>
      </w:r>
      <w:r w:rsidRPr="001332C1">
        <w:rPr>
          <w:rFonts w:ascii="Computer modern" w:hAnsi="Computer modern"/>
        </w:rPr>
        <w:t xml:space="preserve">carbon </w:t>
      </w:r>
      <w:r w:rsidR="000A41C9">
        <w:rPr>
          <w:rFonts w:ascii="Computer modern" w:hAnsi="Computer modern"/>
        </w:rPr>
        <w:t>stocks in live biomass per unit area</w:t>
      </w:r>
      <w:r w:rsidR="000A41C9" w:rsidRPr="001332C1">
        <w:rPr>
          <w:rFonts w:ascii="Computer modern" w:hAnsi="Computer modern"/>
        </w:rPr>
        <w:t xml:space="preserve"> </w:t>
      </w:r>
      <w:r w:rsidR="00166173" w:rsidRPr="001332C1">
        <w:rPr>
          <w:rFonts w:ascii="Computer modern" w:hAnsi="Computer modern"/>
        </w:rPr>
        <w:t xml:space="preserve">was </w:t>
      </w:r>
      <w:r w:rsidR="004F42F3" w:rsidRPr="001332C1">
        <w:rPr>
          <w:rFonts w:ascii="Computer modern" w:hAnsi="Computer modern"/>
        </w:rPr>
        <w:t>un</w:t>
      </w:r>
      <w:r w:rsidR="00166173" w:rsidRPr="001332C1">
        <w:rPr>
          <w:rFonts w:ascii="Computer modern" w:hAnsi="Computer modern"/>
        </w:rPr>
        <w:t xml:space="preserve">related to </w:t>
      </w:r>
      <w:r w:rsidR="000A41C9">
        <w:rPr>
          <w:rFonts w:ascii="Computer modern" w:hAnsi="Computer modern"/>
        </w:rPr>
        <w:t xml:space="preserve">tree </w:t>
      </w:r>
      <w:r w:rsidR="00166173" w:rsidRPr="001332C1">
        <w:rPr>
          <w:rFonts w:ascii="Computer modern" w:hAnsi="Computer modern"/>
        </w:rPr>
        <w:t>species richness amongst 1 ha plots</w:t>
      </w:r>
      <w:r w:rsidR="00600D0B" w:rsidRPr="001332C1">
        <w:rPr>
          <w:rFonts w:ascii="Computer modern" w:hAnsi="Computer modern"/>
        </w:rPr>
        <w:t xml:space="preserve">, whether analysed </w:t>
      </w:r>
      <w:r w:rsidR="00166173" w:rsidRPr="001332C1">
        <w:rPr>
          <w:rFonts w:ascii="Computer modern" w:hAnsi="Computer modern"/>
        </w:rPr>
        <w:t xml:space="preserve">within continents or </w:t>
      </w:r>
      <w:r w:rsidR="002279B4" w:rsidRPr="001332C1">
        <w:rPr>
          <w:rFonts w:ascii="Computer modern" w:hAnsi="Computer modern"/>
        </w:rPr>
        <w:t>when combining all data</w:t>
      </w:r>
      <w:r w:rsidR="00166173" w:rsidRPr="001332C1">
        <w:rPr>
          <w:rFonts w:ascii="Computer modern" w:hAnsi="Computer modern"/>
        </w:rPr>
        <w:t xml:space="preserve"> in a pan-tropical analysis (Fig. 1</w:t>
      </w:r>
      <w:r w:rsidR="006E5B4D" w:rsidRPr="001332C1">
        <w:rPr>
          <w:rFonts w:ascii="Computer modern" w:hAnsi="Computer modern"/>
        </w:rPr>
        <w:t>, Table 3</w:t>
      </w:r>
      <w:r w:rsidR="00166173" w:rsidRPr="001332C1">
        <w:rPr>
          <w:rFonts w:ascii="Computer modern" w:hAnsi="Computer modern"/>
        </w:rPr>
        <w:t>). Correlations with other diversity metrics varied in sign but were also n</w:t>
      </w:r>
      <w:r w:rsidR="003125BC" w:rsidRPr="001332C1">
        <w:rPr>
          <w:rFonts w:ascii="Computer modern" w:hAnsi="Computer modern"/>
        </w:rPr>
        <w:t>on-significant</w:t>
      </w:r>
      <w:r w:rsidR="006E5B4D" w:rsidRPr="001332C1">
        <w:rPr>
          <w:rFonts w:ascii="Computer modern" w:hAnsi="Computer modern"/>
        </w:rPr>
        <w:t xml:space="preserve"> (Table 3</w:t>
      </w:r>
      <w:r w:rsidR="000714FF" w:rsidRPr="001332C1">
        <w:rPr>
          <w:rFonts w:ascii="Computer modern" w:hAnsi="Computer modern"/>
        </w:rPr>
        <w:t>, Supplementary Fig. 14</w:t>
      </w:r>
      <w:r w:rsidR="00166173" w:rsidRPr="001332C1">
        <w:rPr>
          <w:rFonts w:ascii="Computer modern" w:hAnsi="Computer modern"/>
        </w:rPr>
        <w:t>). Thus,</w:t>
      </w:r>
      <w:r w:rsidR="00600D0B" w:rsidRPr="001332C1">
        <w:rPr>
          <w:rFonts w:ascii="Computer modern" w:hAnsi="Computer modern"/>
        </w:rPr>
        <w:t xml:space="preserve"> in tropical forests</w:t>
      </w:r>
      <w:r w:rsidR="00166173" w:rsidRPr="001332C1">
        <w:rPr>
          <w:rFonts w:ascii="Computer modern" w:hAnsi="Computer modern"/>
        </w:rPr>
        <w:t xml:space="preserve"> high </w:t>
      </w:r>
      <w:r w:rsidRPr="001332C1">
        <w:rPr>
          <w:rFonts w:ascii="Computer modern" w:hAnsi="Computer modern"/>
        </w:rPr>
        <w:t xml:space="preserve">values of </w:t>
      </w:r>
      <w:r w:rsidR="00166173" w:rsidRPr="001332C1">
        <w:rPr>
          <w:rFonts w:ascii="Computer modern" w:hAnsi="Computer modern"/>
        </w:rPr>
        <w:t xml:space="preserve">diversity and </w:t>
      </w:r>
      <w:r w:rsidRPr="001332C1">
        <w:rPr>
          <w:rFonts w:ascii="Computer modern" w:hAnsi="Computer modern"/>
        </w:rPr>
        <w:t xml:space="preserve">biomass </w:t>
      </w:r>
      <w:r w:rsidR="00166173" w:rsidRPr="001332C1">
        <w:rPr>
          <w:rFonts w:ascii="Computer modern" w:hAnsi="Computer modern"/>
        </w:rPr>
        <w:t xml:space="preserve">carbon are associated </w:t>
      </w:r>
      <w:r w:rsidR="00600D0B" w:rsidRPr="001332C1">
        <w:rPr>
          <w:rFonts w:ascii="Computer modern" w:hAnsi="Computer modern"/>
        </w:rPr>
        <w:t>n</w:t>
      </w:r>
      <w:r w:rsidR="00166173" w:rsidRPr="001332C1">
        <w:rPr>
          <w:rFonts w:ascii="Computer modern" w:hAnsi="Computer modern"/>
        </w:rPr>
        <w:t xml:space="preserve">either at the biome </w:t>
      </w:r>
      <w:r w:rsidR="00600D0B" w:rsidRPr="001332C1">
        <w:rPr>
          <w:rFonts w:ascii="Computer modern" w:hAnsi="Computer modern"/>
        </w:rPr>
        <w:t>n</w:t>
      </w:r>
      <w:r w:rsidR="00166173" w:rsidRPr="001332C1">
        <w:rPr>
          <w:rFonts w:ascii="Computer modern" w:hAnsi="Computer modern"/>
        </w:rPr>
        <w:t>or the continental scale</w:t>
      </w:r>
      <w:r w:rsidRPr="001332C1">
        <w:rPr>
          <w:rFonts w:ascii="Computer modern" w:hAnsi="Computer modern"/>
        </w:rPr>
        <w:t>;</w:t>
      </w:r>
      <w:r w:rsidR="00166173" w:rsidRPr="001332C1">
        <w:rPr>
          <w:rFonts w:ascii="Computer modern" w:hAnsi="Computer modern"/>
        </w:rPr>
        <w:t xml:space="preserve"> instead </w:t>
      </w:r>
      <w:r w:rsidRPr="001332C1">
        <w:rPr>
          <w:rFonts w:ascii="Computer modern" w:hAnsi="Computer modern"/>
        </w:rPr>
        <w:t xml:space="preserve">they </w:t>
      </w:r>
      <w:r w:rsidR="00166173" w:rsidRPr="001332C1">
        <w:rPr>
          <w:rFonts w:ascii="Computer modern" w:hAnsi="Computer modern"/>
        </w:rPr>
        <w:t xml:space="preserve">vary independently. We note that while in both South America and Africa there is sufficient statistical power to detect even small effects of diversity had they existed, in Asia power was only sufficient to detect relatively large effect sizes (Table 2). </w:t>
      </w:r>
    </w:p>
    <w:p w14:paraId="627A704B" w14:textId="1949F23E" w:rsidR="00166173" w:rsidRPr="001332C1" w:rsidRDefault="00600D0B" w:rsidP="000859DE">
      <w:pPr>
        <w:spacing w:line="480" w:lineRule="auto"/>
        <w:rPr>
          <w:rFonts w:ascii="Computer modern" w:hAnsi="Computer modern"/>
        </w:rPr>
      </w:pPr>
      <w:r w:rsidRPr="001332C1">
        <w:rPr>
          <w:rFonts w:ascii="Computer modern" w:hAnsi="Computer modern"/>
        </w:rPr>
        <w:lastRenderedPageBreak/>
        <w:t>Since c</w:t>
      </w:r>
      <w:r w:rsidR="00166173" w:rsidRPr="001332C1">
        <w:rPr>
          <w:rFonts w:ascii="Computer modern" w:hAnsi="Computer modern"/>
        </w:rPr>
        <w:t>onfounding environmental variables might obscure any underlying effect of t</w:t>
      </w:r>
      <w:r w:rsidR="00F2337F">
        <w:rPr>
          <w:rFonts w:ascii="Computer modern" w:hAnsi="Computer modern"/>
        </w:rPr>
        <w:t xml:space="preserve">ree diversity on carbon </w:t>
      </w:r>
      <w:r w:rsidR="00120E5D">
        <w:rPr>
          <w:rFonts w:ascii="Computer modern" w:hAnsi="Computer modern"/>
        </w:rPr>
        <w:t>stocks</w:t>
      </w:r>
      <w:r w:rsidR="00C52FEF" w:rsidRPr="001332C1">
        <w:rPr>
          <w:rFonts w:ascii="Computer modern" w:hAnsi="Computer modern"/>
        </w:rPr>
        <w:t xml:space="preserve">, we </w:t>
      </w:r>
      <w:r w:rsidRPr="001332C1">
        <w:rPr>
          <w:rFonts w:ascii="Computer modern" w:hAnsi="Computer modern"/>
        </w:rPr>
        <w:t>next applied</w:t>
      </w:r>
      <w:r w:rsidR="00C52FEF" w:rsidRPr="001332C1">
        <w:rPr>
          <w:rFonts w:ascii="Computer modern" w:hAnsi="Computer modern"/>
        </w:rPr>
        <w:t xml:space="preserve"> multiple regression </w:t>
      </w:r>
      <w:r w:rsidR="0089681E" w:rsidRPr="001332C1">
        <w:rPr>
          <w:rFonts w:ascii="Computer modern" w:hAnsi="Computer modern"/>
        </w:rPr>
        <w:t>including climate and edaphic variables as covariates to statistically control for environmental</w:t>
      </w:r>
      <w:r w:rsidR="00C52FEF" w:rsidRPr="001332C1">
        <w:rPr>
          <w:rFonts w:ascii="Computer modern" w:hAnsi="Computer modern"/>
        </w:rPr>
        <w:t xml:space="preserve"> variation that might otherwise obscure the effect of diversity. In ordinary least squares multiple regression models, there was a consistent </w:t>
      </w:r>
      <w:r w:rsidR="00FF1517" w:rsidRPr="001332C1">
        <w:rPr>
          <w:rFonts w:ascii="Computer modern" w:hAnsi="Computer modern"/>
        </w:rPr>
        <w:t xml:space="preserve">negative </w:t>
      </w:r>
      <w:r w:rsidR="00C52FEF" w:rsidRPr="001332C1">
        <w:rPr>
          <w:rFonts w:ascii="Computer modern" w:hAnsi="Computer modern"/>
        </w:rPr>
        <w:t>relationship betw</w:t>
      </w:r>
      <w:r w:rsidR="003450CF" w:rsidRPr="001332C1">
        <w:rPr>
          <w:rFonts w:ascii="Computer modern" w:hAnsi="Computer modern"/>
        </w:rPr>
        <w:t>een diversity and carbon</w:t>
      </w:r>
      <w:r w:rsidR="00120E5D">
        <w:rPr>
          <w:rFonts w:ascii="Computer modern" w:hAnsi="Computer modern"/>
        </w:rPr>
        <w:t xml:space="preserve"> </w:t>
      </w:r>
      <w:r w:rsidR="00C52FEF" w:rsidRPr="001332C1">
        <w:rPr>
          <w:rFonts w:ascii="Computer modern" w:hAnsi="Computer modern"/>
        </w:rPr>
        <w:t xml:space="preserve">in South America, and no significant relationship in Africa </w:t>
      </w:r>
      <w:r w:rsidRPr="001332C1">
        <w:rPr>
          <w:rFonts w:ascii="Computer modern" w:hAnsi="Computer modern"/>
        </w:rPr>
        <w:t>and</w:t>
      </w:r>
      <w:r w:rsidR="00C52FEF" w:rsidRPr="001332C1">
        <w:rPr>
          <w:rFonts w:ascii="Computer modern" w:hAnsi="Computer modern"/>
        </w:rPr>
        <w:t xml:space="preserve"> Asia (Fig. </w:t>
      </w:r>
      <w:r w:rsidR="001C0A6D" w:rsidRPr="001332C1">
        <w:rPr>
          <w:rFonts w:ascii="Computer modern" w:hAnsi="Computer modern"/>
        </w:rPr>
        <w:t>3</w:t>
      </w:r>
      <w:r w:rsidR="00C52FEF" w:rsidRPr="001332C1">
        <w:rPr>
          <w:rFonts w:ascii="Computer modern" w:hAnsi="Computer modern"/>
        </w:rPr>
        <w:t xml:space="preserve">b). When the analysis was repeated using simultaneous autoregressive error models to account for spatial autocorrelation, diversity was not supported as a predictor in South America or Africa (Fig. </w:t>
      </w:r>
      <w:r w:rsidR="001C0A6D" w:rsidRPr="001332C1">
        <w:rPr>
          <w:rFonts w:ascii="Computer modern" w:hAnsi="Computer modern"/>
        </w:rPr>
        <w:t>3</w:t>
      </w:r>
      <w:r w:rsidR="00C52FEF" w:rsidRPr="001332C1">
        <w:rPr>
          <w:rFonts w:ascii="Computer modern" w:hAnsi="Computer modern"/>
        </w:rPr>
        <w:t xml:space="preserve">c). In Asia, </w:t>
      </w:r>
      <w:r w:rsidR="00411EDE" w:rsidRPr="001332C1">
        <w:rPr>
          <w:rFonts w:ascii="Computer modern" w:hAnsi="Computer modern"/>
        </w:rPr>
        <w:t xml:space="preserve">while </w:t>
      </w:r>
      <w:r w:rsidR="00C52FEF" w:rsidRPr="001332C1">
        <w:rPr>
          <w:rFonts w:ascii="Computer modern" w:hAnsi="Computer modern"/>
        </w:rPr>
        <w:t>there were significant positive rela</w:t>
      </w:r>
      <w:r w:rsidR="00F2337F">
        <w:rPr>
          <w:rFonts w:ascii="Computer modern" w:hAnsi="Computer modern"/>
        </w:rPr>
        <w:t>tionships between carbon</w:t>
      </w:r>
      <w:r w:rsidR="00C52FEF" w:rsidRPr="001332C1">
        <w:rPr>
          <w:rFonts w:ascii="Computer modern" w:hAnsi="Computer modern"/>
        </w:rPr>
        <w:t xml:space="preserve"> and both Fisher’s α and species richness (Fig. </w:t>
      </w:r>
      <w:r w:rsidR="001C0A6D" w:rsidRPr="001332C1">
        <w:rPr>
          <w:rFonts w:ascii="Computer modern" w:hAnsi="Computer modern"/>
        </w:rPr>
        <w:t>3</w:t>
      </w:r>
      <w:r w:rsidR="00C52FEF" w:rsidRPr="001332C1">
        <w:rPr>
          <w:rFonts w:ascii="Computer modern" w:hAnsi="Computer modern"/>
        </w:rPr>
        <w:t>c),</w:t>
      </w:r>
      <w:r w:rsidRPr="001332C1">
        <w:rPr>
          <w:rFonts w:ascii="Computer modern" w:hAnsi="Computer modern"/>
        </w:rPr>
        <w:t xml:space="preserve"> </w:t>
      </w:r>
      <w:r w:rsidR="00C52FEF" w:rsidRPr="001332C1">
        <w:rPr>
          <w:rFonts w:ascii="Computer modern" w:hAnsi="Computer modern"/>
        </w:rPr>
        <w:t>environmental variables were more import</w:t>
      </w:r>
      <w:r w:rsidR="003450CF" w:rsidRPr="001332C1">
        <w:rPr>
          <w:rFonts w:ascii="Computer modern" w:hAnsi="Computer modern"/>
        </w:rPr>
        <w:t xml:space="preserve">ant predictors of carbon </w:t>
      </w:r>
      <w:r w:rsidR="00120E5D">
        <w:rPr>
          <w:rFonts w:ascii="Computer modern" w:hAnsi="Computer modern"/>
        </w:rPr>
        <w:t>stocks</w:t>
      </w:r>
      <w:r w:rsidR="00C52FEF" w:rsidRPr="001332C1">
        <w:rPr>
          <w:rFonts w:ascii="Computer modern" w:hAnsi="Computer modern"/>
        </w:rPr>
        <w:t xml:space="preserve"> based on their occurrence in low AIC</w:t>
      </w:r>
      <w:r w:rsidR="00C52FEF" w:rsidRPr="001332C1">
        <w:rPr>
          <w:rFonts w:ascii="Computer modern" w:hAnsi="Computer modern"/>
          <w:vertAlign w:val="subscript"/>
        </w:rPr>
        <w:t>C</w:t>
      </w:r>
      <w:r w:rsidR="00C52FEF" w:rsidRPr="001332C1">
        <w:rPr>
          <w:rFonts w:ascii="Computer modern" w:hAnsi="Computer modern"/>
        </w:rPr>
        <w:t xml:space="preserve"> models (</w:t>
      </w:r>
      <w:r w:rsidR="00F1637E" w:rsidRPr="001332C1">
        <w:rPr>
          <w:rFonts w:ascii="Computer modern" w:hAnsi="Computer modern"/>
        </w:rPr>
        <w:t>Supplementary Table 5</w:t>
      </w:r>
      <w:r w:rsidR="00C52FEF" w:rsidRPr="001332C1">
        <w:rPr>
          <w:rFonts w:ascii="Computer modern" w:hAnsi="Computer modern"/>
        </w:rPr>
        <w:t>)</w:t>
      </w:r>
      <w:r w:rsidRPr="001332C1">
        <w:rPr>
          <w:rFonts w:ascii="Computer modern" w:hAnsi="Computer modern"/>
        </w:rPr>
        <w:t xml:space="preserve"> and o</w:t>
      </w:r>
      <w:r w:rsidR="00C52FEF" w:rsidRPr="001332C1">
        <w:rPr>
          <w:rFonts w:ascii="Computer modern" w:hAnsi="Computer modern"/>
        </w:rPr>
        <w:t>ther diversity metrics were not supported</w:t>
      </w:r>
      <w:r w:rsidR="00F2337F">
        <w:rPr>
          <w:rFonts w:ascii="Computer modern" w:hAnsi="Computer modern"/>
        </w:rPr>
        <w:t xml:space="preserve"> as predictors </w:t>
      </w:r>
      <w:r w:rsidR="00675E2A">
        <w:rPr>
          <w:rFonts w:ascii="Computer modern" w:hAnsi="Computer modern"/>
        </w:rPr>
        <w:t>of carbon stocks</w:t>
      </w:r>
      <w:r w:rsidR="00C52FEF" w:rsidRPr="001332C1">
        <w:rPr>
          <w:rFonts w:ascii="Computer modern" w:hAnsi="Computer modern"/>
        </w:rPr>
        <w:t xml:space="preserve"> (Fig. </w:t>
      </w:r>
      <w:r w:rsidR="001C0A6D" w:rsidRPr="001332C1">
        <w:rPr>
          <w:rFonts w:ascii="Computer modern" w:hAnsi="Computer modern"/>
        </w:rPr>
        <w:t>3</w:t>
      </w:r>
      <w:r w:rsidR="00C52FEF" w:rsidRPr="001332C1">
        <w:rPr>
          <w:rFonts w:ascii="Computer modern" w:hAnsi="Computer modern"/>
        </w:rPr>
        <w:t xml:space="preserve">c). Thus, </w:t>
      </w:r>
      <w:r w:rsidRPr="001332C1">
        <w:rPr>
          <w:rFonts w:ascii="Computer modern" w:hAnsi="Computer modern"/>
        </w:rPr>
        <w:t>overall</w:t>
      </w:r>
      <w:r w:rsidR="00C52FEF" w:rsidRPr="001332C1">
        <w:rPr>
          <w:rFonts w:ascii="Computer modern" w:hAnsi="Computer modern"/>
        </w:rPr>
        <w:t xml:space="preserve"> no consistent pan-tropically applicable relationship betw</w:t>
      </w:r>
      <w:r w:rsidR="003450CF" w:rsidRPr="001332C1">
        <w:rPr>
          <w:rFonts w:ascii="Computer modern" w:hAnsi="Computer modern"/>
        </w:rPr>
        <w:t xml:space="preserve">een diversity and carbon </w:t>
      </w:r>
      <w:r w:rsidR="00120E5D">
        <w:rPr>
          <w:rFonts w:ascii="Computer modern" w:hAnsi="Computer modern"/>
        </w:rPr>
        <w:t>stocks</w:t>
      </w:r>
      <w:r w:rsidR="00C52FEF" w:rsidRPr="001332C1">
        <w:rPr>
          <w:rFonts w:ascii="Computer modern" w:hAnsi="Computer modern"/>
        </w:rPr>
        <w:t xml:space="preserve"> was o</w:t>
      </w:r>
      <w:r w:rsidR="003450CF" w:rsidRPr="001332C1">
        <w:rPr>
          <w:rFonts w:ascii="Computer modern" w:hAnsi="Computer modern"/>
        </w:rPr>
        <w:t xml:space="preserve">bserved. Instead, carbon </w:t>
      </w:r>
      <w:r w:rsidR="00120E5D">
        <w:rPr>
          <w:rFonts w:ascii="Computer modern" w:hAnsi="Computer modern"/>
        </w:rPr>
        <w:t>stocks per unit area</w:t>
      </w:r>
      <w:r w:rsidR="00120E5D" w:rsidRPr="001332C1">
        <w:rPr>
          <w:rFonts w:ascii="Computer modern" w:hAnsi="Computer modern"/>
        </w:rPr>
        <w:t xml:space="preserve"> </w:t>
      </w:r>
      <w:r w:rsidR="00C52FEF" w:rsidRPr="001332C1">
        <w:rPr>
          <w:rFonts w:ascii="Computer modern" w:hAnsi="Computer modern"/>
        </w:rPr>
        <w:t>was influenced by climate and soil</w:t>
      </w:r>
      <w:r w:rsidR="006E5B4D" w:rsidRPr="001332C1">
        <w:rPr>
          <w:rFonts w:ascii="Computer modern" w:hAnsi="Computer modern"/>
        </w:rPr>
        <w:t xml:space="preserve"> (</w:t>
      </w:r>
      <w:r w:rsidR="00675E2A">
        <w:rPr>
          <w:rFonts w:ascii="Computer modern" w:hAnsi="Computer modern"/>
        </w:rPr>
        <w:t>Supplementary Fig.</w:t>
      </w:r>
      <w:r w:rsidR="00675E2A" w:rsidRPr="00675E2A">
        <w:rPr>
          <w:rFonts w:ascii="Computer modern" w:hAnsi="Computer modern"/>
        </w:rPr>
        <w:t xml:space="preserve"> 15</w:t>
      </w:r>
      <w:r w:rsidR="006E5B4D" w:rsidRPr="001332C1">
        <w:rPr>
          <w:rFonts w:ascii="Computer modern" w:hAnsi="Computer modern"/>
        </w:rPr>
        <w:t>, Supplementary Table 5)</w:t>
      </w:r>
      <w:r w:rsidR="00C52FEF" w:rsidRPr="001332C1">
        <w:rPr>
          <w:rFonts w:ascii="Computer modern" w:hAnsi="Computer modern"/>
        </w:rPr>
        <w:t>. In South America and Africa annual cumulative water deficit was the strongest environme</w:t>
      </w:r>
      <w:r w:rsidR="003450CF" w:rsidRPr="001332C1">
        <w:rPr>
          <w:rFonts w:ascii="Computer modern" w:hAnsi="Computer modern"/>
        </w:rPr>
        <w:t>ntal predictor of carbon</w:t>
      </w:r>
      <w:r w:rsidR="00120E5D">
        <w:rPr>
          <w:rFonts w:ascii="Computer modern" w:hAnsi="Computer modern"/>
        </w:rPr>
        <w:t xml:space="preserve"> stocks</w:t>
      </w:r>
      <w:r w:rsidR="0089681E" w:rsidRPr="001332C1">
        <w:rPr>
          <w:rFonts w:ascii="Computer modern" w:hAnsi="Computer modern"/>
        </w:rPr>
        <w:t xml:space="preserve">, as indicated by high </w:t>
      </w:r>
      <w:r w:rsidR="0089681E" w:rsidRPr="001332C1">
        <w:rPr>
          <w:rFonts w:ascii="Times New Roman" w:hAnsi="Times New Roman" w:cs="Times New Roman"/>
        </w:rPr>
        <w:t xml:space="preserve">∑ </w:t>
      </w:r>
      <w:r w:rsidR="0089681E" w:rsidRPr="001332C1">
        <w:rPr>
          <w:rFonts w:ascii="Computer modern" w:hAnsi="Computer modern"/>
        </w:rPr>
        <w:t>AIC</w:t>
      </w:r>
      <w:r w:rsidR="0089681E" w:rsidRPr="001332C1">
        <w:rPr>
          <w:rFonts w:ascii="Computer modern" w:hAnsi="Computer modern"/>
          <w:vertAlign w:val="subscript"/>
        </w:rPr>
        <w:t xml:space="preserve">C </w:t>
      </w:r>
      <w:r w:rsidR="0089681E" w:rsidRPr="001332C1">
        <w:rPr>
          <w:rFonts w:ascii="Computer modern" w:hAnsi="Computer modern"/>
        </w:rPr>
        <w:t>weights (</w:t>
      </w:r>
      <w:r w:rsidR="0089681E" w:rsidRPr="001332C1">
        <w:rPr>
          <w:rFonts w:ascii="Times New Roman" w:hAnsi="Times New Roman" w:cs="Times New Roman"/>
        </w:rPr>
        <w:t>≥</w:t>
      </w:r>
      <w:r w:rsidR="0089681E" w:rsidRPr="001332C1">
        <w:rPr>
          <w:rFonts w:ascii="Computer modern" w:hAnsi="Computer modern"/>
        </w:rPr>
        <w:t xml:space="preserve"> 0.98)</w:t>
      </w:r>
      <w:r w:rsidR="00C52FEF" w:rsidRPr="001332C1">
        <w:rPr>
          <w:rFonts w:ascii="Computer modern" w:hAnsi="Computer modern"/>
        </w:rPr>
        <w:t xml:space="preserve">, </w:t>
      </w:r>
      <w:r w:rsidR="00411EDE" w:rsidRPr="001332C1">
        <w:rPr>
          <w:rFonts w:ascii="Computer modern" w:hAnsi="Computer modern"/>
        </w:rPr>
        <w:t xml:space="preserve">and in South America </w:t>
      </w:r>
      <w:r w:rsidR="00C52FEF" w:rsidRPr="001332C1">
        <w:rPr>
          <w:rFonts w:ascii="Computer modern" w:hAnsi="Computer modern"/>
        </w:rPr>
        <w:t xml:space="preserve">a positive effect of soil fertility </w:t>
      </w:r>
      <w:r w:rsidR="00411EDE" w:rsidRPr="001332C1">
        <w:rPr>
          <w:rFonts w:ascii="Computer modern" w:hAnsi="Computer modern"/>
        </w:rPr>
        <w:t xml:space="preserve">was </w:t>
      </w:r>
      <w:r w:rsidR="00C52FEF" w:rsidRPr="001332C1">
        <w:rPr>
          <w:rFonts w:ascii="Computer modern" w:hAnsi="Computer modern"/>
        </w:rPr>
        <w:t>also evident (</w:t>
      </w:r>
      <w:r w:rsidR="00675E2A">
        <w:rPr>
          <w:rFonts w:ascii="Computer modern" w:hAnsi="Computer modern"/>
        </w:rPr>
        <w:t>Supplementary Fig.</w:t>
      </w:r>
      <w:r w:rsidR="00675E2A" w:rsidRPr="00675E2A">
        <w:rPr>
          <w:rFonts w:ascii="Computer modern" w:hAnsi="Computer modern"/>
        </w:rPr>
        <w:t xml:space="preserve"> 15</w:t>
      </w:r>
      <w:r w:rsidR="00E83DDE" w:rsidRPr="001332C1">
        <w:rPr>
          <w:rFonts w:ascii="Computer modern" w:hAnsi="Computer modern"/>
        </w:rPr>
        <w:t xml:space="preserve">, </w:t>
      </w:r>
      <w:r w:rsidR="00F1637E" w:rsidRPr="001332C1">
        <w:rPr>
          <w:rFonts w:ascii="Computer modern" w:hAnsi="Computer modern"/>
        </w:rPr>
        <w:t>Supplementar</w:t>
      </w:r>
      <w:r w:rsidR="000714FF" w:rsidRPr="001332C1">
        <w:rPr>
          <w:rFonts w:ascii="Computer modern" w:hAnsi="Computer modern"/>
        </w:rPr>
        <w:t xml:space="preserve">y Table 5 </w:t>
      </w:r>
      <w:r w:rsidR="00C52FEF" w:rsidRPr="001332C1">
        <w:rPr>
          <w:rFonts w:ascii="Computer modern" w:hAnsi="Computer modern"/>
        </w:rPr>
        <w:t>). In Asia, where no plots experienced cumulati</w:t>
      </w:r>
      <w:r w:rsidR="003450CF" w:rsidRPr="001332C1">
        <w:rPr>
          <w:rFonts w:ascii="Computer modern" w:hAnsi="Computer modern"/>
        </w:rPr>
        <w:t xml:space="preserve">ve water deficit, carbon </w:t>
      </w:r>
      <w:r w:rsidR="00120E5D">
        <w:rPr>
          <w:rFonts w:ascii="Computer modern" w:hAnsi="Computer modern"/>
        </w:rPr>
        <w:t xml:space="preserve">stocks per unit area </w:t>
      </w:r>
      <w:r w:rsidR="00C52FEF" w:rsidRPr="001332C1">
        <w:rPr>
          <w:rFonts w:ascii="Computer modern" w:hAnsi="Computer modern"/>
        </w:rPr>
        <w:t xml:space="preserve">increased with mean annual precipitation </w:t>
      </w:r>
      <w:r w:rsidR="0089681E" w:rsidRPr="001332C1">
        <w:rPr>
          <w:rFonts w:ascii="Computer modern" w:hAnsi="Computer modern"/>
        </w:rPr>
        <w:t>(</w:t>
      </w:r>
      <w:r w:rsidR="0089681E" w:rsidRPr="001332C1">
        <w:rPr>
          <w:rFonts w:ascii="Times New Roman" w:hAnsi="Times New Roman" w:cs="Times New Roman"/>
        </w:rPr>
        <w:t xml:space="preserve">∑ </w:t>
      </w:r>
      <w:r w:rsidR="0089681E" w:rsidRPr="001332C1">
        <w:rPr>
          <w:rFonts w:ascii="Computer modern" w:hAnsi="Computer modern"/>
        </w:rPr>
        <w:t>AIC</w:t>
      </w:r>
      <w:r w:rsidR="0089681E" w:rsidRPr="001332C1">
        <w:rPr>
          <w:rFonts w:ascii="Computer modern" w:hAnsi="Computer modern"/>
          <w:vertAlign w:val="subscript"/>
        </w:rPr>
        <w:t xml:space="preserve">C </w:t>
      </w:r>
      <w:r w:rsidR="0089681E" w:rsidRPr="001332C1">
        <w:rPr>
          <w:rFonts w:ascii="Computer modern" w:hAnsi="Computer modern"/>
        </w:rPr>
        <w:t xml:space="preserve">weights = 1) </w:t>
      </w:r>
      <w:r w:rsidR="00C52FEF" w:rsidRPr="001332C1">
        <w:rPr>
          <w:rFonts w:ascii="Computer modern" w:hAnsi="Computer modern"/>
        </w:rPr>
        <w:t xml:space="preserve">and declined with mean annual temperature </w:t>
      </w:r>
      <w:r w:rsidR="0089681E" w:rsidRPr="001332C1">
        <w:rPr>
          <w:rFonts w:ascii="Computer modern" w:hAnsi="Computer modern"/>
        </w:rPr>
        <w:t>(</w:t>
      </w:r>
      <w:r w:rsidR="0089681E" w:rsidRPr="001332C1">
        <w:rPr>
          <w:rFonts w:ascii="Times New Roman" w:hAnsi="Times New Roman" w:cs="Times New Roman"/>
        </w:rPr>
        <w:t xml:space="preserve">∑ </w:t>
      </w:r>
      <w:r w:rsidR="0089681E" w:rsidRPr="001332C1">
        <w:rPr>
          <w:rFonts w:ascii="Computer modern" w:hAnsi="Computer modern"/>
        </w:rPr>
        <w:t>AIC</w:t>
      </w:r>
      <w:r w:rsidR="0089681E" w:rsidRPr="001332C1">
        <w:rPr>
          <w:rFonts w:ascii="Computer modern" w:hAnsi="Computer modern"/>
          <w:vertAlign w:val="subscript"/>
        </w:rPr>
        <w:t xml:space="preserve">C </w:t>
      </w:r>
      <w:r w:rsidR="0089681E" w:rsidRPr="001332C1">
        <w:rPr>
          <w:rFonts w:ascii="Computer modern" w:hAnsi="Computer modern"/>
        </w:rPr>
        <w:t>weights = 0.65)</w:t>
      </w:r>
      <w:r w:rsidR="00C52FEF" w:rsidRPr="001332C1">
        <w:rPr>
          <w:rFonts w:ascii="Computer modern" w:hAnsi="Computer modern"/>
        </w:rPr>
        <w:t xml:space="preserve">. </w:t>
      </w:r>
    </w:p>
    <w:p w14:paraId="0E32D16E" w14:textId="1F400AB0" w:rsidR="00EF700C" w:rsidRPr="001332C1" w:rsidRDefault="00F40226" w:rsidP="000859DE">
      <w:pPr>
        <w:spacing w:line="480" w:lineRule="auto"/>
        <w:rPr>
          <w:rFonts w:ascii="Computer modern" w:hAnsi="Computer modern"/>
        </w:rPr>
      </w:pPr>
      <w:r w:rsidRPr="001332C1">
        <w:rPr>
          <w:rFonts w:ascii="Computer modern" w:hAnsi="Computer modern"/>
        </w:rPr>
        <w:t xml:space="preserve">Carbon </w:t>
      </w:r>
      <w:r w:rsidR="00120E5D">
        <w:rPr>
          <w:rFonts w:ascii="Computer modern" w:hAnsi="Computer modern"/>
        </w:rPr>
        <w:t>stocks per unit area</w:t>
      </w:r>
      <w:r w:rsidRPr="001332C1">
        <w:rPr>
          <w:rFonts w:ascii="Computer modern" w:hAnsi="Computer modern"/>
        </w:rPr>
        <w:t xml:space="preserve"> was also related to structural attributes, increasing with basal area and basal area-weighted mean wood density, but not with stem density (</w:t>
      </w:r>
      <w:r w:rsidR="000714FF" w:rsidRPr="001332C1">
        <w:rPr>
          <w:rFonts w:ascii="Computer modern" w:hAnsi="Computer modern"/>
        </w:rPr>
        <w:t>Supplementary Fig. 16</w:t>
      </w:r>
      <w:r w:rsidRPr="001332C1">
        <w:rPr>
          <w:rFonts w:ascii="Computer modern" w:hAnsi="Computer modern"/>
        </w:rPr>
        <w:t xml:space="preserve">). </w:t>
      </w:r>
      <w:r w:rsidR="003A275E" w:rsidRPr="001332C1">
        <w:rPr>
          <w:rFonts w:ascii="Computer modern" w:hAnsi="Computer modern"/>
        </w:rPr>
        <w:t xml:space="preserve">While </w:t>
      </w:r>
      <w:r w:rsidRPr="001332C1">
        <w:rPr>
          <w:rFonts w:ascii="Computer modern" w:hAnsi="Computer modern"/>
        </w:rPr>
        <w:t xml:space="preserve">consistent with previous </w:t>
      </w:r>
      <w:r w:rsidR="00E9054E" w:rsidRPr="001332C1">
        <w:rPr>
          <w:rFonts w:ascii="Computer modern" w:hAnsi="Computer modern"/>
        </w:rPr>
        <w:t>studies</w:t>
      </w:r>
      <w:hyperlink w:anchor="_ENREF_23" w:tooltip="Poorter, 2015 #299" w:history="1">
        <w:r w:rsidR="00BF7416" w:rsidRPr="001332C1">
          <w:rPr>
            <w:rFonts w:ascii="Computer modern" w:hAnsi="Computer modern" w:hint="eastAsia"/>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hint="eastAsia"/>
          </w:rPr>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23</w:t>
        </w:r>
        <w:r w:rsidR="00BF7416" w:rsidRPr="001332C1">
          <w:rPr>
            <w:rFonts w:ascii="Computer modern" w:hAnsi="Computer modern" w:hint="eastAsia"/>
          </w:rPr>
          <w:fldChar w:fldCharType="end"/>
        </w:r>
      </w:hyperlink>
      <w:r w:rsidRPr="001332C1">
        <w:rPr>
          <w:rFonts w:ascii="Computer modern" w:hAnsi="Computer modern"/>
        </w:rPr>
        <w:t xml:space="preserve">, </w:t>
      </w:r>
      <w:r w:rsidR="003A275E" w:rsidRPr="001332C1">
        <w:rPr>
          <w:rFonts w:ascii="Computer modern" w:hAnsi="Computer modern"/>
        </w:rPr>
        <w:t>this is</w:t>
      </w:r>
      <w:r w:rsidRPr="001332C1">
        <w:rPr>
          <w:rFonts w:ascii="Computer modern" w:hAnsi="Computer modern"/>
        </w:rPr>
        <w:t xml:space="preserve"> hardly surprising as both wood density and basal area are constituents of biomass estimates</w:t>
      </w:r>
      <w:r w:rsidRPr="001332C1">
        <w:rPr>
          <w:rFonts w:ascii="Computer modern" w:hAnsi="Computer modern" w:hint="eastAsia"/>
        </w:rPr>
        <w:t>.</w:t>
      </w:r>
      <w:r w:rsidRPr="001332C1">
        <w:rPr>
          <w:rFonts w:ascii="Computer modern" w:hAnsi="Computer modern"/>
        </w:rPr>
        <w:t xml:space="preserve"> Critically, these two structural attribu</w:t>
      </w:r>
      <w:r w:rsidR="00F2337F">
        <w:rPr>
          <w:rFonts w:ascii="Computer modern" w:hAnsi="Computer modern"/>
        </w:rPr>
        <w:t xml:space="preserve">tes </w:t>
      </w:r>
      <w:r w:rsidR="00462DE9">
        <w:rPr>
          <w:rFonts w:ascii="Computer modern" w:hAnsi="Computer modern"/>
        </w:rPr>
        <w:t xml:space="preserve">of </w:t>
      </w:r>
      <w:r w:rsidR="00F2337F">
        <w:rPr>
          <w:rFonts w:ascii="Computer modern" w:hAnsi="Computer modern"/>
        </w:rPr>
        <w:t xml:space="preserve">carbon </w:t>
      </w:r>
      <w:r w:rsidR="00462DE9">
        <w:rPr>
          <w:rFonts w:ascii="Computer modern" w:hAnsi="Computer modern"/>
        </w:rPr>
        <w:t xml:space="preserve">stocks per unit area </w:t>
      </w:r>
      <w:r w:rsidRPr="001332C1">
        <w:rPr>
          <w:rFonts w:ascii="Computer modern" w:hAnsi="Computer modern"/>
        </w:rPr>
        <w:t>were themselves largely unrelated to species richness (</w:t>
      </w:r>
      <w:r w:rsidR="00534DE3" w:rsidRPr="001332C1">
        <w:rPr>
          <w:rFonts w:ascii="Computer modern" w:hAnsi="Computer modern"/>
        </w:rPr>
        <w:t>Supplementary Fig. 16</w:t>
      </w:r>
      <w:r w:rsidRPr="001332C1">
        <w:rPr>
          <w:rFonts w:ascii="Computer modern" w:hAnsi="Computer modern"/>
        </w:rPr>
        <w:t xml:space="preserve">), indicating that diversity is </w:t>
      </w:r>
      <w:r w:rsidR="00A35D1A" w:rsidRPr="001332C1">
        <w:rPr>
          <w:rFonts w:ascii="Computer modern" w:hAnsi="Computer modern"/>
        </w:rPr>
        <w:t>not a correlate</w:t>
      </w:r>
      <w:r w:rsidRPr="001332C1">
        <w:rPr>
          <w:rFonts w:ascii="Computer modern" w:hAnsi="Computer modern"/>
        </w:rPr>
        <w:t xml:space="preserve"> of the key structural factors that lead to high biomass in some tropical forest stands.</w:t>
      </w:r>
      <w:r w:rsidR="00D45614" w:rsidRPr="001332C1">
        <w:rPr>
          <w:rFonts w:ascii="Computer modern" w:hAnsi="Computer modern"/>
        </w:rPr>
        <w:t xml:space="preserve"> </w:t>
      </w:r>
      <w:r w:rsidR="002B3231" w:rsidRPr="001332C1">
        <w:rPr>
          <w:rFonts w:ascii="Computer modern" w:hAnsi="Computer modern"/>
        </w:rPr>
        <w:t>Stem</w:t>
      </w:r>
      <w:r w:rsidR="00D45614" w:rsidRPr="001332C1">
        <w:rPr>
          <w:rFonts w:ascii="Computer modern" w:hAnsi="Computer modern"/>
        </w:rPr>
        <w:t xml:space="preserve"> size inequality, which has been posited as a mechanism link</w:t>
      </w:r>
      <w:r w:rsidR="003450CF" w:rsidRPr="001332C1">
        <w:rPr>
          <w:rFonts w:ascii="Computer modern" w:hAnsi="Computer modern"/>
        </w:rPr>
        <w:t>ing diversity and carbon</w:t>
      </w:r>
      <w:r w:rsidR="00D45614" w:rsidRPr="001332C1">
        <w:rPr>
          <w:rFonts w:ascii="Computer modern" w:hAnsi="Computer modern"/>
        </w:rPr>
        <w:t xml:space="preserve"> in boreal forests</w:t>
      </w:r>
      <w:r w:rsidR="002B3231" w:rsidRPr="001332C1">
        <w:rPr>
          <w:rFonts w:ascii="Computer modern" w:hAnsi="Computer modern"/>
        </w:rPr>
        <w:t xml:space="preserve"> </w:t>
      </w:r>
      <w:hyperlink w:anchor="_ENREF_36" w:tooltip="Zhang, 2015 #383"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Zhang&lt;/Author&gt;&lt;Year&gt;2015&lt;/Year&gt;&lt;RecNum&gt;383&lt;/RecNum&gt;&lt;DisplayText&gt;&lt;style face="superscript"&gt;36&lt;/style&gt;&lt;/DisplayText&gt;&lt;record&gt;&lt;rec-number&gt;383&lt;/rec-number&gt;&lt;foreign-keys&gt;&lt;key app="EN" db-id="va9vtzde2xsrzkeeratxfea6ddx5e9x0592e"&gt;383&lt;/key&gt;&lt;/foreign-keys&gt;&lt;ref-type name="Journal Article"&gt;17&lt;/ref-type&gt;&lt;contributors&gt;&lt;authors&gt;&lt;author&gt;Zhang, Yu&lt;/author&gt;&lt;author&gt;Chen, Han Y. H.&lt;/author&gt;&lt;/authors&gt;&lt;/contributors&gt;&lt;titles&gt;&lt;title&gt;Individual size inequality links forest diversity and above-ground biomass&lt;/title&gt;&lt;secondary-title&gt;Journal of Ecology&lt;/secondary-title&gt;&lt;/titles&gt;&lt;periodical&gt;&lt;full-title&gt;Journal of Ecology&lt;/full-title&gt;&lt;/periodical&gt;&lt;pages&gt;1245-1252&lt;/pages&gt;&lt;volume&gt;103&lt;/volume&gt;&lt;number&gt;5&lt;/number&gt;&lt;keywords&gt;&lt;keyword&gt;biomass&lt;/keyword&gt;&lt;keyword&gt;boreal forest&lt;/keyword&gt;&lt;keyword&gt;climate&lt;/keyword&gt;&lt;keyword&gt;determinants of plant community diversity and structure&lt;/keyword&gt;&lt;keyword&gt;diversity</w:instrText>
        </w:r>
        <w:r w:rsidR="00BF7416" w:rsidRPr="001332C1">
          <w:rPr>
            <w:rFonts w:ascii="Computer modern" w:hAnsi="Computer modern" w:hint="eastAsia"/>
          </w:rPr>
          <w:instrText>–</w:instrText>
        </w:r>
        <w:r w:rsidR="00BF7416" w:rsidRPr="001332C1">
          <w:rPr>
            <w:rFonts w:ascii="Computer modern" w:hAnsi="Computer modern"/>
          </w:rPr>
          <w:instrText>productivity relationship&lt;/keyword&gt;&lt;keyword&gt;natural environment&lt;/keyword&gt;&lt;keyword&gt;size inequality&lt;/keyword&gt;&lt;keyword&gt;stand age&lt;/keyword&gt;&lt;keyword&gt;structural equation model&lt;/keyword&gt;&lt;/keywords&gt;&lt;dates&gt;&lt;year&gt;2015&lt;/year&gt;&lt;/dates&gt;&lt;isbn&gt;1365-2745&lt;/isbn&gt;&lt;urls&gt;&lt;related-urls&gt;&lt;url&gt;http://dx.doi.org/10.1111/1365-2745.12425&lt;/url&gt;&lt;/related-urls&gt;&lt;/urls&gt;&lt;electronic-resource-num&gt;10.1111/1365-2745.12425&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36</w:t>
        </w:r>
        <w:r w:rsidR="00BF7416" w:rsidRPr="001332C1">
          <w:rPr>
            <w:rFonts w:ascii="Computer modern" w:hAnsi="Computer modern"/>
          </w:rPr>
          <w:fldChar w:fldCharType="end"/>
        </w:r>
      </w:hyperlink>
      <w:r w:rsidR="00D45614" w:rsidRPr="001332C1">
        <w:rPr>
          <w:rFonts w:ascii="Computer modern" w:hAnsi="Computer modern"/>
        </w:rPr>
        <w:t>, was posi</w:t>
      </w:r>
      <w:r w:rsidR="003450CF" w:rsidRPr="001332C1">
        <w:rPr>
          <w:rFonts w:ascii="Computer modern" w:hAnsi="Computer modern"/>
        </w:rPr>
        <w:t>tively related to carbon</w:t>
      </w:r>
      <w:r w:rsidR="00D45614" w:rsidRPr="001332C1">
        <w:rPr>
          <w:rFonts w:ascii="Computer modern" w:hAnsi="Computer modern"/>
        </w:rPr>
        <w:t xml:space="preserve"> but unrelated to species richness </w:t>
      </w:r>
      <w:r w:rsidR="00D45614" w:rsidRPr="001332C1">
        <w:rPr>
          <w:rFonts w:ascii="Computer modern" w:hAnsi="Computer modern"/>
        </w:rPr>
        <w:lastRenderedPageBreak/>
        <w:t xml:space="preserve">(Supplementary Fig. 17). </w:t>
      </w:r>
      <w:r w:rsidR="003A275E" w:rsidRPr="001332C1">
        <w:rPr>
          <w:rFonts w:ascii="Computer modern" w:hAnsi="Computer modern"/>
        </w:rPr>
        <w:t>I</w:t>
      </w:r>
      <w:r w:rsidRPr="001332C1">
        <w:rPr>
          <w:rFonts w:ascii="Computer modern" w:hAnsi="Computer modern"/>
        </w:rPr>
        <w:t>nclusion of mean wood density (a proxy for stem turnover) in multiple regression models did not affect diversity-carbon relationships (</w:t>
      </w:r>
      <w:r w:rsidR="00F1637E" w:rsidRPr="001332C1">
        <w:rPr>
          <w:rFonts w:ascii="Computer modern" w:hAnsi="Computer modern"/>
        </w:rPr>
        <w:t>Supplementary Table 6</w:t>
      </w:r>
      <w:r w:rsidRPr="001332C1">
        <w:rPr>
          <w:rFonts w:ascii="Computer modern" w:hAnsi="Computer modern"/>
        </w:rPr>
        <w:t xml:space="preserve">), indicating that the lack of a consistent diversity-carbon relationship is unlikely to be due to variation in mortality. </w:t>
      </w:r>
      <w:r w:rsidR="003A275E" w:rsidRPr="001332C1">
        <w:rPr>
          <w:rFonts w:ascii="Computer modern" w:hAnsi="Computer modern"/>
        </w:rPr>
        <w:t>Finally, w</w:t>
      </w:r>
      <w:r w:rsidR="00EF700C" w:rsidRPr="001332C1">
        <w:rPr>
          <w:rFonts w:ascii="Computer modern" w:hAnsi="Computer modern"/>
        </w:rPr>
        <w:t xml:space="preserve">e also </w:t>
      </w:r>
      <w:r w:rsidR="0090733A" w:rsidRPr="001332C1">
        <w:rPr>
          <w:rFonts w:ascii="Computer modern" w:hAnsi="Computer modern"/>
        </w:rPr>
        <w:t xml:space="preserve">used </w:t>
      </w:r>
      <w:r w:rsidR="00EF700C" w:rsidRPr="001332C1">
        <w:rPr>
          <w:rFonts w:ascii="Computer modern" w:hAnsi="Computer modern"/>
        </w:rPr>
        <w:t xml:space="preserve">structural equation modelling to </w:t>
      </w:r>
      <w:r w:rsidR="0090733A" w:rsidRPr="001332C1">
        <w:rPr>
          <w:rFonts w:ascii="Computer modern" w:hAnsi="Computer modern"/>
        </w:rPr>
        <w:t>examine the relationship betw</w:t>
      </w:r>
      <w:r w:rsidR="003450CF" w:rsidRPr="001332C1">
        <w:rPr>
          <w:rFonts w:ascii="Computer modern" w:hAnsi="Computer modern"/>
        </w:rPr>
        <w:t>een diversity and carbon</w:t>
      </w:r>
      <w:r w:rsidR="0090733A" w:rsidRPr="001332C1">
        <w:rPr>
          <w:rFonts w:ascii="Computer modern" w:hAnsi="Computer modern"/>
        </w:rPr>
        <w:t xml:space="preserve"> while </w:t>
      </w:r>
      <w:r w:rsidR="00EF700C" w:rsidRPr="001332C1">
        <w:rPr>
          <w:rFonts w:ascii="Computer modern" w:hAnsi="Computer modern"/>
        </w:rPr>
        <w:t xml:space="preserve">explicitly </w:t>
      </w:r>
      <w:r w:rsidR="0090733A" w:rsidRPr="001332C1">
        <w:rPr>
          <w:rFonts w:ascii="Computer modern" w:hAnsi="Computer modern"/>
        </w:rPr>
        <w:t>modellin</w:t>
      </w:r>
      <w:r w:rsidR="0090733A" w:rsidRPr="001332C1">
        <w:rPr>
          <w:rFonts w:ascii="Computer modern" w:hAnsi="Computer modern" w:hint="eastAsia"/>
        </w:rPr>
        <w:t>g</w:t>
      </w:r>
      <w:r w:rsidR="00EF700C" w:rsidRPr="001332C1">
        <w:rPr>
          <w:rFonts w:ascii="Computer modern" w:hAnsi="Computer modern"/>
        </w:rPr>
        <w:t xml:space="preserve"> the effect of climate and soil on </w:t>
      </w:r>
      <w:r w:rsidR="0090733A" w:rsidRPr="001332C1">
        <w:rPr>
          <w:rFonts w:ascii="Computer modern" w:hAnsi="Computer modern"/>
        </w:rPr>
        <w:t xml:space="preserve">both </w:t>
      </w:r>
      <w:r w:rsidR="00EF700C" w:rsidRPr="001332C1">
        <w:rPr>
          <w:rFonts w:ascii="Computer modern" w:hAnsi="Computer modern"/>
        </w:rPr>
        <w:t>tree species richness and</w:t>
      </w:r>
      <w:r w:rsidR="00F2337F">
        <w:rPr>
          <w:rFonts w:ascii="Computer modern" w:hAnsi="Computer modern"/>
        </w:rPr>
        <w:t xml:space="preserve"> carbon </w:t>
      </w:r>
      <w:r w:rsidR="003A2E81">
        <w:rPr>
          <w:rFonts w:ascii="Computer modern" w:hAnsi="Computer modern"/>
        </w:rPr>
        <w:t>stocks</w:t>
      </w:r>
      <w:r w:rsidR="0090733A" w:rsidRPr="001332C1">
        <w:rPr>
          <w:rFonts w:ascii="Computer modern" w:hAnsi="Computer modern"/>
        </w:rPr>
        <w:t xml:space="preserve">. In this modelling framework, there </w:t>
      </w:r>
      <w:r w:rsidR="003A275E" w:rsidRPr="001332C1">
        <w:rPr>
          <w:rFonts w:ascii="Computer modern" w:hAnsi="Computer modern"/>
        </w:rPr>
        <w:t xml:space="preserve">were non-significant </w:t>
      </w:r>
      <w:r w:rsidR="00C5003C">
        <w:rPr>
          <w:rFonts w:ascii="Computer modern" w:hAnsi="Computer modern"/>
        </w:rPr>
        <w:t xml:space="preserve">positive </w:t>
      </w:r>
      <w:r w:rsidR="003A275E" w:rsidRPr="001332C1">
        <w:rPr>
          <w:rFonts w:ascii="Computer modern" w:hAnsi="Computer modern"/>
        </w:rPr>
        <w:t>relationships between spe</w:t>
      </w:r>
      <w:r w:rsidR="00F2337F">
        <w:rPr>
          <w:rFonts w:ascii="Computer modern" w:hAnsi="Computer modern"/>
        </w:rPr>
        <w:t>cies richness and carbon</w:t>
      </w:r>
      <w:r w:rsidR="003A275E" w:rsidRPr="001332C1">
        <w:rPr>
          <w:rFonts w:ascii="Computer modern" w:hAnsi="Computer modern"/>
        </w:rPr>
        <w:t xml:space="preserve"> in Africa and Asia and a</w:t>
      </w:r>
      <w:r w:rsidR="0090733A" w:rsidRPr="001332C1">
        <w:rPr>
          <w:rFonts w:ascii="Computer modern" w:hAnsi="Computer modern"/>
        </w:rPr>
        <w:t xml:space="preserve"> significant negative relationship in South America (</w:t>
      </w:r>
      <w:r w:rsidR="00A724A7" w:rsidRPr="001332C1">
        <w:rPr>
          <w:rFonts w:ascii="Computer modern" w:hAnsi="Computer modern"/>
        </w:rPr>
        <w:t>Supplementary Figure 18</w:t>
      </w:r>
      <w:r w:rsidR="0090733A" w:rsidRPr="001332C1">
        <w:rPr>
          <w:rFonts w:ascii="Computer modern" w:hAnsi="Computer modern"/>
        </w:rPr>
        <w:t>).</w:t>
      </w:r>
      <w:r w:rsidR="00496E72" w:rsidRPr="001332C1">
        <w:rPr>
          <w:rFonts w:ascii="Computer modern" w:hAnsi="Computer modern"/>
        </w:rPr>
        <w:t xml:space="preserve"> </w:t>
      </w:r>
    </w:p>
    <w:p w14:paraId="4E9916D1" w14:textId="77777777" w:rsidR="00D7116B" w:rsidRPr="001332C1" w:rsidRDefault="003A275E" w:rsidP="000859DE">
      <w:pPr>
        <w:spacing w:line="480" w:lineRule="auto"/>
        <w:rPr>
          <w:rFonts w:ascii="Computer modern" w:hAnsi="Computer modern"/>
        </w:rPr>
      </w:pPr>
      <w:r w:rsidRPr="001332C1">
        <w:rPr>
          <w:rFonts w:ascii="Computer modern" w:hAnsi="Computer modern"/>
          <w:u w:val="single"/>
        </w:rPr>
        <w:t>Fine-scale diversity-carbon relationships</w:t>
      </w:r>
      <w:r w:rsidRPr="001332C1">
        <w:rPr>
          <w:rFonts w:ascii="Computer modern" w:hAnsi="Computer modern"/>
        </w:rPr>
        <w:t xml:space="preserve">   </w:t>
      </w:r>
    </w:p>
    <w:p w14:paraId="620D300F" w14:textId="0E7F3604" w:rsidR="002B0D5A" w:rsidRPr="001332C1" w:rsidRDefault="003A275E" w:rsidP="000859DE">
      <w:pPr>
        <w:spacing w:line="480" w:lineRule="auto"/>
        <w:rPr>
          <w:rFonts w:ascii="Computer modern" w:hAnsi="Computer modern"/>
        </w:rPr>
      </w:pPr>
      <w:r w:rsidRPr="001332C1">
        <w:rPr>
          <w:rFonts w:ascii="Computer modern" w:hAnsi="Computer modern"/>
        </w:rPr>
        <w:t xml:space="preserve">Amongst 0.04 ha subplots within each plot </w:t>
      </w:r>
      <w:r w:rsidR="00E25669" w:rsidRPr="001332C1">
        <w:rPr>
          <w:rFonts w:ascii="Computer modern" w:hAnsi="Computer modern"/>
        </w:rPr>
        <w:t xml:space="preserve">most </w:t>
      </w:r>
      <w:r w:rsidRPr="001332C1">
        <w:rPr>
          <w:rFonts w:ascii="Computer modern" w:hAnsi="Computer modern"/>
        </w:rPr>
        <w:t xml:space="preserve">environmental differences </w:t>
      </w:r>
      <w:r w:rsidR="00462DE9">
        <w:rPr>
          <w:rFonts w:ascii="Computer modern" w:hAnsi="Computer modern"/>
        </w:rPr>
        <w:t xml:space="preserve">in climate and soil </w:t>
      </w:r>
      <w:r w:rsidRPr="001332C1">
        <w:rPr>
          <w:rFonts w:ascii="Computer modern" w:hAnsi="Computer modern"/>
        </w:rPr>
        <w:t>are implicitly accounted for. Here, r</w:t>
      </w:r>
      <w:r w:rsidR="000859DE" w:rsidRPr="001332C1">
        <w:rPr>
          <w:rFonts w:ascii="Computer modern" w:hAnsi="Computer modern"/>
        </w:rPr>
        <w:t>elationships between species richness an</w:t>
      </w:r>
      <w:r w:rsidR="003450CF" w:rsidRPr="001332C1">
        <w:rPr>
          <w:rFonts w:ascii="Computer modern" w:hAnsi="Computer modern"/>
        </w:rPr>
        <w:t>d carbon</w:t>
      </w:r>
      <w:r w:rsidR="000859DE" w:rsidRPr="001332C1">
        <w:rPr>
          <w:rFonts w:ascii="Computer modern" w:hAnsi="Computer modern"/>
        </w:rPr>
        <w:t xml:space="preserve"> were </w:t>
      </w:r>
      <w:r w:rsidR="00434237" w:rsidRPr="001332C1">
        <w:rPr>
          <w:rFonts w:ascii="Computer modern" w:hAnsi="Computer modern"/>
        </w:rPr>
        <w:t xml:space="preserve">on average significantly </w:t>
      </w:r>
      <w:r w:rsidR="000859DE" w:rsidRPr="001332C1">
        <w:rPr>
          <w:rFonts w:ascii="Computer modern" w:hAnsi="Computer modern"/>
        </w:rPr>
        <w:t xml:space="preserve">positive when considering all 266 </w:t>
      </w:r>
      <w:r w:rsidR="00815930" w:rsidRPr="001332C1">
        <w:rPr>
          <w:rFonts w:ascii="Times New Roman" w:hAnsi="Times New Roman" w:cs="Times New Roman"/>
        </w:rPr>
        <w:t>×</w:t>
      </w:r>
      <w:r w:rsidR="000859DE" w:rsidRPr="001332C1">
        <w:rPr>
          <w:rFonts w:ascii="Computer modern" w:hAnsi="Computer modern"/>
        </w:rPr>
        <w:t xml:space="preserve"> 1 ha plots </w:t>
      </w:r>
      <w:r w:rsidR="00945551" w:rsidRPr="001332C1">
        <w:rPr>
          <w:rFonts w:ascii="Computer modern" w:hAnsi="Computer modern"/>
        </w:rPr>
        <w:t>for which</w:t>
      </w:r>
      <w:r w:rsidR="000859DE" w:rsidRPr="001332C1">
        <w:rPr>
          <w:rFonts w:ascii="Computer modern" w:hAnsi="Computer modern"/>
        </w:rPr>
        <w:t xml:space="preserve"> we had </w:t>
      </w:r>
      <w:r w:rsidR="004D6923" w:rsidRPr="001332C1">
        <w:rPr>
          <w:rFonts w:ascii="Computer modern" w:hAnsi="Computer modern"/>
        </w:rPr>
        <w:t xml:space="preserve">subplot-scale </w:t>
      </w:r>
      <w:r w:rsidR="000859DE" w:rsidRPr="001332C1">
        <w:rPr>
          <w:rFonts w:ascii="Computer modern" w:hAnsi="Computer modern"/>
        </w:rPr>
        <w:t>data</w:t>
      </w:r>
      <w:r w:rsidR="00A512DF" w:rsidRPr="001332C1">
        <w:rPr>
          <w:rFonts w:ascii="Computer modern" w:hAnsi="Computer modern"/>
        </w:rPr>
        <w:t xml:space="preserve"> (one-sample Wilcoxon test, </w:t>
      </w:r>
      <w:r w:rsidR="00A512DF" w:rsidRPr="001332C1">
        <w:rPr>
          <w:rFonts w:ascii="Computer modern" w:hAnsi="Computer modern"/>
          <w:i/>
        </w:rPr>
        <w:t>P</w:t>
      </w:r>
      <w:r w:rsidR="00A512DF" w:rsidRPr="001332C1">
        <w:rPr>
          <w:rFonts w:ascii="Computer modern" w:hAnsi="Computer modern"/>
        </w:rPr>
        <w:t xml:space="preserve"> =0.007)</w:t>
      </w:r>
      <w:r w:rsidR="000859DE" w:rsidRPr="001332C1">
        <w:rPr>
          <w:rFonts w:ascii="Computer modern" w:hAnsi="Computer modern"/>
        </w:rPr>
        <w:t>, and significant for plots within Africa</w:t>
      </w:r>
      <w:r w:rsidR="00674151" w:rsidRPr="001332C1">
        <w:rPr>
          <w:rFonts w:ascii="Computer modern" w:hAnsi="Computer modern"/>
        </w:rPr>
        <w:t xml:space="preserve"> </w:t>
      </w:r>
      <w:r w:rsidR="00A512DF" w:rsidRPr="001332C1">
        <w:rPr>
          <w:rFonts w:ascii="Computer modern" w:hAnsi="Computer modern"/>
        </w:rPr>
        <w:t>(</w:t>
      </w:r>
      <w:r w:rsidR="00A512DF" w:rsidRPr="001332C1">
        <w:rPr>
          <w:rFonts w:ascii="Computer modern" w:hAnsi="Computer modern"/>
          <w:i/>
        </w:rPr>
        <w:t xml:space="preserve">n </w:t>
      </w:r>
      <w:r w:rsidR="00A512DF" w:rsidRPr="001332C1">
        <w:rPr>
          <w:rFonts w:ascii="Computer modern" w:hAnsi="Computer modern"/>
        </w:rPr>
        <w:t xml:space="preserve">= 111 plots, one-sample Wilcoxon test, </w:t>
      </w:r>
      <w:r w:rsidR="00A512DF" w:rsidRPr="001332C1">
        <w:rPr>
          <w:rFonts w:ascii="Computer modern" w:hAnsi="Computer modern"/>
          <w:i/>
        </w:rPr>
        <w:t xml:space="preserve">P </w:t>
      </w:r>
      <w:r w:rsidR="00A512DF" w:rsidRPr="001332C1">
        <w:rPr>
          <w:rFonts w:ascii="Computer modern" w:hAnsi="Computer modern"/>
        </w:rPr>
        <w:t xml:space="preserve">= 0.022) </w:t>
      </w:r>
      <w:r w:rsidR="00674151" w:rsidRPr="001332C1">
        <w:rPr>
          <w:rFonts w:ascii="Computer modern" w:hAnsi="Computer modern"/>
        </w:rPr>
        <w:t>and South America alone (</w:t>
      </w:r>
      <w:r w:rsidR="00A512DF" w:rsidRPr="001332C1">
        <w:rPr>
          <w:rFonts w:ascii="Computer modern" w:hAnsi="Computer modern"/>
          <w:i/>
        </w:rPr>
        <w:t xml:space="preserve">n </w:t>
      </w:r>
      <w:r w:rsidR="00A512DF" w:rsidRPr="001332C1">
        <w:rPr>
          <w:rFonts w:ascii="Computer modern" w:hAnsi="Computer modern"/>
        </w:rPr>
        <w:t xml:space="preserve">= 118 plots, one-sample Wilcoxon test, </w:t>
      </w:r>
      <w:r w:rsidR="00A512DF" w:rsidRPr="001332C1">
        <w:rPr>
          <w:rFonts w:ascii="Computer modern" w:hAnsi="Computer modern"/>
          <w:i/>
        </w:rPr>
        <w:t xml:space="preserve">P </w:t>
      </w:r>
      <w:r w:rsidR="00A512DF" w:rsidRPr="001332C1">
        <w:rPr>
          <w:rFonts w:ascii="Computer modern" w:hAnsi="Computer modern"/>
        </w:rPr>
        <w:t xml:space="preserve">= 0.013, </w:t>
      </w:r>
      <w:r w:rsidR="00674151" w:rsidRPr="001332C1">
        <w:rPr>
          <w:rFonts w:ascii="Computer modern" w:hAnsi="Computer modern"/>
        </w:rPr>
        <w:t xml:space="preserve">Fig. </w:t>
      </w:r>
      <w:r w:rsidR="00675E2A">
        <w:rPr>
          <w:rFonts w:ascii="Computer modern" w:hAnsi="Computer modern"/>
        </w:rPr>
        <w:t>4</w:t>
      </w:r>
      <w:r w:rsidR="000859DE" w:rsidRPr="001332C1">
        <w:rPr>
          <w:rFonts w:ascii="Computer modern" w:hAnsi="Computer modern"/>
        </w:rPr>
        <w:t xml:space="preserve">).  </w:t>
      </w:r>
      <w:r w:rsidR="00DA747B" w:rsidRPr="001332C1">
        <w:rPr>
          <w:rFonts w:ascii="Computer modern" w:hAnsi="Computer modern"/>
        </w:rPr>
        <w:t>Within</w:t>
      </w:r>
      <w:r w:rsidR="000859DE" w:rsidRPr="001332C1">
        <w:rPr>
          <w:rFonts w:ascii="Computer modern" w:hAnsi="Computer modern"/>
        </w:rPr>
        <w:t xml:space="preserve"> these plots, 148 (55.6%) </w:t>
      </w:r>
      <w:r w:rsidR="00DA747B" w:rsidRPr="001332C1">
        <w:rPr>
          <w:rFonts w:ascii="Computer modern" w:hAnsi="Computer modern"/>
        </w:rPr>
        <w:t>had</w:t>
      </w:r>
      <w:r w:rsidR="000859DE" w:rsidRPr="001332C1">
        <w:rPr>
          <w:rFonts w:ascii="Computer modern" w:hAnsi="Computer modern"/>
        </w:rPr>
        <w:t xml:space="preserve"> a positive </w:t>
      </w:r>
      <w:r w:rsidR="00DA747B" w:rsidRPr="001332C1">
        <w:rPr>
          <w:rFonts w:ascii="Computer modern" w:hAnsi="Computer modern"/>
        </w:rPr>
        <w:t xml:space="preserve">richness-carbon </w:t>
      </w:r>
      <w:r w:rsidR="000859DE" w:rsidRPr="001332C1">
        <w:rPr>
          <w:rFonts w:ascii="Computer modern" w:hAnsi="Computer modern"/>
        </w:rPr>
        <w:t>relationship and 118 (44.4%) a negative relationship</w:t>
      </w:r>
      <w:r w:rsidR="00674151" w:rsidRPr="001332C1">
        <w:rPr>
          <w:rFonts w:ascii="Computer modern" w:hAnsi="Computer modern"/>
        </w:rPr>
        <w:t xml:space="preserve"> (Fig. </w:t>
      </w:r>
      <w:r w:rsidR="00A1072B" w:rsidRPr="001332C1">
        <w:rPr>
          <w:rFonts w:ascii="Computer modern" w:hAnsi="Computer modern"/>
        </w:rPr>
        <w:t>4</w:t>
      </w:r>
      <w:r w:rsidR="000859DE" w:rsidRPr="001332C1">
        <w:rPr>
          <w:rFonts w:ascii="Computer modern" w:hAnsi="Computer modern"/>
        </w:rPr>
        <w:t xml:space="preserve">). </w:t>
      </w:r>
      <w:r w:rsidR="00434237" w:rsidRPr="001332C1">
        <w:rPr>
          <w:rFonts w:ascii="Computer modern" w:hAnsi="Computer modern"/>
        </w:rPr>
        <w:t xml:space="preserve">Overall </w:t>
      </w:r>
      <w:r w:rsidR="003450CF" w:rsidRPr="001332C1">
        <w:rPr>
          <w:rFonts w:ascii="Computer modern" w:hAnsi="Computer modern"/>
        </w:rPr>
        <w:t>the richness-carbon</w:t>
      </w:r>
      <w:r w:rsidR="00257FA7" w:rsidRPr="001332C1">
        <w:rPr>
          <w:rFonts w:ascii="Computer modern" w:hAnsi="Computer modern"/>
        </w:rPr>
        <w:t xml:space="preserve"> relation</w:t>
      </w:r>
      <w:r w:rsidR="007F152A" w:rsidRPr="001332C1">
        <w:rPr>
          <w:rFonts w:ascii="Computer modern" w:hAnsi="Computer modern"/>
        </w:rPr>
        <w:t xml:space="preserve">ship was weak but </w:t>
      </w:r>
      <w:r w:rsidR="00257FA7" w:rsidRPr="001332C1">
        <w:rPr>
          <w:rFonts w:ascii="Computer modern" w:hAnsi="Computer modern"/>
        </w:rPr>
        <w:t xml:space="preserve">positive </w:t>
      </w:r>
      <w:r w:rsidR="000859DE" w:rsidRPr="001332C1">
        <w:rPr>
          <w:rFonts w:ascii="Computer modern" w:hAnsi="Computer modern"/>
        </w:rPr>
        <w:t>(β = 0.096 ± 0.048</w:t>
      </w:r>
      <w:r w:rsidR="00911FED" w:rsidRPr="001332C1">
        <w:rPr>
          <w:rFonts w:ascii="Computer modern" w:hAnsi="Computer modern"/>
        </w:rPr>
        <w:t xml:space="preserve"> SE</w:t>
      </w:r>
      <w:r w:rsidR="000859DE" w:rsidRPr="001332C1">
        <w:rPr>
          <w:rFonts w:ascii="Computer modern" w:hAnsi="Computer modern"/>
        </w:rPr>
        <w:t xml:space="preserve">). This </w:t>
      </w:r>
      <w:r w:rsidR="00DA747B" w:rsidRPr="001332C1">
        <w:rPr>
          <w:rFonts w:ascii="Computer modern" w:hAnsi="Computer modern"/>
        </w:rPr>
        <w:t>implies</w:t>
      </w:r>
      <w:r w:rsidR="000859DE" w:rsidRPr="001332C1">
        <w:rPr>
          <w:rFonts w:ascii="Computer modern" w:hAnsi="Computer modern"/>
        </w:rPr>
        <w:t xml:space="preserve"> that doubling species richness per </w:t>
      </w:r>
      <w:r w:rsidR="00C85C11" w:rsidRPr="001332C1">
        <w:rPr>
          <w:rFonts w:ascii="Computer modern" w:hAnsi="Computer modern"/>
        </w:rPr>
        <w:t>0.04 ha</w:t>
      </w:r>
      <w:r w:rsidR="003450CF" w:rsidRPr="001332C1">
        <w:rPr>
          <w:rFonts w:ascii="Computer modern" w:hAnsi="Computer modern"/>
        </w:rPr>
        <w:t xml:space="preserve"> would increase carbon </w:t>
      </w:r>
      <w:r w:rsidR="00462DE9">
        <w:rPr>
          <w:rFonts w:ascii="Computer modern" w:hAnsi="Computer modern"/>
        </w:rPr>
        <w:t>stocks</w:t>
      </w:r>
      <w:r w:rsidR="00462DE9" w:rsidRPr="001332C1">
        <w:rPr>
          <w:rFonts w:ascii="Computer modern" w:hAnsi="Computer modern"/>
        </w:rPr>
        <w:t xml:space="preserve"> </w:t>
      </w:r>
      <w:r w:rsidR="000859DE" w:rsidRPr="001332C1">
        <w:rPr>
          <w:rFonts w:ascii="Computer modern" w:hAnsi="Computer modern"/>
        </w:rPr>
        <w:t>by 6.9%, with similar relationships for o</w:t>
      </w:r>
      <w:r w:rsidR="00C6428D" w:rsidRPr="001332C1">
        <w:rPr>
          <w:rFonts w:ascii="Computer modern" w:hAnsi="Computer modern"/>
        </w:rPr>
        <w:t>ther diversity metrics (</w:t>
      </w:r>
      <w:r w:rsidR="00F1637E" w:rsidRPr="001332C1">
        <w:rPr>
          <w:rFonts w:ascii="Computer modern" w:hAnsi="Computer modern"/>
        </w:rPr>
        <w:t>Supplementary Table 7</w:t>
      </w:r>
      <w:r w:rsidR="000859DE" w:rsidRPr="001332C1">
        <w:rPr>
          <w:rFonts w:ascii="Computer modern" w:hAnsi="Computer modern"/>
        </w:rPr>
        <w:t>). This is consistent with an independent within-plot study of 25 plots which showed a 7% effect size of diversit</w:t>
      </w:r>
      <w:r w:rsidR="00E5468D" w:rsidRPr="001332C1">
        <w:rPr>
          <w:rFonts w:ascii="Computer modern" w:hAnsi="Computer modern"/>
        </w:rPr>
        <w:t>y on aboveground biomass at</w:t>
      </w:r>
      <w:r w:rsidR="000859DE" w:rsidRPr="001332C1">
        <w:rPr>
          <w:rFonts w:ascii="Computer modern" w:hAnsi="Computer modern"/>
        </w:rPr>
        <w:t xml:space="preserve"> </w:t>
      </w:r>
      <w:r w:rsidR="009A7E9F" w:rsidRPr="001332C1">
        <w:rPr>
          <w:rFonts w:ascii="Computer modern" w:hAnsi="Computer modern"/>
        </w:rPr>
        <w:t xml:space="preserve">the </w:t>
      </w:r>
      <w:r w:rsidR="00483848" w:rsidRPr="001332C1">
        <w:rPr>
          <w:rFonts w:ascii="Computer modern" w:hAnsi="Computer modern"/>
        </w:rPr>
        <w:t xml:space="preserve">0.04 ha </w:t>
      </w:r>
      <w:r w:rsidR="000859DE" w:rsidRPr="001332C1">
        <w:rPr>
          <w:rFonts w:ascii="Computer modern" w:hAnsi="Computer modern"/>
        </w:rPr>
        <w:t xml:space="preserve">spatial scale, but no relationship at </w:t>
      </w:r>
      <w:r w:rsidR="00462DE9">
        <w:rPr>
          <w:rFonts w:ascii="Computer modern" w:hAnsi="Computer modern"/>
        </w:rPr>
        <w:t xml:space="preserve">the </w:t>
      </w:r>
      <w:r w:rsidR="00483848" w:rsidRPr="001332C1">
        <w:rPr>
          <w:rFonts w:ascii="Computer modern" w:hAnsi="Computer modern"/>
        </w:rPr>
        <w:t xml:space="preserve">1 ha </w:t>
      </w:r>
      <w:proofErr w:type="gramStart"/>
      <w:r w:rsidR="00483848" w:rsidRPr="001332C1">
        <w:rPr>
          <w:rFonts w:ascii="Computer modern" w:hAnsi="Computer modern"/>
        </w:rPr>
        <w:t>scale</w:t>
      </w:r>
      <w:r w:rsidR="000859DE" w:rsidRPr="001332C1">
        <w:rPr>
          <w:rFonts w:ascii="Computer modern" w:hAnsi="Computer modern"/>
        </w:rPr>
        <w:t xml:space="preserve"> </w:t>
      </w:r>
      <w:proofErr w:type="gramEnd"/>
      <w:r w:rsidR="00F919AF">
        <w:fldChar w:fldCharType="begin"/>
      </w:r>
      <w:r w:rsidR="00F919AF">
        <w:instrText xml:space="preserve"> HYPERLINK \l "_ENREF_22" \o "Chisholm, 2013 #67" </w:instrText>
      </w:r>
      <w:r w:rsidR="00F919AF">
        <w:fldChar w:fldCharType="separate"/>
      </w:r>
      <w:r w:rsidR="00BF7416"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22</w:t>
      </w:r>
      <w:r w:rsidR="00BF7416" w:rsidRPr="001332C1">
        <w:rPr>
          <w:rFonts w:ascii="Computer modern" w:hAnsi="Computer modern"/>
        </w:rPr>
        <w:fldChar w:fldCharType="end"/>
      </w:r>
      <w:r w:rsidR="00F919AF">
        <w:rPr>
          <w:rFonts w:ascii="Computer modern" w:hAnsi="Computer modern"/>
        </w:rPr>
        <w:fldChar w:fldCharType="end"/>
      </w:r>
      <w:r w:rsidR="000859DE" w:rsidRPr="001332C1">
        <w:rPr>
          <w:rFonts w:ascii="Computer modern" w:hAnsi="Computer modern"/>
        </w:rPr>
        <w:t xml:space="preserve">. </w:t>
      </w:r>
    </w:p>
    <w:p w14:paraId="2EF98B03" w14:textId="1462EF00" w:rsidR="00C52FEF" w:rsidRPr="001332C1" w:rsidRDefault="006E5B4D" w:rsidP="000859DE">
      <w:pPr>
        <w:spacing w:line="480" w:lineRule="auto"/>
        <w:rPr>
          <w:rFonts w:ascii="Computer modern" w:hAnsi="Computer modern"/>
          <w:u w:val="single"/>
        </w:rPr>
      </w:pPr>
      <w:r w:rsidRPr="001332C1">
        <w:rPr>
          <w:rFonts w:ascii="Computer modern" w:hAnsi="Computer modern"/>
          <w:u w:val="single"/>
        </w:rPr>
        <w:t>Examining s</w:t>
      </w:r>
      <w:r w:rsidR="00553B45" w:rsidRPr="001332C1">
        <w:rPr>
          <w:rFonts w:ascii="Computer modern" w:hAnsi="Computer modern"/>
          <w:u w:val="single"/>
        </w:rPr>
        <w:t>upport for niche complementarity and selection effects</w:t>
      </w:r>
    </w:p>
    <w:p w14:paraId="1DA9FABB" w14:textId="4CE9781E" w:rsidR="00553B45" w:rsidRPr="001332C1" w:rsidRDefault="003E72E9" w:rsidP="000859DE">
      <w:pPr>
        <w:spacing w:line="480" w:lineRule="auto"/>
        <w:rPr>
          <w:rFonts w:ascii="Computer modern" w:hAnsi="Computer modern"/>
        </w:rPr>
      </w:pPr>
      <w:r w:rsidRPr="001332C1">
        <w:rPr>
          <w:rFonts w:ascii="Computer modern" w:hAnsi="Computer modern"/>
        </w:rPr>
        <w:t>There was a statistically significant positive rel</w:t>
      </w:r>
      <w:r w:rsidR="003450CF" w:rsidRPr="001332C1">
        <w:rPr>
          <w:rFonts w:ascii="Computer modern" w:hAnsi="Computer modern"/>
        </w:rPr>
        <w:t xml:space="preserve">ationship between </w:t>
      </w:r>
      <w:r w:rsidRPr="001332C1">
        <w:rPr>
          <w:rFonts w:ascii="Computer modern" w:hAnsi="Computer modern"/>
        </w:rPr>
        <w:t xml:space="preserve">a multivariate metric of functional diversity incorporating wood density and maximum diameter traits </w:t>
      </w:r>
      <w:r w:rsidR="003F0803">
        <w:rPr>
          <w:rFonts w:ascii="Computer modern" w:hAnsi="Computer modern"/>
        </w:rPr>
        <w:t xml:space="preserve">and carbon stocks </w:t>
      </w:r>
      <w:r w:rsidRPr="001332C1">
        <w:rPr>
          <w:rFonts w:ascii="Computer modern" w:hAnsi="Computer modern"/>
        </w:rPr>
        <w:t xml:space="preserve">at </w:t>
      </w:r>
      <w:r w:rsidR="003F0803">
        <w:rPr>
          <w:rFonts w:ascii="Computer modern" w:hAnsi="Computer modern"/>
        </w:rPr>
        <w:t xml:space="preserve">the </w:t>
      </w:r>
      <w:r w:rsidRPr="001332C1">
        <w:rPr>
          <w:rFonts w:ascii="Computer modern" w:hAnsi="Computer modern"/>
        </w:rPr>
        <w:t>0.04 ha scale</w:t>
      </w:r>
      <w:r w:rsidR="00E83DDE" w:rsidRPr="001332C1">
        <w:rPr>
          <w:rFonts w:ascii="Computer modern" w:hAnsi="Computer modern"/>
        </w:rPr>
        <w:t xml:space="preserve"> (linear mixed effects model, </w:t>
      </w:r>
      <w:r w:rsidR="00E83DDE" w:rsidRPr="001332C1">
        <w:rPr>
          <w:rFonts w:ascii="Computer modern" w:hAnsi="Computer modern"/>
          <w:i/>
        </w:rPr>
        <w:t>P</w:t>
      </w:r>
      <w:r w:rsidR="00E83DDE" w:rsidRPr="001332C1">
        <w:rPr>
          <w:rFonts w:ascii="Computer modern" w:hAnsi="Computer modern"/>
        </w:rPr>
        <w:t xml:space="preserve"> &lt; 0.001, Supplementary Figure 1)</w:t>
      </w:r>
      <w:r w:rsidRPr="001332C1">
        <w:rPr>
          <w:rFonts w:ascii="Computer modern" w:hAnsi="Computer modern"/>
        </w:rPr>
        <w:t>, but th</w:t>
      </w:r>
      <w:r w:rsidR="003F0803">
        <w:rPr>
          <w:rFonts w:ascii="Computer modern" w:hAnsi="Computer modern"/>
        </w:rPr>
        <w:t>i</w:t>
      </w:r>
      <w:r w:rsidR="001D1082">
        <w:rPr>
          <w:rFonts w:ascii="Computer modern" w:hAnsi="Computer modern"/>
        </w:rPr>
        <w:t>s relationship</w:t>
      </w:r>
      <w:r w:rsidRPr="001332C1">
        <w:rPr>
          <w:rFonts w:ascii="Computer modern" w:hAnsi="Computer modern"/>
        </w:rPr>
        <w:t xml:space="preserve"> w</w:t>
      </w:r>
      <w:r w:rsidR="003F0803">
        <w:rPr>
          <w:rFonts w:ascii="Computer modern" w:hAnsi="Computer modern"/>
        </w:rPr>
        <w:t>as</w:t>
      </w:r>
      <w:r w:rsidRPr="001332C1">
        <w:rPr>
          <w:rFonts w:ascii="Computer modern" w:hAnsi="Computer modern"/>
        </w:rPr>
        <w:t xml:space="preserve"> not significant in any continent at </w:t>
      </w:r>
      <w:r w:rsidR="003F0803">
        <w:rPr>
          <w:rFonts w:ascii="Computer modern" w:hAnsi="Computer modern"/>
        </w:rPr>
        <w:t xml:space="preserve">the </w:t>
      </w:r>
      <w:r w:rsidRPr="001332C1">
        <w:rPr>
          <w:rFonts w:ascii="Computer modern" w:hAnsi="Computer modern"/>
        </w:rPr>
        <w:t>1 ha scale (</w:t>
      </w:r>
      <w:r w:rsidR="00E83DDE" w:rsidRPr="001332C1">
        <w:rPr>
          <w:rFonts w:ascii="Computer modern" w:hAnsi="Computer modern"/>
        </w:rPr>
        <w:t>linear regression</w:t>
      </w:r>
      <w:r w:rsidR="00EE6CBE" w:rsidRPr="001332C1">
        <w:rPr>
          <w:rFonts w:ascii="Computer modern" w:hAnsi="Computer modern"/>
        </w:rPr>
        <w:t xml:space="preserve"> models</w:t>
      </w:r>
      <w:r w:rsidR="00E83DDE" w:rsidRPr="001332C1">
        <w:rPr>
          <w:rFonts w:ascii="Computer modern" w:hAnsi="Computer modern"/>
        </w:rPr>
        <w:t xml:space="preserve">, </w:t>
      </w:r>
      <w:r w:rsidR="00E83DDE" w:rsidRPr="001332C1">
        <w:rPr>
          <w:rFonts w:ascii="Computer modern" w:hAnsi="Computer modern"/>
          <w:i/>
        </w:rPr>
        <w:t xml:space="preserve">P </w:t>
      </w:r>
      <w:r w:rsidR="00E83DDE" w:rsidRPr="001332C1">
        <w:rPr>
          <w:rFonts w:ascii="Times New Roman" w:hAnsi="Times New Roman" w:cs="Times New Roman"/>
        </w:rPr>
        <w:t>≥</w:t>
      </w:r>
      <w:r w:rsidR="00E83DDE" w:rsidRPr="001332C1">
        <w:rPr>
          <w:rFonts w:ascii="Computer modern" w:hAnsi="Computer modern"/>
        </w:rPr>
        <w:t xml:space="preserve"> 0.139, </w:t>
      </w:r>
      <w:r w:rsidRPr="001332C1">
        <w:rPr>
          <w:rFonts w:ascii="Computer modern" w:hAnsi="Computer modern"/>
        </w:rPr>
        <w:t xml:space="preserve">Supplementary </w:t>
      </w:r>
      <w:r w:rsidRPr="001332C1">
        <w:rPr>
          <w:rFonts w:ascii="Computer modern" w:hAnsi="Computer modern"/>
        </w:rPr>
        <w:lastRenderedPageBreak/>
        <w:t xml:space="preserve">Figure </w:t>
      </w:r>
      <w:r w:rsidR="00E83DDE" w:rsidRPr="001332C1">
        <w:rPr>
          <w:rFonts w:ascii="Computer modern" w:hAnsi="Computer modern"/>
        </w:rPr>
        <w:t>1</w:t>
      </w:r>
      <w:r w:rsidR="003450CF" w:rsidRPr="001332C1">
        <w:rPr>
          <w:rFonts w:ascii="Computer modern" w:hAnsi="Computer modern"/>
        </w:rPr>
        <w:t xml:space="preserve">). Carbon </w:t>
      </w:r>
      <w:r w:rsidR="00675E2A">
        <w:rPr>
          <w:rFonts w:ascii="Computer modern" w:hAnsi="Computer modern"/>
        </w:rPr>
        <w:t>stocks</w:t>
      </w:r>
      <w:r w:rsidRPr="001332C1">
        <w:rPr>
          <w:rFonts w:ascii="Computer modern" w:hAnsi="Computer modern"/>
        </w:rPr>
        <w:t xml:space="preserve"> increased with the community weighted means of both wood density and maximum diameter traits </w:t>
      </w:r>
      <w:r w:rsidR="00E52914" w:rsidRPr="001332C1">
        <w:rPr>
          <w:rFonts w:ascii="Computer modern" w:hAnsi="Computer modern"/>
        </w:rPr>
        <w:t xml:space="preserve">at both 0.04 ha (linear mixed effects models, </w:t>
      </w:r>
      <w:r w:rsidR="00E52914" w:rsidRPr="001332C1">
        <w:rPr>
          <w:rFonts w:ascii="Computer modern" w:hAnsi="Computer modern"/>
          <w:i/>
        </w:rPr>
        <w:t xml:space="preserve">P </w:t>
      </w:r>
      <w:r w:rsidR="00E52914" w:rsidRPr="001332C1">
        <w:rPr>
          <w:rFonts w:ascii="Computer modern" w:hAnsi="Computer modern"/>
        </w:rPr>
        <w:t xml:space="preserve">&lt; 0.001, Supplementary Figure 4) and 1 ha scales (linear regression models, </w:t>
      </w:r>
      <w:r w:rsidR="00E52914" w:rsidRPr="001332C1">
        <w:rPr>
          <w:rFonts w:ascii="Computer modern" w:hAnsi="Computer modern"/>
          <w:i/>
        </w:rPr>
        <w:t xml:space="preserve">P </w:t>
      </w:r>
      <w:r w:rsidR="00E52914" w:rsidRPr="001332C1">
        <w:rPr>
          <w:rFonts w:ascii="Times New Roman" w:hAnsi="Times New Roman" w:cs="Times New Roman"/>
        </w:rPr>
        <w:t>≤</w:t>
      </w:r>
      <w:r w:rsidR="00E52914" w:rsidRPr="001332C1">
        <w:rPr>
          <w:rFonts w:ascii="Computer modern" w:hAnsi="Computer modern"/>
        </w:rPr>
        <w:t xml:space="preserve"> 0.049, Supplementary Figure 4),</w:t>
      </w:r>
      <w:r w:rsidR="00E83DDE" w:rsidRPr="001332C1">
        <w:rPr>
          <w:rFonts w:ascii="Computer modern" w:hAnsi="Computer modern"/>
        </w:rPr>
        <w:t xml:space="preserve"> </w:t>
      </w:r>
      <w:r w:rsidRPr="001332C1">
        <w:rPr>
          <w:rFonts w:ascii="Computer modern" w:hAnsi="Computer modern"/>
        </w:rPr>
        <w:t>indica</w:t>
      </w:r>
      <w:r w:rsidR="00675E2A">
        <w:rPr>
          <w:rFonts w:ascii="Computer modern" w:hAnsi="Computer modern"/>
        </w:rPr>
        <w:t>ting that carbon stocks</w:t>
      </w:r>
      <w:r w:rsidRPr="001332C1">
        <w:rPr>
          <w:rFonts w:ascii="Computer modern" w:hAnsi="Computer modern"/>
        </w:rPr>
        <w:t xml:space="preserve"> </w:t>
      </w:r>
      <w:r w:rsidR="00107684" w:rsidRPr="001332C1">
        <w:rPr>
          <w:rFonts w:ascii="Computer modern" w:hAnsi="Computer modern"/>
        </w:rPr>
        <w:t>was positively related to the</w:t>
      </w:r>
      <w:r w:rsidRPr="001332C1">
        <w:rPr>
          <w:rFonts w:ascii="Computer modern" w:hAnsi="Computer modern"/>
        </w:rPr>
        <w:t xml:space="preserve"> functional dominance of potentially large and dense wooded species. The probability of sampling a species with large maximum size or dense wood increased through the range of species richness values typical of 0.04 ha subplots, but tended to saturate by the species richness values typical of 1 ha plots, </w:t>
      </w:r>
      <w:r w:rsidR="00E22C51" w:rsidRPr="001332C1">
        <w:rPr>
          <w:rFonts w:ascii="Computer modern" w:hAnsi="Computer modern"/>
        </w:rPr>
        <w:t>with</w:t>
      </w:r>
      <w:r w:rsidRPr="001332C1">
        <w:rPr>
          <w:rFonts w:ascii="Computer modern" w:hAnsi="Computer modern"/>
        </w:rPr>
        <w:t xml:space="preserve"> the exact fo</w:t>
      </w:r>
      <w:r w:rsidR="00E22C51" w:rsidRPr="001332C1">
        <w:rPr>
          <w:rFonts w:ascii="Computer modern" w:hAnsi="Computer modern"/>
        </w:rPr>
        <w:t>rm of this relationship depending</w:t>
      </w:r>
      <w:r w:rsidRPr="001332C1">
        <w:rPr>
          <w:rFonts w:ascii="Computer modern" w:hAnsi="Computer modern"/>
        </w:rPr>
        <w:t xml:space="preserve"> on the threshold used to define a large or dense wooded species </w:t>
      </w:r>
      <w:r w:rsidR="00E52914" w:rsidRPr="001332C1">
        <w:rPr>
          <w:rFonts w:ascii="Computer modern" w:hAnsi="Computer modern"/>
        </w:rPr>
        <w:t xml:space="preserve">and whether the null model used to sample species randomly selected species from the pool available within a continent or sampled species according to their relative frequency of occurrence </w:t>
      </w:r>
      <w:r w:rsidRPr="001332C1">
        <w:rPr>
          <w:rFonts w:ascii="Computer modern" w:hAnsi="Computer modern"/>
        </w:rPr>
        <w:t>(</w:t>
      </w:r>
      <w:r w:rsidR="00107684" w:rsidRPr="001332C1">
        <w:rPr>
          <w:rFonts w:ascii="Computer modern" w:hAnsi="Computer modern"/>
        </w:rPr>
        <w:t>Supplementary Figures 5 – 10).</w:t>
      </w:r>
      <w:r w:rsidRPr="001332C1">
        <w:rPr>
          <w:rFonts w:ascii="Computer modern" w:hAnsi="Computer modern"/>
        </w:rPr>
        <w:t xml:space="preserve"> </w:t>
      </w:r>
      <w:r w:rsidR="0060670B" w:rsidRPr="001332C1">
        <w:rPr>
          <w:rFonts w:ascii="Computer modern" w:hAnsi="Computer modern"/>
        </w:rPr>
        <w:t xml:space="preserve">For example, the </w:t>
      </w:r>
      <w:r w:rsidR="00D82308" w:rsidRPr="001332C1">
        <w:rPr>
          <w:rFonts w:ascii="Computer modern" w:hAnsi="Computer modern"/>
        </w:rPr>
        <w:t xml:space="preserve">expected </w:t>
      </w:r>
      <w:r w:rsidR="0060670B" w:rsidRPr="001332C1">
        <w:rPr>
          <w:rFonts w:ascii="Computer modern" w:hAnsi="Computer modern"/>
        </w:rPr>
        <w:t xml:space="preserve">probability of sampling a tree species with maximum diameter </w:t>
      </w:r>
      <w:r w:rsidR="0060670B" w:rsidRPr="001332C1">
        <w:rPr>
          <w:rFonts w:ascii="Times New Roman" w:hAnsi="Times New Roman" w:cs="Times New Roman"/>
        </w:rPr>
        <w:t>≥</w:t>
      </w:r>
      <w:r w:rsidR="0060670B" w:rsidRPr="001332C1">
        <w:rPr>
          <w:rFonts w:ascii="Computer modern" w:hAnsi="Computer modern"/>
        </w:rPr>
        <w:t xml:space="preserve"> 70 cm, as assessed using a null model randomly selecting species</w:t>
      </w:r>
      <w:r w:rsidR="00E52914" w:rsidRPr="001332C1">
        <w:rPr>
          <w:rFonts w:ascii="Computer modern" w:hAnsi="Computer modern"/>
        </w:rPr>
        <w:t xml:space="preserve"> from the pool of species recorded in plots within each continent, increased from 0.760 to 0.878 over the interquartile range of species richness found in 0.04 ha subplots (i.e. 11 to 18 species), but was 0.999 by the lower quartile of species richness in 1 ha plots (i.e. 72 species).</w:t>
      </w:r>
      <w:r w:rsidR="00D82308" w:rsidRPr="001332C1">
        <w:rPr>
          <w:rFonts w:ascii="Computer modern" w:hAnsi="Computer modern"/>
        </w:rPr>
        <w:t xml:space="preserve"> Likewise, there was a positive relationship between the </w:t>
      </w:r>
      <w:r w:rsidR="00216281" w:rsidRPr="001332C1">
        <w:rPr>
          <w:rFonts w:ascii="Computer modern" w:hAnsi="Computer modern"/>
        </w:rPr>
        <w:t xml:space="preserve">observed </w:t>
      </w:r>
      <w:r w:rsidR="00D82308" w:rsidRPr="001332C1">
        <w:rPr>
          <w:rFonts w:ascii="Computer modern" w:hAnsi="Computer modern"/>
        </w:rPr>
        <w:t>occurrence of potentially large tree</w:t>
      </w:r>
      <w:r w:rsidR="00216281" w:rsidRPr="001332C1">
        <w:rPr>
          <w:rFonts w:ascii="Computer modern" w:hAnsi="Computer modern"/>
        </w:rPr>
        <w:t xml:space="preserve"> species and species richness in</w:t>
      </w:r>
      <w:r w:rsidR="00D82308" w:rsidRPr="001332C1">
        <w:rPr>
          <w:rFonts w:ascii="Computer modern" w:hAnsi="Computer modern"/>
        </w:rPr>
        <w:t xml:space="preserve"> 0.04 ha </w:t>
      </w:r>
      <w:r w:rsidR="00216281" w:rsidRPr="001332C1">
        <w:rPr>
          <w:rFonts w:ascii="Computer modern" w:hAnsi="Computer modern"/>
        </w:rPr>
        <w:t>subplots</w:t>
      </w:r>
      <w:r w:rsidR="00D82308" w:rsidRPr="001332C1">
        <w:rPr>
          <w:rFonts w:ascii="Computer modern" w:hAnsi="Computer modern"/>
        </w:rPr>
        <w:t xml:space="preserve"> (binomial generalised linear mixed effects models, </w:t>
      </w:r>
      <w:r w:rsidR="00D82308" w:rsidRPr="001332C1">
        <w:rPr>
          <w:rFonts w:ascii="Computer modern" w:hAnsi="Computer modern"/>
          <w:i/>
        </w:rPr>
        <w:t>P</w:t>
      </w:r>
      <w:r w:rsidR="00D82308" w:rsidRPr="001332C1">
        <w:rPr>
          <w:rFonts w:ascii="Computer modern" w:hAnsi="Computer modern"/>
        </w:rPr>
        <w:t xml:space="preserve"> &lt; 0.001, Supplementary Figure 6), while </w:t>
      </w:r>
      <w:r w:rsidR="004A386F">
        <w:rPr>
          <w:rFonts w:ascii="Computer modern" w:hAnsi="Computer modern"/>
        </w:rPr>
        <w:t xml:space="preserve">at 1 ha scale this relationship </w:t>
      </w:r>
      <w:r w:rsidR="00107623">
        <w:rPr>
          <w:rFonts w:ascii="Computer modern" w:hAnsi="Computer modern"/>
        </w:rPr>
        <w:t>was no longer evident</w:t>
      </w:r>
      <w:r w:rsidR="004A386F">
        <w:rPr>
          <w:rFonts w:ascii="Computer modern" w:hAnsi="Computer modern"/>
        </w:rPr>
        <w:t xml:space="preserve"> as </w:t>
      </w:r>
      <w:r w:rsidR="00D82308" w:rsidRPr="001332C1">
        <w:rPr>
          <w:rFonts w:ascii="Computer modern" w:hAnsi="Computer modern"/>
        </w:rPr>
        <w:t>all but one 1 ha plot contained a potentially large species.</w:t>
      </w:r>
      <w:r w:rsidR="0060670B" w:rsidRPr="001332C1">
        <w:rPr>
          <w:rFonts w:ascii="Computer modern" w:hAnsi="Computer modern"/>
        </w:rPr>
        <w:t xml:space="preserve"> </w:t>
      </w:r>
      <w:r w:rsidR="00107684" w:rsidRPr="001332C1">
        <w:rPr>
          <w:rFonts w:ascii="Computer modern" w:hAnsi="Computer modern"/>
        </w:rPr>
        <w:t>Further details and interpretation of these analyses are given in Supplementary Discussion.</w:t>
      </w:r>
    </w:p>
    <w:p w14:paraId="3656CA95" w14:textId="77777777" w:rsidR="00AD0B31" w:rsidRPr="001332C1" w:rsidRDefault="00AD0B31" w:rsidP="000859DE">
      <w:pPr>
        <w:spacing w:line="480" w:lineRule="auto"/>
        <w:rPr>
          <w:rFonts w:ascii="Computer modern" w:hAnsi="Computer modern"/>
        </w:rPr>
      </w:pPr>
      <w:r w:rsidRPr="001332C1">
        <w:rPr>
          <w:rFonts w:ascii="Computer modern" w:hAnsi="Computer modern"/>
          <w:b/>
        </w:rPr>
        <w:t>Discussion</w:t>
      </w:r>
    </w:p>
    <w:p w14:paraId="3AA67D76" w14:textId="33E3B1B9" w:rsidR="00402181" w:rsidRPr="001332C1" w:rsidRDefault="001672E6" w:rsidP="000859DE">
      <w:pPr>
        <w:spacing w:line="480" w:lineRule="auto"/>
        <w:rPr>
          <w:rFonts w:ascii="Computer modern" w:hAnsi="Computer modern"/>
        </w:rPr>
      </w:pPr>
      <w:r w:rsidRPr="001332C1">
        <w:rPr>
          <w:rFonts w:ascii="Computer modern" w:hAnsi="Computer modern"/>
        </w:rPr>
        <w:t xml:space="preserve">By analysing a </w:t>
      </w:r>
      <w:r w:rsidR="00402181" w:rsidRPr="001332C1">
        <w:rPr>
          <w:rFonts w:ascii="Computer modern" w:hAnsi="Computer modern"/>
        </w:rPr>
        <w:t>large</w:t>
      </w:r>
      <w:r w:rsidRPr="001332C1">
        <w:rPr>
          <w:rFonts w:ascii="Computer modern" w:hAnsi="Computer modern"/>
        </w:rPr>
        <w:t xml:space="preserve">, standardised, pan-tropical dataset of inventory plots we </w:t>
      </w:r>
      <w:r w:rsidR="00D12A1A" w:rsidRPr="001332C1">
        <w:rPr>
          <w:rFonts w:ascii="Computer modern" w:hAnsi="Computer modern"/>
        </w:rPr>
        <w:t xml:space="preserve">were able to explore large-scale patterns in tropical forest </w:t>
      </w:r>
      <w:r w:rsidR="00C67903" w:rsidRPr="001332C1">
        <w:rPr>
          <w:rFonts w:ascii="Computer modern" w:hAnsi="Computer modern"/>
        </w:rPr>
        <w:t>above-ground</w:t>
      </w:r>
      <w:r w:rsidR="00D12A1A" w:rsidRPr="001332C1">
        <w:rPr>
          <w:rFonts w:ascii="Computer modern" w:hAnsi="Computer modern"/>
        </w:rPr>
        <w:t xml:space="preserve"> </w:t>
      </w:r>
      <w:r w:rsidR="003450CF" w:rsidRPr="001332C1">
        <w:rPr>
          <w:rFonts w:ascii="Computer modern" w:hAnsi="Computer modern"/>
        </w:rPr>
        <w:t xml:space="preserve">carbon </w:t>
      </w:r>
      <w:r w:rsidR="005B0CBA">
        <w:rPr>
          <w:rFonts w:ascii="Computer modern" w:hAnsi="Computer modern"/>
        </w:rPr>
        <w:t xml:space="preserve">stocks per unit area </w:t>
      </w:r>
      <w:r w:rsidRPr="001332C1">
        <w:rPr>
          <w:rFonts w:ascii="Computer modern" w:hAnsi="Computer modern"/>
        </w:rPr>
        <w:t>and tree diversity</w:t>
      </w:r>
      <w:r w:rsidR="00D12A1A" w:rsidRPr="001332C1">
        <w:rPr>
          <w:rFonts w:ascii="Computer modern" w:hAnsi="Computer modern"/>
        </w:rPr>
        <w:t>, and the large-scale and fine-scale relationships</w:t>
      </w:r>
      <w:r w:rsidRPr="001332C1">
        <w:rPr>
          <w:rFonts w:ascii="Computer modern" w:hAnsi="Computer modern"/>
        </w:rPr>
        <w:t xml:space="preserve"> </w:t>
      </w:r>
      <w:r w:rsidR="00D12A1A" w:rsidRPr="001332C1">
        <w:rPr>
          <w:rFonts w:ascii="Computer modern" w:hAnsi="Computer modern"/>
        </w:rPr>
        <w:t xml:space="preserve">between the two.  Carbon and diversity </w:t>
      </w:r>
      <w:r w:rsidRPr="001332C1">
        <w:rPr>
          <w:rFonts w:ascii="Computer modern" w:hAnsi="Computer modern"/>
        </w:rPr>
        <w:t xml:space="preserve">both exhibit </w:t>
      </w:r>
      <w:r w:rsidR="00D12A1A" w:rsidRPr="001332C1">
        <w:rPr>
          <w:rFonts w:ascii="Computer modern" w:hAnsi="Computer modern"/>
        </w:rPr>
        <w:t>remarkable</w:t>
      </w:r>
      <w:r w:rsidRPr="001332C1">
        <w:rPr>
          <w:rFonts w:ascii="Computer modern" w:hAnsi="Computer modern"/>
        </w:rPr>
        <w:t xml:space="preserve"> variation across th</w:t>
      </w:r>
      <w:r w:rsidR="00D12A1A" w:rsidRPr="001332C1">
        <w:rPr>
          <w:rFonts w:ascii="Computer modern" w:hAnsi="Computer modern"/>
        </w:rPr>
        <w:t xml:space="preserve">e tropical forest biome. Each continent has a distinctive signature of </w:t>
      </w:r>
      <w:r w:rsidR="00B91C53" w:rsidRPr="001332C1">
        <w:rPr>
          <w:rFonts w:ascii="Computer modern" w:hAnsi="Computer modern"/>
        </w:rPr>
        <w:t xml:space="preserve">alpha </w:t>
      </w:r>
      <w:r w:rsidR="00D12A1A" w:rsidRPr="001332C1">
        <w:rPr>
          <w:rFonts w:ascii="Computer modern" w:hAnsi="Computer modern"/>
        </w:rPr>
        <w:t>diversity</w:t>
      </w:r>
      <w:r w:rsidR="00B91C53" w:rsidRPr="001332C1">
        <w:rPr>
          <w:rFonts w:ascii="Computer modern" w:hAnsi="Computer modern"/>
        </w:rPr>
        <w:t>, beta diversity</w:t>
      </w:r>
      <w:r w:rsidR="00D12A1A" w:rsidRPr="001332C1">
        <w:rPr>
          <w:rFonts w:ascii="Computer modern" w:hAnsi="Computer modern"/>
        </w:rPr>
        <w:t xml:space="preserve"> and carbon-density</w:t>
      </w:r>
      <w:r w:rsidR="00402181" w:rsidRPr="001332C1">
        <w:rPr>
          <w:rFonts w:ascii="Computer modern" w:hAnsi="Computer modern"/>
        </w:rPr>
        <w:t>, and tropics-wide it is possible to find all combinations of diversity and carbon. Yet</w:t>
      </w:r>
      <w:r w:rsidR="005B0CBA">
        <w:rPr>
          <w:rFonts w:ascii="Computer modern" w:hAnsi="Computer modern"/>
        </w:rPr>
        <w:t>,</w:t>
      </w:r>
      <w:r w:rsidR="00402181" w:rsidRPr="001332C1">
        <w:rPr>
          <w:rFonts w:ascii="Computer modern" w:hAnsi="Computer modern"/>
        </w:rPr>
        <w:t xml:space="preserve"> these two fundamental attributes of tropical forests are</w:t>
      </w:r>
      <w:r w:rsidR="000C40E8" w:rsidRPr="001332C1">
        <w:rPr>
          <w:rFonts w:ascii="Computer modern" w:hAnsi="Computer modern"/>
        </w:rPr>
        <w:t xml:space="preserve"> also </w:t>
      </w:r>
      <w:r w:rsidR="000C40E8" w:rsidRPr="001332C1">
        <w:rPr>
          <w:rFonts w:ascii="Computer modern" w:hAnsi="Computer modern"/>
        </w:rPr>
        <w:lastRenderedPageBreak/>
        <w:t xml:space="preserve">found to be </w:t>
      </w:r>
      <w:r w:rsidR="00402181" w:rsidRPr="001332C1">
        <w:rPr>
          <w:rFonts w:ascii="Computer modern" w:hAnsi="Computer modern"/>
        </w:rPr>
        <w:t xml:space="preserve">largely </w:t>
      </w:r>
      <w:r w:rsidRPr="001332C1">
        <w:rPr>
          <w:rFonts w:ascii="Computer modern" w:hAnsi="Computer modern"/>
        </w:rPr>
        <w:t xml:space="preserve">unrelated </w:t>
      </w:r>
      <w:r w:rsidR="00402181" w:rsidRPr="001332C1">
        <w:rPr>
          <w:rFonts w:ascii="Computer modern" w:hAnsi="Computer modern"/>
        </w:rPr>
        <w:t>to one another</w:t>
      </w:r>
      <w:r w:rsidR="009721A4">
        <w:rPr>
          <w:rFonts w:ascii="Computer modern" w:hAnsi="Computer modern"/>
        </w:rPr>
        <w:t xml:space="preserve"> among stands</w:t>
      </w:r>
      <w:r w:rsidR="00402181" w:rsidRPr="001332C1">
        <w:rPr>
          <w:rFonts w:ascii="Computer modern" w:hAnsi="Computer modern"/>
        </w:rPr>
        <w:t xml:space="preserve">, whether analysed </w:t>
      </w:r>
      <w:r w:rsidRPr="001332C1">
        <w:rPr>
          <w:rFonts w:ascii="Computer modern" w:hAnsi="Computer modern"/>
        </w:rPr>
        <w:t>among</w:t>
      </w:r>
      <w:r w:rsidR="00402181" w:rsidRPr="001332C1">
        <w:rPr>
          <w:rFonts w:ascii="Computer modern" w:hAnsi="Computer modern"/>
        </w:rPr>
        <w:t>-continents or</w:t>
      </w:r>
      <w:r w:rsidRPr="001332C1">
        <w:rPr>
          <w:rFonts w:ascii="Computer modern" w:hAnsi="Computer modern"/>
        </w:rPr>
        <w:t xml:space="preserve"> within </w:t>
      </w:r>
      <w:r w:rsidR="00402181" w:rsidRPr="001332C1">
        <w:rPr>
          <w:rFonts w:ascii="Computer modern" w:hAnsi="Computer modern"/>
        </w:rPr>
        <w:t>each one</w:t>
      </w:r>
      <w:r w:rsidRPr="001332C1">
        <w:rPr>
          <w:rFonts w:ascii="Computer modern" w:hAnsi="Computer modern"/>
        </w:rPr>
        <w:t>.</w:t>
      </w:r>
      <w:r w:rsidR="00D12A1A" w:rsidRPr="001332C1">
        <w:rPr>
          <w:rFonts w:ascii="Computer modern" w:hAnsi="Computer modern"/>
        </w:rPr>
        <w:t xml:space="preserve"> </w:t>
      </w:r>
    </w:p>
    <w:p w14:paraId="72677F4A" w14:textId="5C07E1BD" w:rsidR="006E5B4D" w:rsidRPr="001332C1" w:rsidRDefault="009A13FE" w:rsidP="000859DE">
      <w:pPr>
        <w:spacing w:line="480" w:lineRule="auto"/>
        <w:rPr>
          <w:rFonts w:ascii="Computer modern" w:hAnsi="Computer modern"/>
        </w:rPr>
      </w:pPr>
      <w:r w:rsidRPr="001332C1">
        <w:rPr>
          <w:rFonts w:ascii="Computer modern" w:hAnsi="Computer modern"/>
        </w:rPr>
        <w:t>Our results contrast with those</w:t>
      </w:r>
      <w:r w:rsidR="00A6578F" w:rsidRPr="001332C1">
        <w:rPr>
          <w:rFonts w:ascii="Computer modern" w:hAnsi="Computer modern"/>
        </w:rPr>
        <w:t xml:space="preserve"> from an earlier examination of </w:t>
      </w:r>
      <w:r w:rsidR="005F120C" w:rsidRPr="001332C1">
        <w:rPr>
          <w:rFonts w:ascii="Computer modern" w:hAnsi="Computer modern"/>
        </w:rPr>
        <w:t>pan-</w:t>
      </w:r>
      <w:r w:rsidR="00A6578F" w:rsidRPr="001332C1">
        <w:rPr>
          <w:rFonts w:ascii="Computer modern" w:hAnsi="Computer modern"/>
        </w:rPr>
        <w:t xml:space="preserve">tropical diversity-biomass relationships reporting a positive relationship with genus level diversity </w:t>
      </w:r>
      <w:hyperlink w:anchor="_ENREF_24" w:tooltip="Cavanaugh, 2014 #33"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Cavanaugh&lt;/Author&gt;&lt;Year&gt;2014&lt;/Year&gt;&lt;RecNum&gt;33&lt;/RecNum&gt;&lt;DisplayText&gt;&lt;style face="superscript"&gt;24&lt;/style&gt;&lt;/DisplayText&gt;&lt;record&gt;&lt;rec-number&gt;33&lt;/rec-number&gt;&lt;foreign-keys&gt;&lt;key app="EN" db-id="va9vtzde2xsrzkeeratxfea6ddx5e9x0592e"&gt;33&lt;/key&gt;&lt;/foreign-keys&gt;&lt;ref-type name="Journal Article"&gt;17&lt;/ref-type&gt;&lt;contributors&gt;&lt;authors&gt;&lt;author&gt;Cavanaugh, Kyle C.&lt;/author&gt;&lt;author&gt;Gosnell, J. Stephen&lt;/author&gt;&lt;author&gt;Davis, Samantha L.&lt;/author&gt;&lt;author&gt;Ahumada, Jorge&lt;/author&gt;&lt;author&gt;Boundja, Patrick&lt;/author&gt;&lt;author&gt;Clark, David B.&lt;/author&gt;&lt;author&gt;Mugerwa, Badru&lt;/author&gt;&lt;author&gt;Jansen, Patrick A.&lt;/author&gt;&lt;author&gt;O&amp;apos;Brien, Timothy G.&lt;/author&gt;&lt;author&gt;Rovero, Francesco&lt;/author&gt;&lt;author&gt;Sheil, Douglas&lt;/author&gt;&lt;author&gt;Vasquez, Rodolfo&lt;/author&gt;&lt;author&gt;Andelman, Sandy&lt;/author&gt;&lt;/authors&gt;&lt;/contributors&gt;&lt;titles&gt;&lt;title&gt;Carbon storage in tropical forests correlates with taxonomic diversity and functional dominance on a global scale&lt;/title&gt;&lt;secondary-title&gt;Global Ecology and Biogeography&lt;/secondary-title&gt;&lt;/titles&gt;&lt;periodical&gt;&lt;full-title&gt;Global Ecology and Biogeography&lt;/full-title&gt;&lt;/periodical&gt;&lt;pages&gt;563-573&lt;/pages&gt;&lt;volume&gt;23&lt;/volume&gt;&lt;number&gt;5&lt;/number&gt;&lt;keywords&gt;&lt;keyword&gt;Aboveground carbon storage&lt;/keyword&gt;&lt;keyword&gt;Africa&lt;/keyword&gt;&lt;keyword&gt;Asia&lt;/keyword&gt;&lt;keyword&gt;biodiversity&lt;/keyword&gt;&lt;keyword&gt;functional diversity&lt;/keyword&gt;&lt;keyword&gt;functional dominance&lt;/keyword&gt;&lt;keyword&gt;Neotropics&lt;/keyword&gt;&lt;keyword&gt;niche complementarity&lt;/keyword&gt;&lt;keyword&gt;taxonomic diversity&lt;/keyword&gt;&lt;keyword&gt;tropical forest&lt;/keyword&gt;&lt;/keywords&gt;&lt;dates&gt;&lt;year&gt;2014&lt;/year&gt;&lt;/dates&gt;&lt;isbn&gt;1466-8238&lt;/isbn&gt;&lt;urls&gt;&lt;related-urls&gt;&lt;url&gt;http://dx.doi.org/10.1111/geb.12143&lt;/url&gt;&lt;/related-urls&gt;&lt;/urls&gt;&lt;electronic-resource-num&gt;10.1111/geb.12143&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24</w:t>
        </w:r>
        <w:r w:rsidR="00BF7416" w:rsidRPr="001332C1">
          <w:rPr>
            <w:rFonts w:ascii="Computer modern" w:hAnsi="Computer modern"/>
          </w:rPr>
          <w:fldChar w:fldCharType="end"/>
        </w:r>
      </w:hyperlink>
      <w:r w:rsidR="004E1E3B">
        <w:rPr>
          <w:rFonts w:ascii="Computer modern" w:hAnsi="Computer modern"/>
        </w:rPr>
        <w:t xml:space="preserve"> (Table 1)</w:t>
      </w:r>
      <w:r w:rsidR="00A6578F" w:rsidRPr="001332C1">
        <w:rPr>
          <w:rFonts w:ascii="Computer modern" w:hAnsi="Computer modern"/>
        </w:rPr>
        <w:t xml:space="preserve">. </w:t>
      </w:r>
      <w:r w:rsidR="00436D18" w:rsidRPr="001332C1">
        <w:rPr>
          <w:rFonts w:ascii="Computer modern" w:hAnsi="Computer modern"/>
        </w:rPr>
        <w:t xml:space="preserve">Although both </w:t>
      </w:r>
      <w:r w:rsidR="003450CF" w:rsidRPr="001332C1">
        <w:rPr>
          <w:rFonts w:ascii="Computer modern" w:hAnsi="Computer modern"/>
        </w:rPr>
        <w:t xml:space="preserve">studies </w:t>
      </w:r>
      <w:r w:rsidR="00436D18" w:rsidRPr="001332C1">
        <w:rPr>
          <w:rFonts w:ascii="Computer modern" w:hAnsi="Computer modern"/>
        </w:rPr>
        <w:t>statistically control for the effect of climate, we also restrict</w:t>
      </w:r>
      <w:r w:rsidR="003450CF" w:rsidRPr="001332C1">
        <w:rPr>
          <w:rFonts w:ascii="Computer modern" w:hAnsi="Computer modern"/>
        </w:rPr>
        <w:t>ed</w:t>
      </w:r>
      <w:r w:rsidR="00436D18" w:rsidRPr="001332C1">
        <w:rPr>
          <w:rFonts w:ascii="Computer modern" w:hAnsi="Computer modern"/>
        </w:rPr>
        <w:t xml:space="preserve"> our analysis to lowland plots and statistically control</w:t>
      </w:r>
      <w:r w:rsidR="003450CF" w:rsidRPr="001332C1">
        <w:rPr>
          <w:rFonts w:ascii="Computer modern" w:hAnsi="Computer modern"/>
        </w:rPr>
        <w:t>led</w:t>
      </w:r>
      <w:r w:rsidR="00436D18" w:rsidRPr="001332C1">
        <w:rPr>
          <w:rFonts w:ascii="Computer modern" w:hAnsi="Computer modern"/>
        </w:rPr>
        <w:t xml:space="preserve"> for the effect of soil, </w:t>
      </w:r>
      <w:r w:rsidR="005D509B" w:rsidRPr="001332C1">
        <w:rPr>
          <w:rFonts w:ascii="Computer modern" w:hAnsi="Computer modern"/>
        </w:rPr>
        <w:t>which may have improved our ability</w:t>
      </w:r>
      <w:r w:rsidR="00436D18" w:rsidRPr="001332C1">
        <w:rPr>
          <w:rFonts w:ascii="Computer modern" w:hAnsi="Computer modern"/>
        </w:rPr>
        <w:t xml:space="preserve"> to account for the effect of environmental variation</w:t>
      </w:r>
      <w:r w:rsidR="005D509B" w:rsidRPr="001332C1">
        <w:rPr>
          <w:rFonts w:ascii="Computer modern" w:hAnsi="Computer modern"/>
        </w:rPr>
        <w:t xml:space="preserve"> when </w:t>
      </w:r>
      <w:r w:rsidR="00587CE6" w:rsidRPr="001332C1">
        <w:rPr>
          <w:rFonts w:ascii="Computer modern" w:hAnsi="Computer modern"/>
        </w:rPr>
        <w:t>examining</w:t>
      </w:r>
      <w:r w:rsidR="005D509B" w:rsidRPr="001332C1">
        <w:rPr>
          <w:rFonts w:ascii="Computer modern" w:hAnsi="Computer modern"/>
        </w:rPr>
        <w:t xml:space="preserve"> the effec</w:t>
      </w:r>
      <w:r w:rsidR="00675E2A">
        <w:rPr>
          <w:rFonts w:ascii="Computer modern" w:hAnsi="Computer modern"/>
        </w:rPr>
        <w:t>t of diversity on carbon stocks</w:t>
      </w:r>
      <w:r w:rsidR="00436D18" w:rsidRPr="001332C1">
        <w:rPr>
          <w:rFonts w:ascii="Computer modern" w:hAnsi="Computer modern"/>
        </w:rPr>
        <w:t xml:space="preserve">. Additionally, our results are based on </w:t>
      </w:r>
      <w:r w:rsidR="003450CF" w:rsidRPr="001332C1">
        <w:rPr>
          <w:rFonts w:ascii="Computer modern" w:hAnsi="Computer modern"/>
        </w:rPr>
        <w:t xml:space="preserve">an order of magnitude </w:t>
      </w:r>
      <w:r w:rsidR="00436D18" w:rsidRPr="001332C1">
        <w:rPr>
          <w:rFonts w:ascii="Computer modern" w:hAnsi="Computer modern"/>
        </w:rPr>
        <w:t xml:space="preserve">more extensive sampling of the biome (166 locations and 360 plots in this study, </w:t>
      </w:r>
      <w:r w:rsidR="004E1E3B">
        <w:rPr>
          <w:rFonts w:ascii="Computer modern" w:hAnsi="Computer modern"/>
        </w:rPr>
        <w:t xml:space="preserve">compared to </w:t>
      </w:r>
      <w:r w:rsidR="00436D18" w:rsidRPr="001332C1">
        <w:rPr>
          <w:rFonts w:ascii="Computer modern" w:hAnsi="Computer modern"/>
        </w:rPr>
        <w:t>11 locations and 59 plots in</w:t>
      </w:r>
      <w:r w:rsidR="00042A41" w:rsidRPr="001332C1">
        <w:rPr>
          <w:rFonts w:ascii="Computer modern" w:hAnsi="Computer modern"/>
        </w:rPr>
        <w:t xml:space="preserve"> </w:t>
      </w:r>
      <w:hyperlink w:anchor="_ENREF_24" w:tooltip="Cavanaugh, 2014 #33"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Cavanaugh&lt;/Author&gt;&lt;Year&gt;2014&lt;/Year&gt;&lt;RecNum&gt;33&lt;/RecNum&gt;&lt;DisplayText&gt;&lt;style face="superscript"&gt;24&lt;/style&gt;&lt;/DisplayText&gt;&lt;record&gt;&lt;rec-number&gt;33&lt;/rec-number&gt;&lt;foreign-keys&gt;&lt;key app="EN" db-id="va9vtzde2xsrzkeeratxfea6ddx5e9x0592e"&gt;33&lt;/key&gt;&lt;/foreign-keys&gt;&lt;ref-type name="Journal Article"&gt;17&lt;/ref-type&gt;&lt;contributors&gt;&lt;authors&gt;&lt;author&gt;Cavanaugh, Kyle C.&lt;/author&gt;&lt;author&gt;Gosnell, J. Stephen&lt;/author&gt;&lt;author&gt;Davis, Samantha L.&lt;/author&gt;&lt;author&gt;Ahumada, Jorge&lt;/author&gt;&lt;author&gt;Boundja, Patrick&lt;/author&gt;&lt;author&gt;Clark, David B.&lt;/author&gt;&lt;author&gt;Mugerwa, Badru&lt;/author&gt;&lt;author&gt;Jansen, Patrick A.&lt;/author&gt;&lt;author&gt;O&amp;apos;Brien, Timothy G.&lt;/author&gt;&lt;author&gt;Rovero, Francesco&lt;/author&gt;&lt;author&gt;Sheil, Douglas&lt;/author&gt;&lt;author&gt;Vasquez, Rodolfo&lt;/author&gt;&lt;author&gt;Andelman, Sandy&lt;/author&gt;&lt;/authors&gt;&lt;/contributors&gt;&lt;titles&gt;&lt;title&gt;Carbon storage in tropical forests correlates with taxonomic diversity and functional dominance on a global scale&lt;/title&gt;&lt;secondary-title&gt;Global Ecology and Biogeography&lt;/secondary-title&gt;&lt;/titles&gt;&lt;periodical&gt;&lt;full-title&gt;Global Ecology and Biogeography&lt;/full-title&gt;&lt;/periodical&gt;&lt;pages&gt;563-573&lt;/pages&gt;&lt;volume&gt;23&lt;/volume&gt;&lt;number&gt;5&lt;/number&gt;&lt;keywords&gt;&lt;keyword&gt;Aboveground carbon storage&lt;/keyword&gt;&lt;keyword&gt;Africa&lt;/keyword&gt;&lt;keyword&gt;Asia&lt;/keyword&gt;&lt;keyword&gt;biodiversity&lt;/keyword&gt;&lt;keyword&gt;functional diversity&lt;/keyword&gt;&lt;keyword&gt;functional dominance&lt;/keyword&gt;&lt;keyword&gt;Neotropics&lt;/keyword&gt;&lt;keyword&gt;niche complementarity&lt;/keyword&gt;&lt;keyword&gt;taxonomic diversity&lt;/keyword&gt;&lt;keyword&gt;tropical forest&lt;/keyword&gt;&lt;/keywords&gt;&lt;dates&gt;&lt;year&gt;2014&lt;/year&gt;&lt;/dates&gt;&lt;isbn&gt;1466-8238&lt;/isbn&gt;&lt;urls&gt;&lt;related-urls&gt;&lt;url&gt;http://dx.doi.org/10.1111/geb.12143&lt;/url&gt;&lt;/related-urls&gt;&lt;/urls&gt;&lt;electronic-resource-num&gt;10.1111/geb.12143&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24</w:t>
        </w:r>
        <w:r w:rsidR="00BF7416" w:rsidRPr="001332C1">
          <w:rPr>
            <w:rFonts w:ascii="Computer modern" w:hAnsi="Computer modern"/>
          </w:rPr>
          <w:fldChar w:fldCharType="end"/>
        </w:r>
      </w:hyperlink>
      <w:r w:rsidR="00436D18" w:rsidRPr="001332C1">
        <w:rPr>
          <w:rFonts w:ascii="Computer modern" w:hAnsi="Computer modern"/>
        </w:rPr>
        <w:t xml:space="preserve">).  </w:t>
      </w:r>
      <w:r w:rsidR="00A6578F" w:rsidRPr="001332C1">
        <w:rPr>
          <w:rFonts w:ascii="Computer modern" w:hAnsi="Computer modern"/>
        </w:rPr>
        <w:t xml:space="preserve">Positive </w:t>
      </w:r>
      <w:r w:rsidR="005D509B" w:rsidRPr="001332C1">
        <w:rPr>
          <w:rFonts w:ascii="Computer modern" w:hAnsi="Computer modern"/>
        </w:rPr>
        <w:t xml:space="preserve">stand-scale </w:t>
      </w:r>
      <w:r w:rsidR="00A6578F" w:rsidRPr="001332C1">
        <w:rPr>
          <w:rFonts w:ascii="Computer modern" w:hAnsi="Computer modern"/>
        </w:rPr>
        <w:t xml:space="preserve">diversity-carbon </w:t>
      </w:r>
      <w:r w:rsidR="004E1E3B">
        <w:rPr>
          <w:rFonts w:ascii="Computer modern" w:hAnsi="Computer modern"/>
        </w:rPr>
        <w:t xml:space="preserve">stock per unit area </w:t>
      </w:r>
      <w:r w:rsidR="00A6578F" w:rsidRPr="001332C1">
        <w:rPr>
          <w:rFonts w:ascii="Computer modern" w:hAnsi="Computer modern"/>
        </w:rPr>
        <w:t xml:space="preserve">relationships have also been reported in the </w:t>
      </w:r>
      <w:proofErr w:type="spellStart"/>
      <w:r w:rsidR="00A6578F" w:rsidRPr="001332C1">
        <w:rPr>
          <w:rFonts w:ascii="Computer modern" w:hAnsi="Computer modern"/>
        </w:rPr>
        <w:t>neotropics</w:t>
      </w:r>
      <w:proofErr w:type="spellEnd"/>
      <w:r w:rsidR="00A6578F" w:rsidRPr="001332C1">
        <w:rPr>
          <w:rFonts w:ascii="Computer modern" w:hAnsi="Computer modern"/>
        </w:rPr>
        <w:t xml:space="preserve"> </w:t>
      </w:r>
      <w:hyperlink w:anchor="_ENREF_23" w:tooltip="Poorter, 2015 #299" w:history="1">
        <w:r w:rsidR="00BF7416" w:rsidRPr="001332C1">
          <w:rPr>
            <w:rFonts w:ascii="Computer modern" w:hAnsi="Computer modern" w:hint="eastAsia"/>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hint="eastAsia"/>
          </w:rPr>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23</w:t>
        </w:r>
        <w:r w:rsidR="00BF7416" w:rsidRPr="001332C1">
          <w:rPr>
            <w:rFonts w:ascii="Computer modern" w:hAnsi="Computer modern" w:hint="eastAsia"/>
          </w:rPr>
          <w:fldChar w:fldCharType="end"/>
        </w:r>
      </w:hyperlink>
      <w:r w:rsidR="00A6578F" w:rsidRPr="001332C1">
        <w:rPr>
          <w:rFonts w:ascii="Computer modern" w:hAnsi="Computer modern"/>
        </w:rPr>
        <w:t xml:space="preserve"> and in some Central African forests </w:t>
      </w:r>
      <w:hyperlink w:anchor="_ENREF_25" w:tooltip="Day, 2014 #83" w:history="1">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Day&lt;/Author&gt;&lt;Year&gt;2014&lt;/Year&gt;&lt;RecNum&gt;83&lt;/RecNum&gt;&lt;DisplayText&gt;&lt;style face="superscript"&gt;25&lt;/style&gt;&lt;/DisplayText&gt;&lt;record&gt;&lt;rec-number&gt;83&lt;/rec-number&gt;&lt;foreign-keys&gt;&lt;key app="EN" db-id="va9vtzde2xsrzkeeratxfea6ddx5e9x0592e"&gt;83&lt;/key&gt;&lt;/foreign-keys&gt;&lt;ref-type name="Journal Article"&gt;17&lt;/ref-type&gt;&lt;contributors&gt;&lt;authors&gt;&lt;author&gt;Day,M&lt;/author&gt;&lt;author&gt;Baldauf,C&lt;/author&gt;&lt;author&gt;Rutishauser,E&lt;/author&gt;&lt;author&gt;Sunderland,T.&lt;/author&gt;&lt;/authors&gt;&lt;/contributors&gt;&lt;titles&gt;&lt;title&gt;Relationships between tree species diversity and above-ground biomass in Central African rainforests: implications for REDD&lt;/title&gt;&lt;secondary-title&gt;Environmental Conservation&lt;/secondary-title&gt;&lt;/titles&gt;&lt;periodical&gt;&lt;full-title&gt;Environmental Conservation&lt;/full-title&gt;&lt;/periodical&gt;&lt;pages&gt;64-72&lt;/pages&gt;&lt;volume&gt;41&lt;/volume&gt;&lt;number&gt;01&lt;/number&gt;&lt;keywords&gt;&lt;keyword&gt;biomass, Central Africa, REDD, species diversity, tropical forests&lt;/keyword&gt;&lt;/keywords&gt;&lt;dates&gt;&lt;year&gt;2014&lt;/year&gt;&lt;/dates&gt;&lt;isbn&gt;1469-4387&lt;/isbn&gt;&lt;urls&gt;&lt;related-urls&gt;&lt;url&gt;http://dx.doi.org/10.1017/S0376892913000295&lt;/url&gt;&lt;/related-urls&gt;&lt;/urls&gt;&lt;electronic-resource-num&gt;doi:10.1017/S0376892913000295&lt;/electronic-resource-num&gt;&lt;access-date&gt;2014&lt;/access-date&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25</w:t>
        </w:r>
        <w:r w:rsidR="00BF7416" w:rsidRPr="001332C1">
          <w:rPr>
            <w:rFonts w:ascii="Computer modern" w:hAnsi="Computer modern" w:hint="eastAsia"/>
          </w:rPr>
          <w:fldChar w:fldCharType="end"/>
        </w:r>
      </w:hyperlink>
      <w:r w:rsidR="00A6578F" w:rsidRPr="001332C1">
        <w:rPr>
          <w:rFonts w:ascii="Computer modern" w:hAnsi="Computer modern"/>
        </w:rPr>
        <w:t xml:space="preserve">, </w:t>
      </w:r>
      <w:r w:rsidR="00402181" w:rsidRPr="001332C1">
        <w:rPr>
          <w:rFonts w:ascii="Computer modern" w:hAnsi="Computer modern"/>
        </w:rPr>
        <w:t xml:space="preserve">but </w:t>
      </w:r>
      <w:r w:rsidR="009C63BA" w:rsidRPr="001332C1">
        <w:rPr>
          <w:rFonts w:ascii="Computer modern" w:hAnsi="Computer modern"/>
        </w:rPr>
        <w:t xml:space="preserve">these positive relationships were </w:t>
      </w:r>
      <w:r w:rsidR="003450CF" w:rsidRPr="001332C1">
        <w:rPr>
          <w:rFonts w:ascii="Computer modern" w:hAnsi="Computer modern"/>
        </w:rPr>
        <w:t xml:space="preserve">once again </w:t>
      </w:r>
      <w:r w:rsidR="009C63BA" w:rsidRPr="001332C1">
        <w:rPr>
          <w:rFonts w:ascii="Computer modern" w:hAnsi="Computer modern"/>
        </w:rPr>
        <w:t xml:space="preserve">not evident </w:t>
      </w:r>
      <w:r w:rsidR="00A6578F" w:rsidRPr="001332C1">
        <w:rPr>
          <w:rFonts w:ascii="Computer modern" w:hAnsi="Computer modern"/>
        </w:rPr>
        <w:t xml:space="preserve">with improved sampling across the whole domain and once spatial autocorrelation is accounted for. </w:t>
      </w:r>
      <w:r w:rsidR="004C438A" w:rsidRPr="001332C1">
        <w:rPr>
          <w:rFonts w:ascii="Computer modern" w:hAnsi="Computer modern"/>
        </w:rPr>
        <w:t xml:space="preserve">Our </w:t>
      </w:r>
      <w:proofErr w:type="spellStart"/>
      <w:proofErr w:type="gramStart"/>
      <w:r w:rsidR="004C438A" w:rsidRPr="001332C1">
        <w:rPr>
          <w:rFonts w:ascii="Computer modern" w:hAnsi="Computer modern"/>
        </w:rPr>
        <w:t>neotropical</w:t>
      </w:r>
      <w:proofErr w:type="spellEnd"/>
      <w:proofErr w:type="gramEnd"/>
      <w:r w:rsidR="004C438A" w:rsidRPr="001332C1">
        <w:rPr>
          <w:rFonts w:ascii="Computer modern" w:hAnsi="Computer modern"/>
        </w:rPr>
        <w:t xml:space="preserve"> dataset differs from </w:t>
      </w:r>
      <w:proofErr w:type="spellStart"/>
      <w:r w:rsidR="004C438A" w:rsidRPr="001332C1">
        <w:rPr>
          <w:rFonts w:ascii="Computer modern" w:hAnsi="Computer modern"/>
        </w:rPr>
        <w:t>Poorter</w:t>
      </w:r>
      <w:proofErr w:type="spellEnd"/>
      <w:r w:rsidR="004C438A" w:rsidRPr="001332C1">
        <w:rPr>
          <w:rFonts w:ascii="Computer modern" w:hAnsi="Computer modern"/>
        </w:rPr>
        <w:t xml:space="preserve"> et al. </w:t>
      </w:r>
      <w:hyperlink w:anchor="_ENREF_23" w:tooltip="Poorter, 2015 #299" w:history="1">
        <w:r w:rsidR="00BF7416" w:rsidRPr="001332C1">
          <w:rPr>
            <w:rFonts w:ascii="Computer modern" w:hAnsi="Computer modern"/>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23</w:t>
        </w:r>
        <w:r w:rsidR="00BF7416" w:rsidRPr="001332C1">
          <w:rPr>
            <w:rFonts w:ascii="Computer modern" w:hAnsi="Computer modern"/>
          </w:rPr>
          <w:fldChar w:fldCharType="end"/>
        </w:r>
      </w:hyperlink>
      <w:r w:rsidR="001753F7" w:rsidRPr="001332C1">
        <w:rPr>
          <w:rFonts w:ascii="Computer modern" w:hAnsi="Computer modern"/>
        </w:rPr>
        <w:t xml:space="preserve"> </w:t>
      </w:r>
      <w:r w:rsidR="004C438A" w:rsidRPr="001332C1">
        <w:rPr>
          <w:rFonts w:ascii="Computer modern" w:hAnsi="Computer modern"/>
        </w:rPr>
        <w:t>by being concentrated in the Amazon basin rather than including Central America and the Caribbean Islands, and by not including plots in dry forest</w:t>
      </w:r>
      <w:r w:rsidR="00943B62" w:rsidRPr="001332C1">
        <w:rPr>
          <w:rFonts w:ascii="Computer modern" w:hAnsi="Computer modern"/>
        </w:rPr>
        <w:t>; these differences may have reduce</w:t>
      </w:r>
      <w:r w:rsidR="006E5B4D" w:rsidRPr="001332C1">
        <w:rPr>
          <w:rFonts w:ascii="Computer modern" w:hAnsi="Computer modern"/>
        </w:rPr>
        <w:t>d</w:t>
      </w:r>
      <w:r w:rsidR="00943B62" w:rsidRPr="001332C1">
        <w:rPr>
          <w:rFonts w:ascii="Computer modern" w:hAnsi="Computer modern"/>
        </w:rPr>
        <w:t xml:space="preserve"> the effects of environmental and biogeographic variation</w:t>
      </w:r>
      <w:r w:rsidR="006E5B4D" w:rsidRPr="001332C1">
        <w:rPr>
          <w:rFonts w:ascii="Computer modern" w:hAnsi="Computer modern"/>
        </w:rPr>
        <w:t xml:space="preserve"> in our data</w:t>
      </w:r>
      <w:r w:rsidR="00943B62" w:rsidRPr="001332C1">
        <w:rPr>
          <w:rFonts w:ascii="Computer modern" w:hAnsi="Computer modern"/>
        </w:rPr>
        <w:t>.</w:t>
      </w:r>
      <w:r w:rsidR="004C438A" w:rsidRPr="001332C1">
        <w:rPr>
          <w:rFonts w:ascii="Computer modern" w:hAnsi="Computer modern"/>
        </w:rPr>
        <w:t xml:space="preserve">  </w:t>
      </w:r>
    </w:p>
    <w:p w14:paraId="2027EEB6" w14:textId="1E4E7D06" w:rsidR="00F22FB0" w:rsidRPr="001332C1" w:rsidRDefault="000C0109" w:rsidP="000859DE">
      <w:pPr>
        <w:spacing w:line="480" w:lineRule="auto"/>
        <w:rPr>
          <w:rFonts w:ascii="Computer modern" w:hAnsi="Computer modern"/>
        </w:rPr>
      </w:pPr>
      <w:r w:rsidRPr="001332C1">
        <w:rPr>
          <w:rFonts w:ascii="Computer modern" w:hAnsi="Computer modern"/>
        </w:rPr>
        <w:t>Our best sampled regional domains - the world’s two largest contiguous regions of tropical forest - show no within-co</w:t>
      </w:r>
      <w:r w:rsidR="00F2337F">
        <w:rPr>
          <w:rFonts w:ascii="Computer modern" w:hAnsi="Computer modern"/>
        </w:rPr>
        <w:t>ntinent diversity-carbon</w:t>
      </w:r>
      <w:r w:rsidRPr="001332C1">
        <w:rPr>
          <w:rFonts w:ascii="Computer modern" w:hAnsi="Computer modern"/>
        </w:rPr>
        <w:t xml:space="preserve"> relationship</w:t>
      </w:r>
      <w:r w:rsidR="00107623">
        <w:rPr>
          <w:rFonts w:ascii="Computer modern" w:hAnsi="Computer modern"/>
        </w:rPr>
        <w:t xml:space="preserve"> at the 1 ha scale</w:t>
      </w:r>
      <w:r w:rsidRPr="001332C1">
        <w:rPr>
          <w:rFonts w:ascii="Computer modern" w:hAnsi="Computer modern"/>
        </w:rPr>
        <w:t xml:space="preserve">. In our </w:t>
      </w:r>
      <w:r w:rsidR="00F2337F">
        <w:rPr>
          <w:rFonts w:ascii="Computer modern" w:hAnsi="Computer modern"/>
        </w:rPr>
        <w:t>dataset, tropical carbon</w:t>
      </w:r>
      <w:r w:rsidRPr="001332C1">
        <w:rPr>
          <w:rFonts w:ascii="Computer modern" w:hAnsi="Computer modern"/>
        </w:rPr>
        <w:t xml:space="preserve"> remained positively but weakly related to diversity in Asia, and </w:t>
      </w:r>
      <w:r w:rsidR="00402181" w:rsidRPr="001332C1">
        <w:rPr>
          <w:rFonts w:ascii="Computer modern" w:hAnsi="Computer modern"/>
        </w:rPr>
        <w:t xml:space="preserve">this </w:t>
      </w:r>
      <w:r w:rsidRPr="001332C1">
        <w:rPr>
          <w:rFonts w:ascii="Computer modern" w:hAnsi="Computer modern"/>
        </w:rPr>
        <w:t>was the exception among major tropical forest</w:t>
      </w:r>
      <w:r w:rsidR="004E1E3B">
        <w:rPr>
          <w:rFonts w:ascii="Computer modern" w:hAnsi="Computer modern"/>
        </w:rPr>
        <w:t xml:space="preserve"> region</w:t>
      </w:r>
      <w:r w:rsidRPr="001332C1">
        <w:rPr>
          <w:rFonts w:ascii="Computer modern" w:hAnsi="Computer modern"/>
        </w:rPr>
        <w:t>s.</w:t>
      </w:r>
      <w:r w:rsidR="009A13FE" w:rsidRPr="001332C1">
        <w:rPr>
          <w:rFonts w:ascii="Computer modern" w:hAnsi="Computer modern"/>
        </w:rPr>
        <w:t xml:space="preserve"> Importantly, this lack of a consistent positive relationship betw</w:t>
      </w:r>
      <w:r w:rsidR="00F2337F">
        <w:rPr>
          <w:rFonts w:ascii="Computer modern" w:hAnsi="Computer modern"/>
        </w:rPr>
        <w:t>een diversity and carbon</w:t>
      </w:r>
      <w:r w:rsidR="009A13FE" w:rsidRPr="001332C1">
        <w:rPr>
          <w:rFonts w:ascii="Computer modern" w:hAnsi="Computer modern"/>
        </w:rPr>
        <w:t xml:space="preserve"> is robust to analysis method, persist</w:t>
      </w:r>
      <w:r w:rsidR="00D12A1A" w:rsidRPr="001332C1">
        <w:rPr>
          <w:rFonts w:ascii="Computer modern" w:hAnsi="Computer modern"/>
        </w:rPr>
        <w:t>ing</w:t>
      </w:r>
      <w:r w:rsidR="009A13FE" w:rsidRPr="001332C1">
        <w:rPr>
          <w:rFonts w:ascii="Computer modern" w:hAnsi="Computer modern"/>
        </w:rPr>
        <w:t xml:space="preserve"> whe</w:t>
      </w:r>
      <w:r w:rsidR="00D12A1A" w:rsidRPr="001332C1">
        <w:rPr>
          <w:rFonts w:ascii="Computer modern" w:hAnsi="Computer modern"/>
        </w:rPr>
        <w:t>ther</w:t>
      </w:r>
      <w:r w:rsidR="009A13FE" w:rsidRPr="001332C1">
        <w:rPr>
          <w:rFonts w:ascii="Computer modern" w:hAnsi="Computer modern"/>
        </w:rPr>
        <w:t xml:space="preserve"> data are analysed using simple bivariate correlations, </w:t>
      </w:r>
      <w:r w:rsidR="00D12A1A" w:rsidRPr="001332C1">
        <w:rPr>
          <w:rFonts w:ascii="Computer modern" w:hAnsi="Computer modern"/>
        </w:rPr>
        <w:t xml:space="preserve">or </w:t>
      </w:r>
      <w:r w:rsidR="00402181" w:rsidRPr="001332C1">
        <w:rPr>
          <w:rFonts w:ascii="Computer modern" w:hAnsi="Computer modern"/>
        </w:rPr>
        <w:t xml:space="preserve">with </w:t>
      </w:r>
      <w:r w:rsidR="009A13FE" w:rsidRPr="001332C1">
        <w:rPr>
          <w:rFonts w:ascii="Computer modern" w:hAnsi="Computer modern"/>
        </w:rPr>
        <w:t>multiple regressions</w:t>
      </w:r>
      <w:r w:rsidR="00D12A1A" w:rsidRPr="001332C1">
        <w:rPr>
          <w:rFonts w:ascii="Computer modern" w:hAnsi="Computer modern"/>
        </w:rPr>
        <w:t xml:space="preserve"> to account for environmental drivers</w:t>
      </w:r>
      <w:r w:rsidR="009A13FE" w:rsidRPr="001332C1">
        <w:rPr>
          <w:rFonts w:ascii="Computer modern" w:hAnsi="Computer modern"/>
        </w:rPr>
        <w:t xml:space="preserve">, </w:t>
      </w:r>
      <w:r w:rsidR="00D12A1A" w:rsidRPr="001332C1">
        <w:rPr>
          <w:rFonts w:ascii="Computer modern" w:hAnsi="Computer modern"/>
        </w:rPr>
        <w:t>or</w:t>
      </w:r>
      <w:r w:rsidR="00402181" w:rsidRPr="001332C1">
        <w:rPr>
          <w:rFonts w:ascii="Computer modern" w:hAnsi="Computer modern"/>
        </w:rPr>
        <w:t xml:space="preserve"> by</w:t>
      </w:r>
      <w:r w:rsidR="00D12A1A" w:rsidRPr="001332C1">
        <w:rPr>
          <w:rFonts w:ascii="Computer modern" w:hAnsi="Computer modern"/>
        </w:rPr>
        <w:t xml:space="preserve"> </w:t>
      </w:r>
      <w:r w:rsidR="009A13FE" w:rsidRPr="001332C1">
        <w:rPr>
          <w:rFonts w:ascii="Computer modern" w:hAnsi="Computer modern"/>
        </w:rPr>
        <w:t xml:space="preserve">simultaneous autoregressive models to </w:t>
      </w:r>
      <w:r w:rsidR="00D12A1A" w:rsidRPr="001332C1">
        <w:rPr>
          <w:rFonts w:ascii="Computer modern" w:hAnsi="Computer modern"/>
        </w:rPr>
        <w:t xml:space="preserve">also </w:t>
      </w:r>
      <w:r w:rsidR="009A13FE" w:rsidRPr="001332C1">
        <w:rPr>
          <w:rFonts w:ascii="Computer modern" w:hAnsi="Computer modern"/>
        </w:rPr>
        <w:t>account for spatial autocorrelation</w:t>
      </w:r>
      <w:r w:rsidR="00D12A1A" w:rsidRPr="001332C1">
        <w:rPr>
          <w:rFonts w:ascii="Computer modern" w:hAnsi="Computer modern"/>
        </w:rPr>
        <w:t xml:space="preserve">, or </w:t>
      </w:r>
      <w:r w:rsidR="00402181" w:rsidRPr="001332C1">
        <w:rPr>
          <w:rFonts w:ascii="Computer modern" w:hAnsi="Computer modern"/>
        </w:rPr>
        <w:t xml:space="preserve">when constructing </w:t>
      </w:r>
      <w:r w:rsidR="009A13FE" w:rsidRPr="001332C1">
        <w:rPr>
          <w:rFonts w:ascii="Computer modern" w:hAnsi="Computer modern"/>
        </w:rPr>
        <w:t>structural equation models</w:t>
      </w:r>
      <w:r w:rsidR="00D52820" w:rsidRPr="001332C1">
        <w:rPr>
          <w:rFonts w:ascii="Computer modern" w:hAnsi="Computer modern"/>
        </w:rPr>
        <w:t xml:space="preserve"> to account for environmental effects on diversity</w:t>
      </w:r>
      <w:r w:rsidR="009A13FE" w:rsidRPr="001332C1">
        <w:rPr>
          <w:rFonts w:ascii="Computer modern" w:hAnsi="Computer modern"/>
        </w:rPr>
        <w:t>.</w:t>
      </w:r>
      <w:r w:rsidRPr="001332C1">
        <w:rPr>
          <w:rFonts w:ascii="Computer modern" w:hAnsi="Computer modern"/>
        </w:rPr>
        <w:t xml:space="preserve"> </w:t>
      </w:r>
      <w:r w:rsidR="00587CE6" w:rsidRPr="001332C1">
        <w:rPr>
          <w:rFonts w:ascii="Computer modern" w:hAnsi="Computer modern"/>
        </w:rPr>
        <w:t xml:space="preserve">Instead, we found that moisture availability (annual cumulative water deficit in South America and Africa, mean annual precipitation in Asia where plots did not experience cumulative water deficit) was the most important </w:t>
      </w:r>
      <w:r w:rsidR="004E1E3B">
        <w:rPr>
          <w:rFonts w:ascii="Computer modern" w:hAnsi="Computer modern"/>
        </w:rPr>
        <w:lastRenderedPageBreak/>
        <w:t xml:space="preserve">and </w:t>
      </w:r>
      <w:proofErr w:type="spellStart"/>
      <w:r w:rsidR="004E1E3B">
        <w:rPr>
          <w:rFonts w:ascii="Computer modern" w:hAnsi="Computer modern"/>
        </w:rPr>
        <w:t>pantropically</w:t>
      </w:r>
      <w:proofErr w:type="spellEnd"/>
      <w:r w:rsidR="004E1E3B">
        <w:rPr>
          <w:rFonts w:ascii="Computer modern" w:hAnsi="Computer modern"/>
        </w:rPr>
        <w:t xml:space="preserve"> consistent </w:t>
      </w:r>
      <w:r w:rsidR="00587CE6" w:rsidRPr="001332C1">
        <w:rPr>
          <w:rFonts w:ascii="Computer modern" w:hAnsi="Computer modern"/>
        </w:rPr>
        <w:t>environmental driver of spa</w:t>
      </w:r>
      <w:r w:rsidR="00F2337F">
        <w:rPr>
          <w:rFonts w:ascii="Computer modern" w:hAnsi="Computer modern"/>
        </w:rPr>
        <w:t xml:space="preserve">tial variation in </w:t>
      </w:r>
      <w:r w:rsidR="004E1E3B">
        <w:rPr>
          <w:rFonts w:ascii="Computer modern" w:hAnsi="Computer modern"/>
        </w:rPr>
        <w:t xml:space="preserve">aboveground biomass </w:t>
      </w:r>
      <w:r w:rsidR="00F2337F">
        <w:rPr>
          <w:rFonts w:ascii="Computer modern" w:hAnsi="Computer modern"/>
        </w:rPr>
        <w:t xml:space="preserve">carbon </w:t>
      </w:r>
      <w:r w:rsidR="004E1E3B">
        <w:rPr>
          <w:rFonts w:ascii="Computer modern" w:hAnsi="Computer modern"/>
        </w:rPr>
        <w:t>stocks per unit area</w:t>
      </w:r>
      <w:r w:rsidR="006E5B4D" w:rsidRPr="001332C1">
        <w:rPr>
          <w:rFonts w:ascii="Computer modern" w:hAnsi="Computer modern"/>
        </w:rPr>
        <w:t xml:space="preserve">. </w:t>
      </w:r>
    </w:p>
    <w:p w14:paraId="5FE615AE" w14:textId="2CF9783F" w:rsidR="006E5B4D" w:rsidRPr="001332C1" w:rsidRDefault="00DD454C" w:rsidP="00CA25DB">
      <w:pPr>
        <w:spacing w:line="480" w:lineRule="auto"/>
        <w:rPr>
          <w:rFonts w:ascii="Computer modern" w:hAnsi="Computer modern"/>
        </w:rPr>
      </w:pPr>
      <w:r w:rsidRPr="001332C1">
        <w:rPr>
          <w:rFonts w:ascii="Computer modern" w:hAnsi="Computer modern"/>
        </w:rPr>
        <w:t>Although t</w:t>
      </w:r>
      <w:r w:rsidR="00F2337F">
        <w:rPr>
          <w:rFonts w:ascii="Computer modern" w:hAnsi="Computer modern"/>
        </w:rPr>
        <w:t xml:space="preserve">ree diversity and carbon </w:t>
      </w:r>
      <w:r w:rsidR="00675E2A">
        <w:rPr>
          <w:rFonts w:ascii="Computer modern" w:hAnsi="Computer modern"/>
        </w:rPr>
        <w:t>stocks</w:t>
      </w:r>
      <w:r w:rsidRPr="001332C1">
        <w:rPr>
          <w:rFonts w:ascii="Computer modern" w:hAnsi="Computer modern"/>
        </w:rPr>
        <w:t xml:space="preserve"> were uncorrelated at </w:t>
      </w:r>
      <w:r w:rsidR="004E1E3B">
        <w:rPr>
          <w:rFonts w:ascii="Computer modern" w:hAnsi="Computer modern"/>
        </w:rPr>
        <w:t xml:space="preserve">the </w:t>
      </w:r>
      <w:r w:rsidRPr="001332C1">
        <w:rPr>
          <w:rFonts w:ascii="Computer modern" w:hAnsi="Computer modern"/>
        </w:rPr>
        <w:t xml:space="preserve">stand-level, they were positively correlated within forest stands, so our results are consistent with tree diversity having a positive </w:t>
      </w:r>
      <w:r w:rsidR="00402181" w:rsidRPr="001332C1">
        <w:rPr>
          <w:rFonts w:ascii="Computer modern" w:hAnsi="Computer modern"/>
        </w:rPr>
        <w:t xml:space="preserve">local </w:t>
      </w:r>
      <w:r w:rsidR="00F2337F">
        <w:rPr>
          <w:rFonts w:ascii="Computer modern" w:hAnsi="Computer modern"/>
        </w:rPr>
        <w:t>effect on carbon</w:t>
      </w:r>
      <w:r w:rsidRPr="001332C1">
        <w:rPr>
          <w:rFonts w:ascii="Computer modern" w:hAnsi="Computer modern"/>
        </w:rPr>
        <w:t xml:space="preserve"> in tropical forests</w:t>
      </w:r>
      <w:r w:rsidR="005D509B" w:rsidRPr="001332C1">
        <w:rPr>
          <w:rFonts w:ascii="Computer modern" w:hAnsi="Computer modern"/>
        </w:rPr>
        <w:t xml:space="preserve">, supporting previous studies </w:t>
      </w:r>
      <w:r w:rsidR="009C63BA" w:rsidRPr="001332C1">
        <w:rPr>
          <w:rFonts w:ascii="Computer modern" w:hAnsi="Computer modern"/>
        </w:rPr>
        <w:t>documenting positive fine-scale relationships</w:t>
      </w:r>
      <w:r w:rsidR="005D509B" w:rsidRPr="001332C1">
        <w:rPr>
          <w:rFonts w:ascii="Computer modern" w:hAnsi="Computer modern"/>
        </w:rPr>
        <w:t xml:space="preserve"> </w:t>
      </w:r>
      <w:r w:rsidR="00042A41"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LDIzPC9zdHlsZT48L0Rpc3BsYXlUZXh0PjxyZWNvcmQ+PHJlYy1udW1iZXI+Njc8L3JlYy1u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</w:fldData>
        </w:fldChar>
      </w:r>
      <w:r w:rsidR="00042A41" w:rsidRPr="001332C1">
        <w:rPr>
          <w:rFonts w:ascii="Computer modern" w:hAnsi="Computer modern"/>
        </w:rPr>
        <w:instrText xml:space="preserve"> ADDIN EN.CITE </w:instrText>
      </w:r>
      <w:r w:rsidR="00042A41"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LDIzPC9zdHlsZT48L0Rpc3BsYXlUZXh0PjxyZWNvcmQ+PHJlYy1udW1iZXI+Njc8L3JlYy1u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</w:fldData>
        </w:fldChar>
      </w:r>
      <w:r w:rsidR="00042A41" w:rsidRPr="001332C1">
        <w:rPr>
          <w:rFonts w:ascii="Computer modern" w:hAnsi="Computer modern"/>
        </w:rPr>
        <w:instrText xml:space="preserve"> ADDIN EN.CITE.DATA </w:instrText>
      </w:r>
      <w:r w:rsidR="00042A41" w:rsidRPr="001332C1">
        <w:rPr>
          <w:rFonts w:ascii="Computer modern" w:hAnsi="Computer modern"/>
        </w:rPr>
      </w:r>
      <w:r w:rsidR="00042A41" w:rsidRPr="001332C1">
        <w:rPr>
          <w:rFonts w:ascii="Computer modern" w:hAnsi="Computer modern"/>
        </w:rPr>
        <w:fldChar w:fldCharType="end"/>
      </w:r>
      <w:r w:rsidR="00042A41" w:rsidRPr="001332C1">
        <w:rPr>
          <w:rFonts w:ascii="Computer modern" w:hAnsi="Computer modern"/>
        </w:rPr>
      </w:r>
      <w:r w:rsidR="00042A41" w:rsidRPr="001332C1">
        <w:rPr>
          <w:rFonts w:ascii="Computer modern" w:hAnsi="Computer modern"/>
        </w:rPr>
        <w:fldChar w:fldCharType="separate"/>
      </w:r>
      <w:hyperlink w:anchor="_ENREF_22" w:tooltip="Chisholm, 2013 #67" w:history="1">
        <w:r w:rsidR="00BF7416" w:rsidRPr="001332C1">
          <w:rPr>
            <w:rFonts w:ascii="Computer modern" w:hAnsi="Computer modern"/>
            <w:noProof/>
            <w:vertAlign w:val="superscript"/>
          </w:rPr>
          <w:t>22</w:t>
        </w:r>
      </w:hyperlink>
      <w:r w:rsidR="00042A41" w:rsidRPr="001332C1">
        <w:rPr>
          <w:rFonts w:ascii="Computer modern" w:hAnsi="Computer modern"/>
          <w:noProof/>
          <w:vertAlign w:val="superscript"/>
        </w:rPr>
        <w:t>,</w:t>
      </w:r>
      <w:hyperlink w:anchor="_ENREF_23" w:tooltip="Poorter, 2015 #299" w:history="1">
        <w:r w:rsidR="00BF7416" w:rsidRPr="001332C1">
          <w:rPr>
            <w:rFonts w:ascii="Computer modern" w:hAnsi="Computer modern"/>
            <w:noProof/>
            <w:vertAlign w:val="superscript"/>
          </w:rPr>
          <w:t>23</w:t>
        </w:r>
      </w:hyperlink>
      <w:r w:rsidR="00042A41" w:rsidRPr="001332C1">
        <w:rPr>
          <w:rFonts w:ascii="Computer modern" w:hAnsi="Computer modern"/>
        </w:rPr>
        <w:fldChar w:fldCharType="end"/>
      </w:r>
      <w:r w:rsidR="004E1E3B">
        <w:rPr>
          <w:rFonts w:ascii="Computer modern" w:hAnsi="Computer modern"/>
        </w:rPr>
        <w:t xml:space="preserve"> (Table 1)</w:t>
      </w:r>
      <w:r w:rsidRPr="001332C1">
        <w:rPr>
          <w:rFonts w:ascii="Computer modern" w:hAnsi="Computer modern"/>
        </w:rPr>
        <w:t>. The presence of a weak</w:t>
      </w:r>
      <w:r w:rsidR="00033621" w:rsidRPr="001332C1">
        <w:rPr>
          <w:rFonts w:ascii="Computer modern" w:hAnsi="Computer modern"/>
        </w:rPr>
        <w:t xml:space="preserve">ly positive </w:t>
      </w:r>
      <w:r w:rsidR="00F023E7">
        <w:rPr>
          <w:rFonts w:ascii="Computer modern" w:hAnsi="Computer modern"/>
        </w:rPr>
        <w:t xml:space="preserve">(overall, South America, Africa) </w:t>
      </w:r>
      <w:r w:rsidRPr="001332C1">
        <w:rPr>
          <w:rFonts w:ascii="Computer modern" w:hAnsi="Computer modern"/>
        </w:rPr>
        <w:t xml:space="preserve">relationship at 0.04 ha but not at 1 ha scale </w:t>
      </w:r>
      <w:r w:rsidR="00F023E7">
        <w:rPr>
          <w:rFonts w:ascii="Computer modern" w:hAnsi="Computer modern"/>
        </w:rPr>
        <w:t xml:space="preserve">(overall, South America, Africa) </w:t>
      </w:r>
      <w:r w:rsidR="003D01AF" w:rsidRPr="001332C1">
        <w:rPr>
          <w:rFonts w:ascii="Computer modern" w:hAnsi="Computer modern"/>
        </w:rPr>
        <w:t xml:space="preserve">could </w:t>
      </w:r>
      <w:r w:rsidR="00F72031" w:rsidRPr="001332C1">
        <w:rPr>
          <w:rFonts w:ascii="Computer modern" w:hAnsi="Computer modern"/>
        </w:rPr>
        <w:t>indicate that the mechanisms driving the diversity-carbon relationship are scale dependen</w:t>
      </w:r>
      <w:r w:rsidR="00F72031" w:rsidRPr="001332C1">
        <w:rPr>
          <w:rFonts w:ascii="Computer modern" w:hAnsi="Computer modern" w:hint="eastAsia"/>
        </w:rPr>
        <w:t>t</w:t>
      </w:r>
      <w:r w:rsidR="00F72031" w:rsidRPr="001332C1">
        <w:rPr>
          <w:rFonts w:ascii="Computer modern" w:hAnsi="Computer modern"/>
        </w:rPr>
        <w:t xml:space="preserve">, </w:t>
      </w:r>
      <w:r w:rsidR="003D01AF" w:rsidRPr="001332C1">
        <w:rPr>
          <w:rFonts w:ascii="Computer modern" w:hAnsi="Computer modern"/>
        </w:rPr>
        <w:t xml:space="preserve">or </w:t>
      </w:r>
      <w:r w:rsidR="00F72031" w:rsidRPr="001332C1">
        <w:rPr>
          <w:rFonts w:ascii="Computer modern" w:hAnsi="Computer modern"/>
        </w:rPr>
        <w:t>could be due to</w:t>
      </w:r>
      <w:r w:rsidR="003D01AF" w:rsidRPr="001332C1">
        <w:rPr>
          <w:rFonts w:ascii="Computer modern" w:hAnsi="Computer modern"/>
        </w:rPr>
        <w:t xml:space="preserve"> environmental variation </w:t>
      </w:r>
      <w:r w:rsidR="004F2594" w:rsidRPr="001332C1">
        <w:rPr>
          <w:rFonts w:ascii="Computer modern" w:hAnsi="Computer modern"/>
        </w:rPr>
        <w:t xml:space="preserve">acting at larger spatial scales </w:t>
      </w:r>
      <w:r w:rsidR="003D01AF" w:rsidRPr="001332C1">
        <w:rPr>
          <w:rFonts w:ascii="Computer modern" w:hAnsi="Computer modern"/>
        </w:rPr>
        <w:t>obscur</w:t>
      </w:r>
      <w:r w:rsidR="00F72031" w:rsidRPr="001332C1">
        <w:rPr>
          <w:rFonts w:ascii="Computer modern" w:hAnsi="Computer modern"/>
        </w:rPr>
        <w:t>ing</w:t>
      </w:r>
      <w:r w:rsidR="003D01AF" w:rsidRPr="001332C1">
        <w:rPr>
          <w:rFonts w:ascii="Computer modern" w:hAnsi="Computer modern"/>
        </w:rPr>
        <w:t xml:space="preserve"> </w:t>
      </w:r>
      <w:r w:rsidR="004F2594" w:rsidRPr="001332C1">
        <w:rPr>
          <w:rFonts w:ascii="Computer modern" w:hAnsi="Computer modern"/>
        </w:rPr>
        <w:t xml:space="preserve">the </w:t>
      </w:r>
      <w:r w:rsidR="00402181" w:rsidRPr="001332C1">
        <w:rPr>
          <w:rFonts w:ascii="Computer modern" w:hAnsi="Computer modern"/>
        </w:rPr>
        <w:t xml:space="preserve">mechanistic </w:t>
      </w:r>
      <w:r w:rsidR="003D01AF" w:rsidRPr="001332C1">
        <w:rPr>
          <w:rFonts w:ascii="Computer modern" w:hAnsi="Computer modern"/>
        </w:rPr>
        <w:t xml:space="preserve">effects </w:t>
      </w:r>
      <w:r w:rsidR="00402181" w:rsidRPr="001332C1">
        <w:rPr>
          <w:rFonts w:ascii="Computer modern" w:hAnsi="Computer modern"/>
        </w:rPr>
        <w:t>of diversity</w:t>
      </w:r>
      <w:r w:rsidR="0021788A" w:rsidRPr="001332C1">
        <w:rPr>
          <w:rFonts w:ascii="Computer modern" w:hAnsi="Computer modern"/>
        </w:rPr>
        <w:t xml:space="preserve"> </w:t>
      </w:r>
      <w:hyperlink w:anchor="_ENREF_22" w:tooltip="Chisholm, 2013 #67" w:history="1">
        <w:r w:rsidR="00BF7416"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22</w:t>
        </w:r>
        <w:r w:rsidR="00BF7416" w:rsidRPr="001332C1">
          <w:rPr>
            <w:rFonts w:ascii="Computer modern" w:hAnsi="Computer modern"/>
          </w:rPr>
          <w:fldChar w:fldCharType="end"/>
        </w:r>
      </w:hyperlink>
      <w:r w:rsidR="003D01AF" w:rsidRPr="001332C1">
        <w:rPr>
          <w:rFonts w:ascii="Computer modern" w:hAnsi="Computer modern"/>
        </w:rPr>
        <w:t>. Although our multiple regression models</w:t>
      </w:r>
      <w:r w:rsidRPr="001332C1">
        <w:rPr>
          <w:rFonts w:ascii="Computer modern" w:hAnsi="Computer modern"/>
        </w:rPr>
        <w:t xml:space="preserve"> applied at 1 ha scale</w:t>
      </w:r>
      <w:r w:rsidR="003D01AF" w:rsidRPr="001332C1">
        <w:rPr>
          <w:rFonts w:ascii="Computer modern" w:hAnsi="Computer modern"/>
        </w:rPr>
        <w:t xml:space="preserve"> </w:t>
      </w:r>
      <w:r w:rsidR="00587CE6" w:rsidRPr="001332C1">
        <w:rPr>
          <w:rFonts w:ascii="Computer modern" w:hAnsi="Computer modern"/>
        </w:rPr>
        <w:t xml:space="preserve">statistically </w:t>
      </w:r>
      <w:r w:rsidR="003D01AF" w:rsidRPr="001332C1">
        <w:rPr>
          <w:rFonts w:ascii="Computer modern" w:hAnsi="Computer modern"/>
        </w:rPr>
        <w:t xml:space="preserve">control for important variation in climate, soil texture and soil chemistry, it is </w:t>
      </w:r>
      <w:r w:rsidR="00402181" w:rsidRPr="001332C1">
        <w:rPr>
          <w:rFonts w:ascii="Computer modern" w:hAnsi="Computer modern"/>
        </w:rPr>
        <w:t xml:space="preserve">clearly </w:t>
      </w:r>
      <w:r w:rsidR="003D01AF" w:rsidRPr="001332C1">
        <w:rPr>
          <w:rFonts w:ascii="Computer modern" w:hAnsi="Computer modern"/>
        </w:rPr>
        <w:t>not possible to capture all environmental variatio</w:t>
      </w:r>
      <w:r w:rsidR="003D01AF" w:rsidRPr="001332C1">
        <w:rPr>
          <w:rFonts w:ascii="Computer modern" w:hAnsi="Computer modern" w:hint="eastAsia"/>
        </w:rPr>
        <w:t>n</w:t>
      </w:r>
      <w:r w:rsidR="003D01AF" w:rsidRPr="001332C1">
        <w:rPr>
          <w:rFonts w:ascii="Computer modern" w:hAnsi="Computer modern"/>
        </w:rPr>
        <w:t xml:space="preserve"> t</w:t>
      </w:r>
      <w:r w:rsidR="00F2337F">
        <w:rPr>
          <w:rFonts w:ascii="Computer modern" w:hAnsi="Computer modern"/>
        </w:rPr>
        <w:t xml:space="preserve">hat may influence carbon </w:t>
      </w:r>
      <w:r w:rsidR="003A2E81">
        <w:rPr>
          <w:rFonts w:ascii="Computer modern" w:hAnsi="Computer modern"/>
        </w:rPr>
        <w:t>stocks</w:t>
      </w:r>
      <w:r w:rsidR="00BD5D5C" w:rsidRPr="001332C1">
        <w:rPr>
          <w:rFonts w:ascii="Computer modern" w:hAnsi="Computer modern"/>
        </w:rPr>
        <w:t>, such as local disturbance history</w:t>
      </w:r>
      <w:r w:rsidR="003D01AF" w:rsidRPr="001332C1">
        <w:rPr>
          <w:rFonts w:ascii="Computer modern" w:hAnsi="Computer modern"/>
        </w:rPr>
        <w:t xml:space="preserve">, so we cannot rule out the latter explanation. </w:t>
      </w:r>
      <w:r w:rsidR="00F72031" w:rsidRPr="001332C1">
        <w:rPr>
          <w:rFonts w:ascii="Computer modern" w:hAnsi="Computer modern"/>
        </w:rPr>
        <w:t xml:space="preserve">However, </w:t>
      </w:r>
      <w:r w:rsidR="00A33B91" w:rsidRPr="001332C1">
        <w:rPr>
          <w:rFonts w:ascii="Computer modern" w:hAnsi="Computer modern"/>
        </w:rPr>
        <w:t xml:space="preserve">we conducted </w:t>
      </w:r>
      <w:r w:rsidR="00F72031" w:rsidRPr="001332C1">
        <w:rPr>
          <w:rFonts w:ascii="Computer modern" w:hAnsi="Computer modern"/>
        </w:rPr>
        <w:t>a</w:t>
      </w:r>
      <w:r w:rsidR="003D01AF" w:rsidRPr="001332C1">
        <w:rPr>
          <w:rFonts w:ascii="Computer modern" w:hAnsi="Computer modern"/>
        </w:rPr>
        <w:t>dditio</w:t>
      </w:r>
      <w:r w:rsidR="00F1637E" w:rsidRPr="001332C1">
        <w:rPr>
          <w:rFonts w:ascii="Computer modern" w:hAnsi="Computer modern"/>
        </w:rPr>
        <w:t>nal analyses (full details in Supplementary</w:t>
      </w:r>
      <w:r w:rsidR="003D01AF" w:rsidRPr="001332C1">
        <w:rPr>
          <w:rFonts w:ascii="Computer modern" w:hAnsi="Computer modern"/>
        </w:rPr>
        <w:t xml:space="preserve"> </w:t>
      </w:r>
      <w:r w:rsidR="00F1637E" w:rsidRPr="001332C1">
        <w:rPr>
          <w:rFonts w:ascii="Computer modern" w:hAnsi="Computer modern"/>
        </w:rPr>
        <w:t>Discussion</w:t>
      </w:r>
      <w:r w:rsidR="003D01AF" w:rsidRPr="001332C1">
        <w:rPr>
          <w:rFonts w:ascii="Computer modern" w:hAnsi="Computer modern"/>
        </w:rPr>
        <w:t xml:space="preserve">) </w:t>
      </w:r>
      <w:r w:rsidR="00A33B91" w:rsidRPr="001332C1">
        <w:rPr>
          <w:rFonts w:ascii="Computer modern" w:hAnsi="Computer modern"/>
        </w:rPr>
        <w:t>to examine possible mechanisms underlying the diversity effects and explore their putative scale-</w:t>
      </w:r>
      <w:r w:rsidR="003D01AF" w:rsidRPr="001332C1">
        <w:rPr>
          <w:rFonts w:ascii="Computer modern" w:hAnsi="Computer modern"/>
        </w:rPr>
        <w:t>dependen</w:t>
      </w:r>
      <w:r w:rsidR="00A33B91" w:rsidRPr="001332C1">
        <w:rPr>
          <w:rFonts w:ascii="Computer modern" w:hAnsi="Computer modern"/>
        </w:rPr>
        <w:t>cy</w:t>
      </w:r>
      <w:r w:rsidR="003D01AF" w:rsidRPr="001332C1">
        <w:rPr>
          <w:rFonts w:ascii="Computer modern" w:hAnsi="Computer modern"/>
        </w:rPr>
        <w:t xml:space="preserve">. </w:t>
      </w:r>
      <w:r w:rsidR="00F2337F">
        <w:rPr>
          <w:rFonts w:ascii="Computer modern" w:hAnsi="Computer modern"/>
        </w:rPr>
        <w:t xml:space="preserve">Carbon </w:t>
      </w:r>
      <w:r w:rsidR="003A2E81">
        <w:rPr>
          <w:rFonts w:ascii="Computer modern" w:hAnsi="Computer modern"/>
        </w:rPr>
        <w:t>stocks</w:t>
      </w:r>
      <w:r w:rsidR="003A2E81" w:rsidRPr="001332C1">
        <w:rPr>
          <w:rFonts w:ascii="Computer modern" w:hAnsi="Computer modern"/>
        </w:rPr>
        <w:t xml:space="preserve"> </w:t>
      </w:r>
      <w:r w:rsidR="00107684" w:rsidRPr="001332C1">
        <w:rPr>
          <w:rFonts w:ascii="Computer modern" w:hAnsi="Computer modern"/>
        </w:rPr>
        <w:t>increased with the functional dominance of species with high wood density and large maximum diameter</w:t>
      </w:r>
      <w:r w:rsidR="00587CE6" w:rsidRPr="001332C1">
        <w:rPr>
          <w:rFonts w:ascii="Computer modern" w:hAnsi="Computer modern"/>
        </w:rPr>
        <w:t xml:space="preserve"> at both 0.04 ha and 1 ha scales</w:t>
      </w:r>
      <w:r w:rsidR="004F2594" w:rsidRPr="001332C1">
        <w:rPr>
          <w:rFonts w:ascii="Computer modern" w:hAnsi="Computer modern"/>
        </w:rPr>
        <w:t xml:space="preserve"> (Supplementary Figure 4)</w:t>
      </w:r>
      <w:r w:rsidR="00107684" w:rsidRPr="001332C1">
        <w:rPr>
          <w:rFonts w:ascii="Computer modern" w:hAnsi="Computer modern"/>
        </w:rPr>
        <w:t xml:space="preserve">. </w:t>
      </w:r>
      <w:r w:rsidR="00BB1BCC" w:rsidRPr="001332C1">
        <w:rPr>
          <w:rFonts w:ascii="Computer modern" w:hAnsi="Computer modern"/>
        </w:rPr>
        <w:t xml:space="preserve">The effect of functional dominance </w:t>
      </w:r>
      <w:r w:rsidR="00587CE6" w:rsidRPr="001332C1">
        <w:rPr>
          <w:rFonts w:ascii="Computer modern" w:hAnsi="Computer modern"/>
        </w:rPr>
        <w:t xml:space="preserve">at 1 ha scale </w:t>
      </w:r>
      <w:r w:rsidR="00BB1BCC" w:rsidRPr="001332C1">
        <w:rPr>
          <w:rFonts w:ascii="Computer modern" w:hAnsi="Computer modern"/>
        </w:rPr>
        <w:t xml:space="preserve">has been found before in tropical </w:t>
      </w:r>
      <w:proofErr w:type="gramStart"/>
      <w:r w:rsidR="00BB1BCC" w:rsidRPr="001332C1">
        <w:rPr>
          <w:rFonts w:ascii="Computer modern" w:hAnsi="Computer modern"/>
        </w:rPr>
        <w:t xml:space="preserve">forests </w:t>
      </w:r>
      <w:proofErr w:type="gramEnd"/>
      <w:r w:rsidR="0021788A" w:rsidRPr="001332C1">
        <w:rPr>
          <w:rFonts w:ascii="Computer modern" w:hAnsi="Computer modern"/>
        </w:rPr>
        <w:fldChar w:fldCharType="begin">
          <w:fldData xml:space="preserve">PEVuZE5vdGU+PENpdGU+PEF1dGhvcj5DYXZhbmF1Z2g8L0F1dGhvcj48WWVhcj4yMDE0PC9ZZWFy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</w:fldData>
        </w:fldChar>
      </w:r>
      <w:r w:rsidR="0021788A" w:rsidRPr="001332C1">
        <w:rPr>
          <w:rFonts w:ascii="Computer modern" w:hAnsi="Computer modern"/>
        </w:rPr>
        <w:instrText xml:space="preserve"> ADDIN EN.CITE </w:instrText>
      </w:r>
      <w:r w:rsidR="0021788A" w:rsidRPr="001332C1">
        <w:rPr>
          <w:rFonts w:ascii="Computer modern" w:hAnsi="Computer modern"/>
        </w:rPr>
        <w:fldChar w:fldCharType="begin">
          <w:fldData xml:space="preserve">PEVuZE5vdGU+PENpdGU+PEF1dGhvcj5DYXZhbmF1Z2g8L0F1dGhvcj48WWVhcj4yMDE0PC9ZZWFy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</w:fldData>
        </w:fldChar>
      </w:r>
      <w:r w:rsidR="0021788A" w:rsidRPr="001332C1">
        <w:rPr>
          <w:rFonts w:ascii="Computer modern" w:hAnsi="Computer modern"/>
        </w:rPr>
        <w:instrText xml:space="preserve"> ADDIN EN.CITE.DATA </w:instrText>
      </w:r>
      <w:r w:rsidR="0021788A" w:rsidRPr="001332C1">
        <w:rPr>
          <w:rFonts w:ascii="Computer modern" w:hAnsi="Computer modern"/>
        </w:rPr>
      </w:r>
      <w:r w:rsidR="0021788A" w:rsidRPr="001332C1">
        <w:rPr>
          <w:rFonts w:ascii="Computer modern" w:hAnsi="Computer modern"/>
        </w:rPr>
        <w:fldChar w:fldCharType="end"/>
      </w:r>
      <w:r w:rsidR="0021788A" w:rsidRPr="001332C1">
        <w:rPr>
          <w:rFonts w:ascii="Computer modern" w:hAnsi="Computer modern"/>
        </w:rPr>
      </w:r>
      <w:r w:rsidR="0021788A" w:rsidRPr="001332C1">
        <w:rPr>
          <w:rFonts w:ascii="Computer modern" w:hAnsi="Computer modern"/>
        </w:rPr>
        <w:fldChar w:fldCharType="separate"/>
      </w:r>
      <w:hyperlink w:anchor="_ENREF_24" w:tooltip="Cavanaugh, 2014 #33" w:history="1">
        <w:r w:rsidR="00BF7416" w:rsidRPr="001332C1">
          <w:rPr>
            <w:rFonts w:ascii="Computer modern" w:hAnsi="Computer modern"/>
            <w:noProof/>
            <w:vertAlign w:val="superscript"/>
          </w:rPr>
          <w:t>24</w:t>
        </w:r>
      </w:hyperlink>
      <w:r w:rsidR="0021788A" w:rsidRPr="001332C1">
        <w:rPr>
          <w:rFonts w:ascii="Computer modern" w:hAnsi="Computer modern"/>
          <w:noProof/>
          <w:vertAlign w:val="superscript"/>
        </w:rPr>
        <w:t>,</w:t>
      </w:r>
      <w:hyperlink w:anchor="_ENREF_37" w:tooltip="Finegan, 2015 #300" w:history="1">
        <w:r w:rsidR="00BF7416" w:rsidRPr="001332C1">
          <w:rPr>
            <w:rFonts w:ascii="Computer modern" w:hAnsi="Computer modern"/>
            <w:noProof/>
            <w:vertAlign w:val="superscript"/>
          </w:rPr>
          <w:t>37</w:t>
        </w:r>
      </w:hyperlink>
      <w:r w:rsidR="0021788A" w:rsidRPr="001332C1">
        <w:rPr>
          <w:rFonts w:ascii="Computer modern" w:hAnsi="Computer modern"/>
        </w:rPr>
        <w:fldChar w:fldCharType="end"/>
      </w:r>
      <w:r w:rsidR="00BB1BCC" w:rsidRPr="001332C1">
        <w:rPr>
          <w:rFonts w:ascii="Computer modern" w:hAnsi="Computer modern"/>
        </w:rPr>
        <w:t xml:space="preserve">, and has been interpreted to </w:t>
      </w:r>
      <w:r w:rsidR="001D1082">
        <w:rPr>
          <w:rFonts w:ascii="Computer modern" w:hAnsi="Computer modern"/>
        </w:rPr>
        <w:t>support</w:t>
      </w:r>
      <w:r w:rsidR="00BB1BCC" w:rsidRPr="001332C1">
        <w:rPr>
          <w:rFonts w:ascii="Computer modern" w:hAnsi="Computer modern"/>
        </w:rPr>
        <w:t xml:space="preserve"> the role of selection effects </w:t>
      </w:r>
      <w:r w:rsidR="0021788A" w:rsidRPr="001332C1">
        <w:rPr>
          <w:rFonts w:ascii="Computer modern" w:hAnsi="Computer modern"/>
        </w:rPr>
        <w:fldChar w:fldCharType="begin">
          <w:fldData xml:space="preserve">PEVuZE5vdGU+PENpdGU+PEF1dGhvcj5DYXZhbmF1Z2g8L0F1dGhvcj48WWVhcj4yMDE0PC9ZZWFy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</w:fldData>
        </w:fldChar>
      </w:r>
      <w:r w:rsidR="0021788A" w:rsidRPr="001332C1">
        <w:rPr>
          <w:rFonts w:ascii="Computer modern" w:hAnsi="Computer modern"/>
        </w:rPr>
        <w:instrText xml:space="preserve"> ADDIN EN.CITE </w:instrText>
      </w:r>
      <w:r w:rsidR="0021788A" w:rsidRPr="001332C1">
        <w:rPr>
          <w:rFonts w:ascii="Computer modern" w:hAnsi="Computer modern"/>
        </w:rPr>
        <w:fldChar w:fldCharType="begin">
          <w:fldData xml:space="preserve">PEVuZE5vdGU+PENpdGU+PEF1dGhvcj5DYXZhbmF1Z2g8L0F1dGhvcj48WWVhcj4yMDE0PC9ZZWFy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</w:fldData>
        </w:fldChar>
      </w:r>
      <w:r w:rsidR="0021788A" w:rsidRPr="001332C1">
        <w:rPr>
          <w:rFonts w:ascii="Computer modern" w:hAnsi="Computer modern"/>
        </w:rPr>
        <w:instrText xml:space="preserve"> ADDIN EN.CITE.DATA </w:instrText>
      </w:r>
      <w:r w:rsidR="0021788A" w:rsidRPr="001332C1">
        <w:rPr>
          <w:rFonts w:ascii="Computer modern" w:hAnsi="Computer modern"/>
        </w:rPr>
      </w:r>
      <w:r w:rsidR="0021788A" w:rsidRPr="001332C1">
        <w:rPr>
          <w:rFonts w:ascii="Computer modern" w:hAnsi="Computer modern"/>
        </w:rPr>
        <w:fldChar w:fldCharType="end"/>
      </w:r>
      <w:r w:rsidR="0021788A" w:rsidRPr="001332C1">
        <w:rPr>
          <w:rFonts w:ascii="Computer modern" w:hAnsi="Computer modern"/>
        </w:rPr>
      </w:r>
      <w:r w:rsidR="0021788A" w:rsidRPr="001332C1">
        <w:rPr>
          <w:rFonts w:ascii="Computer modern" w:hAnsi="Computer modern"/>
        </w:rPr>
        <w:fldChar w:fldCharType="separate"/>
      </w:r>
      <w:hyperlink w:anchor="_ENREF_16" w:tooltip="Ruiz-Benito, 2014 #45" w:history="1">
        <w:r w:rsidR="00BF7416" w:rsidRPr="001332C1">
          <w:rPr>
            <w:rFonts w:ascii="Computer modern" w:hAnsi="Computer modern"/>
            <w:noProof/>
            <w:vertAlign w:val="superscript"/>
          </w:rPr>
          <w:t>16</w:t>
        </w:r>
      </w:hyperlink>
      <w:r w:rsidR="0021788A" w:rsidRPr="001332C1">
        <w:rPr>
          <w:rFonts w:ascii="Computer modern" w:hAnsi="Computer modern"/>
          <w:noProof/>
          <w:vertAlign w:val="superscript"/>
        </w:rPr>
        <w:t>,</w:t>
      </w:r>
      <w:hyperlink w:anchor="_ENREF_24" w:tooltip="Cavanaugh, 2014 #33" w:history="1">
        <w:r w:rsidR="00BF7416" w:rsidRPr="001332C1">
          <w:rPr>
            <w:rFonts w:ascii="Computer modern" w:hAnsi="Computer modern"/>
            <w:noProof/>
            <w:vertAlign w:val="superscript"/>
          </w:rPr>
          <w:t>24</w:t>
        </w:r>
      </w:hyperlink>
      <w:r w:rsidR="0021788A" w:rsidRPr="001332C1">
        <w:rPr>
          <w:rFonts w:ascii="Computer modern" w:hAnsi="Computer modern"/>
        </w:rPr>
        <w:fldChar w:fldCharType="end"/>
      </w:r>
      <w:r w:rsidR="00587CE6" w:rsidRPr="001332C1">
        <w:rPr>
          <w:rFonts w:ascii="Computer modern" w:hAnsi="Computer modern"/>
        </w:rPr>
        <w:t>. H</w:t>
      </w:r>
      <w:r w:rsidR="00BB1BCC" w:rsidRPr="001332C1">
        <w:rPr>
          <w:rFonts w:ascii="Computer modern" w:hAnsi="Computer modern"/>
        </w:rPr>
        <w:t>owever</w:t>
      </w:r>
      <w:r w:rsidR="00587CE6" w:rsidRPr="001332C1">
        <w:rPr>
          <w:rFonts w:ascii="Computer modern" w:hAnsi="Computer modern"/>
        </w:rPr>
        <w:t>, this analysis by itself is</w:t>
      </w:r>
      <w:r w:rsidR="00BB1BCC" w:rsidRPr="001332C1">
        <w:rPr>
          <w:rFonts w:ascii="Computer modern" w:hAnsi="Computer modern"/>
        </w:rPr>
        <w:t xml:space="preserve"> a test of the biomass ratio hypothesis </w:t>
      </w:r>
      <w:hyperlink w:anchor="_ENREF_37" w:tooltip="Finegan, 2015 #300"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Finegan&lt;/Author&gt;&lt;Year&gt;2015&lt;/Year&gt;&lt;RecNum&gt;300&lt;/RecNum&gt;&lt;DisplayText&gt;&lt;style face="superscript"&gt;37&lt;/style&gt;&lt;/DisplayText&gt;&lt;record&gt;&lt;rec-number&gt;300&lt;/rec-number&gt;&lt;foreign-keys&gt;&lt;key app="EN" db-id="va9vtzde2xsrzkeeratxfea6ddx5e9x0592e"&gt;300&lt;/key&gt;&lt;/foreign-keys&gt;&lt;ref-type name="Journal Article"&gt;17&lt;/ref-type&gt;&lt;contributors&gt;&lt;authors&gt;&lt;author&gt;Finegan, Bryan&lt;/author&gt;&lt;author&gt;Pe</w:instrText>
        </w:r>
        <w:r w:rsidR="00BF7416" w:rsidRPr="001332C1">
          <w:rPr>
            <w:rFonts w:ascii="Computer modern" w:hAnsi="Computer modern" w:hint="eastAsia"/>
          </w:rPr>
          <w:instrText>ñ</w:instrText>
        </w:r>
        <w:r w:rsidR="00BF7416" w:rsidRPr="001332C1">
          <w:rPr>
            <w:rFonts w:ascii="Computer modern" w:hAnsi="Computer modern"/>
          </w:rPr>
          <w:instrText>a-Claros, Marielos&lt;/author&gt;&lt;author&gt;de Oliveira, Alexandre&lt;/author&gt;&lt;author&gt;Ascarrunz, Nataly&lt;/author&gt;&lt;author&gt;Bret-Harte, M. Syndonia&lt;/author&gt;&lt;author&gt;Carre</w:instrText>
        </w:r>
        <w:r w:rsidR="00BF7416" w:rsidRPr="001332C1">
          <w:rPr>
            <w:rFonts w:ascii="Computer modern" w:hAnsi="Computer modern" w:hint="eastAsia"/>
          </w:rPr>
          <w:instrText>ñ</w:instrText>
        </w:r>
        <w:r w:rsidR="00BF7416" w:rsidRPr="001332C1">
          <w:rPr>
            <w:rFonts w:ascii="Computer modern" w:hAnsi="Computer modern"/>
          </w:rPr>
          <w:instrText>o-Rocabado, Geovana&lt;/author&gt;&lt;author&gt;Casanoves, Fernando&lt;/author&gt;&lt;author&gt;D</w:instrText>
        </w:r>
        <w:r w:rsidR="00BF7416" w:rsidRPr="001332C1">
          <w:rPr>
            <w:rFonts w:ascii="Computer modern" w:hAnsi="Computer modern" w:hint="eastAsia"/>
          </w:rPr>
          <w:instrText>í</w:instrText>
        </w:r>
        <w:r w:rsidR="00BF7416" w:rsidRPr="001332C1">
          <w:rPr>
            <w:rFonts w:ascii="Computer modern" w:hAnsi="Computer modern"/>
          </w:rPr>
          <w:instrText>az, Sandra&lt;/author&gt;&lt;author&gt;Eguiguren Velepucha, Paul&lt;/author&gt;&lt;author&gt;Fernandez, Fernando&lt;/author&gt;&lt;author&gt;Licona, Juan Carlos&lt;/author&gt;&lt;author&gt;Lorenzo, Leda&lt;/author&gt;&lt;author&gt;Salgado Negret, Beatriz&lt;/author&gt;&lt;author&gt;Vaz, Marcel&lt;/author&gt;&lt;author&gt;Poorter, Lourens&lt;/author&gt;&lt;/authors&gt;&lt;/contributors&gt;&lt;titles&gt;&lt;title&gt;Does functional trait diversity predict above-ground biomass and productivity of tropical forests? Testing three alternative hypotheses&lt;/title&gt;&lt;secondary-title&gt;Journal of Ecology&lt;/secondary-title&gt;&lt;/titles&gt;&lt;periodical&gt;&lt;full-title&gt;Journal of Ecology&lt;/full-title&gt;&lt;/periodical&gt;&lt;pages&gt;191-201&lt;/pages&gt;&lt;volume&gt;103&lt;/volume&gt;&lt;number&gt;1&lt;/number&gt;&lt;keywords&gt;&lt;keyword&gt;biodiversity&lt;/keyword&gt;&lt;keyword&gt;biomass ratio&lt;/keyword&gt;&lt;keyword&gt;ecosystem processes&lt;/keyword&gt;&lt;keyword&gt;green soup hypothesis&lt;/keyword&gt;&lt;keyword&gt;niche complementarity&lt;/keyword&gt;&lt;keyword&gt;plant population and community dynamics&lt;/keyword&gt;&lt;/keywords&gt;&lt;dates&gt;&lt;year&gt;2015&lt;/year&gt;&lt;/dates&gt;&lt;isbn&gt;1365-2745&lt;/isbn&gt;&lt;urls&gt;&lt;related-urls&gt;&lt;url&gt;http://dx.doi.org/10.1111/1365-2745.12346&lt;/url&gt;&lt;/related-urls&gt;&lt;/urls&gt;&lt;electronic-resource-num&gt;10.1111/1365-2745.12346&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37</w:t>
        </w:r>
        <w:r w:rsidR="00BF7416" w:rsidRPr="001332C1">
          <w:rPr>
            <w:rFonts w:ascii="Computer modern" w:hAnsi="Computer modern"/>
          </w:rPr>
          <w:fldChar w:fldCharType="end"/>
        </w:r>
      </w:hyperlink>
      <w:r w:rsidR="00BB1BCC" w:rsidRPr="001332C1">
        <w:rPr>
          <w:rFonts w:ascii="Computer modern" w:hAnsi="Computer modern"/>
        </w:rPr>
        <w:t xml:space="preserve">. For selection effects to operate, the probability of sampling a </w:t>
      </w:r>
      <w:r w:rsidR="003D01AF" w:rsidRPr="001332C1">
        <w:rPr>
          <w:rFonts w:ascii="Computer modern" w:hAnsi="Computer modern"/>
        </w:rPr>
        <w:t>high functioning species</w:t>
      </w:r>
      <w:r w:rsidR="00BB1BCC" w:rsidRPr="001332C1">
        <w:rPr>
          <w:rFonts w:ascii="Computer modern" w:hAnsi="Computer modern"/>
        </w:rPr>
        <w:t xml:space="preserve"> should </w:t>
      </w:r>
      <w:r w:rsidR="00E22C51" w:rsidRPr="001332C1">
        <w:rPr>
          <w:rFonts w:ascii="Computer modern" w:hAnsi="Computer modern"/>
        </w:rPr>
        <w:t xml:space="preserve">also </w:t>
      </w:r>
      <w:r w:rsidR="00BB1BCC" w:rsidRPr="001332C1">
        <w:rPr>
          <w:rFonts w:ascii="Computer modern" w:hAnsi="Computer modern"/>
        </w:rPr>
        <w:t>increase with species richness. We found that the probability of sampling species with high maximum diameters or high wood density</w:t>
      </w:r>
      <w:r w:rsidR="003D01AF" w:rsidRPr="001332C1">
        <w:rPr>
          <w:rFonts w:ascii="Computer modern" w:hAnsi="Computer modern"/>
        </w:rPr>
        <w:t xml:space="preserve"> increases with species richness at diversity levels found in 0.04 ha subplots, but saturates at diversity levels</w:t>
      </w:r>
      <w:r w:rsidR="004F42F3" w:rsidRPr="001332C1">
        <w:rPr>
          <w:rFonts w:ascii="Computer modern" w:hAnsi="Computer modern"/>
        </w:rPr>
        <w:t xml:space="preserve"> below those of 1 ha plots</w:t>
      </w:r>
      <w:r w:rsidR="003D01AF" w:rsidRPr="001332C1">
        <w:rPr>
          <w:rFonts w:ascii="Computer modern" w:hAnsi="Computer modern"/>
        </w:rPr>
        <w:t xml:space="preserve"> (</w:t>
      </w:r>
      <w:r w:rsidR="00F1637E" w:rsidRPr="001332C1">
        <w:rPr>
          <w:rFonts w:ascii="Computer modern" w:hAnsi="Computer modern"/>
        </w:rPr>
        <w:t xml:space="preserve">Supplementary </w:t>
      </w:r>
      <w:r w:rsidR="000714FF" w:rsidRPr="001332C1">
        <w:rPr>
          <w:rFonts w:ascii="Computer modern" w:hAnsi="Computer modern"/>
        </w:rPr>
        <w:t>Figure</w:t>
      </w:r>
      <w:r w:rsidR="001D1082">
        <w:rPr>
          <w:rFonts w:ascii="Computer modern" w:hAnsi="Computer modern"/>
        </w:rPr>
        <w:t>s</w:t>
      </w:r>
      <w:r w:rsidR="000714FF" w:rsidRPr="001332C1">
        <w:rPr>
          <w:rFonts w:ascii="Computer modern" w:hAnsi="Computer modern"/>
        </w:rPr>
        <w:t xml:space="preserve"> </w:t>
      </w:r>
      <w:r w:rsidR="003D01AF" w:rsidRPr="001332C1">
        <w:rPr>
          <w:rFonts w:ascii="Computer modern" w:hAnsi="Computer modern"/>
        </w:rPr>
        <w:t>5</w:t>
      </w:r>
      <w:r w:rsidR="001D1082">
        <w:rPr>
          <w:rFonts w:ascii="Computer modern" w:hAnsi="Computer modern"/>
        </w:rPr>
        <w:t xml:space="preserve"> - 10</w:t>
      </w:r>
      <w:r w:rsidR="003D01AF" w:rsidRPr="001332C1">
        <w:rPr>
          <w:rFonts w:ascii="Computer modern" w:hAnsi="Computer modern"/>
        </w:rPr>
        <w:t>)</w:t>
      </w:r>
      <w:r w:rsidR="00BB1BCC" w:rsidRPr="001332C1">
        <w:rPr>
          <w:rFonts w:ascii="Computer modern" w:hAnsi="Computer modern"/>
        </w:rPr>
        <w:t>, indicating that selection effects</w:t>
      </w:r>
      <w:r w:rsidR="00F023E7">
        <w:rPr>
          <w:rFonts w:ascii="Computer modern" w:hAnsi="Computer modern"/>
        </w:rPr>
        <w:t>, as expected,</w:t>
      </w:r>
      <w:r w:rsidR="00CB2198" w:rsidRPr="001332C1">
        <w:rPr>
          <w:rFonts w:ascii="Computer modern" w:hAnsi="Computer modern"/>
        </w:rPr>
        <w:t xml:space="preserve"> appear to</w:t>
      </w:r>
      <w:r w:rsidR="00587CE6" w:rsidRPr="001332C1">
        <w:rPr>
          <w:rFonts w:ascii="Computer modern" w:hAnsi="Computer modern"/>
        </w:rPr>
        <w:t xml:space="preserve"> be scale-dependent</w:t>
      </w:r>
      <w:r w:rsidR="002E504E" w:rsidRPr="001332C1">
        <w:rPr>
          <w:rFonts w:ascii="Computer modern" w:hAnsi="Computer modern"/>
        </w:rPr>
        <w:t xml:space="preserve">. </w:t>
      </w:r>
      <w:r w:rsidR="00F023E7">
        <w:rPr>
          <w:rFonts w:ascii="Computer modern" w:hAnsi="Computer modern"/>
        </w:rPr>
        <w:t>Additionally, the e</w:t>
      </w:r>
      <w:r w:rsidR="003D01AF" w:rsidRPr="001332C1">
        <w:rPr>
          <w:rFonts w:ascii="Computer modern" w:hAnsi="Computer modern"/>
        </w:rPr>
        <w:t xml:space="preserve">ffects of niche complementarity may also saturate, as we found a positive relationship between </w:t>
      </w:r>
      <w:r w:rsidR="002E504E" w:rsidRPr="001332C1">
        <w:rPr>
          <w:rFonts w:ascii="Computer modern" w:hAnsi="Computer modern"/>
        </w:rPr>
        <w:t>a</w:t>
      </w:r>
      <w:r w:rsidR="003D01AF" w:rsidRPr="001332C1">
        <w:rPr>
          <w:rFonts w:ascii="Computer modern" w:hAnsi="Computer modern"/>
        </w:rPr>
        <w:t xml:space="preserve"> multivariate functional diversity metric (incorporating wood density and maximum diameter traits) and carbon only at </w:t>
      </w:r>
      <w:r w:rsidR="00F023E7">
        <w:rPr>
          <w:rFonts w:ascii="Computer modern" w:hAnsi="Computer modern"/>
        </w:rPr>
        <w:t xml:space="preserve">the </w:t>
      </w:r>
      <w:r w:rsidR="003D01AF" w:rsidRPr="001332C1">
        <w:rPr>
          <w:rFonts w:ascii="Computer modern" w:hAnsi="Computer modern"/>
        </w:rPr>
        <w:t>0.04 ha scale (</w:t>
      </w:r>
      <w:r w:rsidR="00F1637E" w:rsidRPr="001332C1">
        <w:rPr>
          <w:rFonts w:ascii="Computer modern" w:hAnsi="Computer modern"/>
        </w:rPr>
        <w:t xml:space="preserve">Supplementary </w:t>
      </w:r>
      <w:r w:rsidR="000714FF" w:rsidRPr="001332C1">
        <w:rPr>
          <w:rFonts w:ascii="Computer modern" w:hAnsi="Computer modern"/>
        </w:rPr>
        <w:t xml:space="preserve">Figure </w:t>
      </w:r>
      <w:r w:rsidR="003D01AF" w:rsidRPr="001332C1">
        <w:rPr>
          <w:rFonts w:ascii="Computer modern" w:hAnsi="Computer modern"/>
        </w:rPr>
        <w:t xml:space="preserve">1). </w:t>
      </w:r>
      <w:r w:rsidR="005D509B" w:rsidRPr="001332C1">
        <w:rPr>
          <w:rFonts w:ascii="Computer modern" w:hAnsi="Computer modern"/>
        </w:rPr>
        <w:t xml:space="preserve">The absence of a significant relationship </w:t>
      </w:r>
      <w:r w:rsidR="00553B45" w:rsidRPr="001332C1">
        <w:rPr>
          <w:rFonts w:ascii="Computer modern" w:hAnsi="Computer modern"/>
        </w:rPr>
        <w:t xml:space="preserve">between </w:t>
      </w:r>
      <w:r w:rsidR="00F023E7">
        <w:rPr>
          <w:rFonts w:ascii="Computer modern" w:hAnsi="Computer modern"/>
        </w:rPr>
        <w:t xml:space="preserve">tree </w:t>
      </w:r>
      <w:r w:rsidR="00553B45" w:rsidRPr="001332C1">
        <w:rPr>
          <w:rFonts w:ascii="Computer modern" w:hAnsi="Computer modern"/>
        </w:rPr>
        <w:t>functio</w:t>
      </w:r>
      <w:r w:rsidR="00F2337F">
        <w:rPr>
          <w:rFonts w:ascii="Computer modern" w:hAnsi="Computer modern"/>
        </w:rPr>
        <w:t xml:space="preserve">nal diversity </w:t>
      </w:r>
      <w:r w:rsidR="00F2337F">
        <w:rPr>
          <w:rFonts w:ascii="Computer modern" w:hAnsi="Computer modern"/>
        </w:rPr>
        <w:lastRenderedPageBreak/>
        <w:t xml:space="preserve">and carbon </w:t>
      </w:r>
      <w:r w:rsidR="00F023E7">
        <w:rPr>
          <w:rFonts w:ascii="Computer modern" w:hAnsi="Computer modern"/>
        </w:rPr>
        <w:t>stocks per unit area</w:t>
      </w:r>
      <w:r w:rsidR="00F023E7" w:rsidRPr="001332C1">
        <w:rPr>
          <w:rFonts w:ascii="Computer modern" w:hAnsi="Computer modern"/>
        </w:rPr>
        <w:t xml:space="preserve"> </w:t>
      </w:r>
      <w:r w:rsidR="001D1082">
        <w:rPr>
          <w:rFonts w:ascii="Computer modern" w:hAnsi="Computer modern"/>
        </w:rPr>
        <w:t xml:space="preserve">at 1 ha scale </w:t>
      </w:r>
      <w:r w:rsidR="00553B45" w:rsidRPr="001332C1">
        <w:rPr>
          <w:rFonts w:ascii="Computer modern" w:hAnsi="Computer modern"/>
        </w:rPr>
        <w:t xml:space="preserve">is consistent with a previous analysis from three </w:t>
      </w:r>
      <w:proofErr w:type="spellStart"/>
      <w:r w:rsidR="00553B45" w:rsidRPr="001332C1">
        <w:rPr>
          <w:rFonts w:ascii="Computer modern" w:hAnsi="Computer modern"/>
        </w:rPr>
        <w:t>neotropical</w:t>
      </w:r>
      <w:proofErr w:type="spellEnd"/>
      <w:r w:rsidR="00553B45" w:rsidRPr="001332C1">
        <w:rPr>
          <w:rFonts w:ascii="Computer modern" w:hAnsi="Computer modern"/>
        </w:rPr>
        <w:t xml:space="preserve"> rainforests </w:t>
      </w:r>
      <w:hyperlink w:anchor="_ENREF_37" w:tooltip="Finegan, 2015 #300"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Finegan&lt;/Author&gt;&lt;Year&gt;2015&lt;/Year&gt;&lt;RecNum&gt;300&lt;/RecNum&gt;&lt;DisplayText&gt;&lt;style face="superscript"&gt;37&lt;/style&gt;&lt;/DisplayText&gt;&lt;record&gt;&lt;rec-number&gt;300&lt;/rec-number&gt;&lt;foreign-keys&gt;&lt;key app="EN" db-id="va9vtzde2xsrzkeeratxfea6ddx5e9x0592e"&gt;300&lt;/key&gt;&lt;/foreign-keys&gt;&lt;ref-type name="Journal Article"&gt;17&lt;/ref-type&gt;&lt;contributors&gt;&lt;authors&gt;&lt;author&gt;Finegan, Bryan&lt;/author&gt;&lt;author&gt;Pe</w:instrText>
        </w:r>
        <w:r w:rsidR="00BF7416" w:rsidRPr="001332C1">
          <w:rPr>
            <w:rFonts w:ascii="Computer modern" w:hAnsi="Computer modern" w:hint="eastAsia"/>
          </w:rPr>
          <w:instrText>ñ</w:instrText>
        </w:r>
        <w:r w:rsidR="00BF7416" w:rsidRPr="001332C1">
          <w:rPr>
            <w:rFonts w:ascii="Computer modern" w:hAnsi="Computer modern"/>
          </w:rPr>
          <w:instrText>a-Claros, Marielos&lt;/author&gt;&lt;author&gt;de Oliveira, Alexandre&lt;/author&gt;&lt;author&gt;Ascarrunz, Nataly&lt;/author&gt;&lt;author&gt;Bret-Harte, M. Syndonia&lt;/author&gt;&lt;author&gt;Carre</w:instrText>
        </w:r>
        <w:r w:rsidR="00BF7416" w:rsidRPr="001332C1">
          <w:rPr>
            <w:rFonts w:ascii="Computer modern" w:hAnsi="Computer modern" w:hint="eastAsia"/>
          </w:rPr>
          <w:instrText>ñ</w:instrText>
        </w:r>
        <w:r w:rsidR="00BF7416" w:rsidRPr="001332C1">
          <w:rPr>
            <w:rFonts w:ascii="Computer modern" w:hAnsi="Computer modern"/>
          </w:rPr>
          <w:instrText>o-Rocabado, Geovana&lt;/author&gt;&lt;author&gt;Casanoves, Fernando&lt;/author&gt;&lt;author&gt;D</w:instrText>
        </w:r>
        <w:r w:rsidR="00BF7416" w:rsidRPr="001332C1">
          <w:rPr>
            <w:rFonts w:ascii="Computer modern" w:hAnsi="Computer modern" w:hint="eastAsia"/>
          </w:rPr>
          <w:instrText>í</w:instrText>
        </w:r>
        <w:r w:rsidR="00BF7416" w:rsidRPr="001332C1">
          <w:rPr>
            <w:rFonts w:ascii="Computer modern" w:hAnsi="Computer modern"/>
          </w:rPr>
          <w:instrText>az, Sandra&lt;/author&gt;&lt;author&gt;Eguiguren Velepucha, Paul&lt;/author&gt;&lt;author&gt;Fernandez, Fernando&lt;/author&gt;&lt;author&gt;Licona, Juan Carlos&lt;/author&gt;&lt;author&gt;Lorenzo, Leda&lt;/author&gt;&lt;author&gt;Salgado Negret, Beatriz&lt;/author&gt;&lt;author&gt;Vaz, Marcel&lt;/author&gt;&lt;author&gt;Poorter, Lourens&lt;/author&gt;&lt;/authors&gt;&lt;/contributors&gt;&lt;titles&gt;&lt;title&gt;Does functional trait diversity predict above-ground biomass and productivity of tropical forests? Testing three alternative hypotheses&lt;/title&gt;&lt;secondary-title&gt;Journal of Ecology&lt;/secondary-title&gt;&lt;/titles&gt;&lt;periodical&gt;&lt;full-title&gt;Journal of Ecology&lt;/full-title&gt;&lt;/periodical&gt;&lt;pages&gt;191-201&lt;/pages&gt;&lt;volume&gt;103&lt;/volume&gt;&lt;number&gt;1&lt;/number&gt;&lt;keywords&gt;&lt;keyword&gt;biodiversity&lt;/keyword&gt;&lt;keyword&gt;biomass ratio&lt;/keyword&gt;&lt;keyword&gt;ecosystem processes&lt;/keyword&gt;&lt;keyword&gt;green soup hypothesis&lt;/keyword&gt;&lt;keyword&gt;niche complementarity&lt;/keyword&gt;&lt;keyword&gt;plant population and community dynamics&lt;/keyword&gt;&lt;/keywords&gt;&lt;dates&gt;&lt;year&gt;2015&lt;/year&gt;&lt;/dates&gt;&lt;isbn&gt;1365-2745&lt;/isbn&gt;&lt;urls&gt;&lt;related-urls&gt;&lt;url&gt;http://dx.doi.org/10.1111/1365-2745.12346&lt;/url&gt;&lt;/related-urls&gt;&lt;/urls&gt;&lt;electronic-resource-num&gt;10.1111/1365-2745.12346&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37</w:t>
        </w:r>
        <w:r w:rsidR="00BF7416" w:rsidRPr="001332C1">
          <w:rPr>
            <w:rFonts w:ascii="Computer modern" w:hAnsi="Computer modern"/>
          </w:rPr>
          <w:fldChar w:fldCharType="end"/>
        </w:r>
      </w:hyperlink>
      <w:r w:rsidR="00553B45" w:rsidRPr="001332C1">
        <w:rPr>
          <w:rFonts w:ascii="Computer modern" w:hAnsi="Computer modern"/>
        </w:rPr>
        <w:t xml:space="preserve">. </w:t>
      </w:r>
      <w:r w:rsidR="00D70945" w:rsidRPr="001332C1">
        <w:rPr>
          <w:rFonts w:ascii="Computer modern" w:hAnsi="Computer modern"/>
        </w:rPr>
        <w:t xml:space="preserve">Although </w:t>
      </w:r>
      <w:r w:rsidR="00F56007">
        <w:rPr>
          <w:rFonts w:ascii="Computer modern" w:hAnsi="Computer modern"/>
        </w:rPr>
        <w:t xml:space="preserve">the saturating probability of sampling a high functioning species with </w:t>
      </w:r>
      <w:r w:rsidR="006C5EA4">
        <w:rPr>
          <w:rFonts w:ascii="Computer modern" w:hAnsi="Computer modern"/>
        </w:rPr>
        <w:t xml:space="preserve">increasing </w:t>
      </w:r>
      <w:r w:rsidR="00F56007">
        <w:rPr>
          <w:rFonts w:ascii="Computer modern" w:hAnsi="Computer modern"/>
        </w:rPr>
        <w:t>species richness and the absence of carbon – functional diversity relationships at 1 ha</w:t>
      </w:r>
      <w:r w:rsidR="00D70945" w:rsidRPr="001332C1">
        <w:rPr>
          <w:rFonts w:ascii="Computer modern" w:hAnsi="Computer modern"/>
        </w:rPr>
        <w:t xml:space="preserve"> are consistent </w:t>
      </w:r>
      <w:r w:rsidR="002E504E" w:rsidRPr="001332C1">
        <w:rPr>
          <w:rFonts w:ascii="Computer modern" w:hAnsi="Computer modern"/>
        </w:rPr>
        <w:t>with both</w:t>
      </w:r>
      <w:r w:rsidR="00D70945" w:rsidRPr="001332C1">
        <w:rPr>
          <w:rFonts w:ascii="Computer modern" w:hAnsi="Computer modern"/>
        </w:rPr>
        <w:t xml:space="preserve"> selection effects and niche complementarity being scale-dependent, </w:t>
      </w:r>
      <w:r w:rsidR="00411F2E" w:rsidRPr="001332C1">
        <w:rPr>
          <w:rFonts w:ascii="Computer modern" w:hAnsi="Computer modern"/>
        </w:rPr>
        <w:t xml:space="preserve">they are based on correlative analysis of observational data so </w:t>
      </w:r>
      <w:r w:rsidR="00F72031" w:rsidRPr="001332C1">
        <w:rPr>
          <w:rFonts w:ascii="Computer modern" w:hAnsi="Computer modern"/>
        </w:rPr>
        <w:t>causal inferences need to be taken cautiously</w:t>
      </w:r>
      <w:r w:rsidR="00411F2E" w:rsidRPr="001332C1">
        <w:rPr>
          <w:rFonts w:ascii="Computer modern" w:hAnsi="Computer modern"/>
        </w:rPr>
        <w:t>.</w:t>
      </w:r>
      <w:r w:rsidR="00F72031" w:rsidRPr="001332C1">
        <w:rPr>
          <w:rFonts w:ascii="Computer modern" w:hAnsi="Computer modern"/>
        </w:rPr>
        <w:t xml:space="preserve"> </w:t>
      </w:r>
      <w:r w:rsidR="00A35545" w:rsidRPr="001332C1">
        <w:rPr>
          <w:rFonts w:ascii="Computer modern" w:hAnsi="Computer modern"/>
        </w:rPr>
        <w:t xml:space="preserve">Neither do our </w:t>
      </w:r>
      <w:r w:rsidR="001D1082">
        <w:rPr>
          <w:rFonts w:ascii="Computer modern" w:hAnsi="Computer modern"/>
        </w:rPr>
        <w:t>analyses</w:t>
      </w:r>
      <w:r w:rsidR="00A35545" w:rsidRPr="001332C1">
        <w:rPr>
          <w:rFonts w:ascii="Computer modern" w:hAnsi="Computer modern"/>
        </w:rPr>
        <w:t xml:space="preserve"> test other potentially important ecosystem impacts of diversity, such as on </w:t>
      </w:r>
      <w:r w:rsidR="00A56458">
        <w:rPr>
          <w:rFonts w:ascii="Computer modern" w:hAnsi="Computer modern"/>
        </w:rPr>
        <w:t xml:space="preserve">the resistance and resilience of </w:t>
      </w:r>
      <w:r w:rsidR="00107623">
        <w:rPr>
          <w:rFonts w:ascii="Computer modern" w:hAnsi="Computer modern"/>
        </w:rPr>
        <w:t>biomass production</w:t>
      </w:r>
      <w:r w:rsidR="007663AB" w:rsidRPr="001332C1">
        <w:rPr>
          <w:rFonts w:ascii="Computer modern" w:hAnsi="Computer modern"/>
        </w:rPr>
        <w:t xml:space="preserve"> to climate </w:t>
      </w:r>
      <w:proofErr w:type="gramStart"/>
      <w:r w:rsidR="007663AB" w:rsidRPr="001332C1">
        <w:rPr>
          <w:rFonts w:ascii="Computer modern" w:hAnsi="Computer modern"/>
        </w:rPr>
        <w:t xml:space="preserve">extremes </w:t>
      </w:r>
      <w:proofErr w:type="gramEnd"/>
      <w:r w:rsidR="00F919AF">
        <w:fldChar w:fldCharType="begin"/>
      </w:r>
      <w:r w:rsidR="00F919AF">
        <w:instrText xml:space="preserve"> HYPERLINK \l "_ENREF_38" \o "Isbell, 2015 #360" </w:instrText>
      </w:r>
      <w:r w:rsidR="00F919AF">
        <w:fldChar w:fldCharType="separate"/>
      </w:r>
      <w:r w:rsidR="00BF7416" w:rsidRPr="001332C1">
        <w:rPr>
          <w:rFonts w:ascii="Computer modern" w:hAnsi="Computer modern" w:hint="eastAsia"/>
        </w:rPr>
        <w:fldChar w:fldCharType="begin">
          <w:fldData xml:space="preserve">PEVuZE5vdGU+PENpdGU+PEF1dGhvcj5Jc2JlbGw8L0F1dGhvcj48WWVhcj4yMDE1PC9ZZWFyPjxS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Jc2JlbGw8L0F1dGhvcj48WWVhcj4yMDE1PC9ZZWFyPjxS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hint="eastAsia"/>
        </w:rPr>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38</w:t>
      </w:r>
      <w:r w:rsidR="00BF7416" w:rsidRPr="001332C1">
        <w:rPr>
          <w:rFonts w:ascii="Computer modern" w:hAnsi="Computer modern" w:hint="eastAsia"/>
        </w:rPr>
        <w:fldChar w:fldCharType="end"/>
      </w:r>
      <w:r w:rsidR="00F919AF">
        <w:rPr>
          <w:rFonts w:ascii="Computer modern" w:hAnsi="Computer modern"/>
        </w:rPr>
        <w:fldChar w:fldCharType="end"/>
      </w:r>
      <w:r w:rsidR="00A35545" w:rsidRPr="001332C1">
        <w:rPr>
          <w:rFonts w:ascii="Computer modern" w:hAnsi="Computer modern"/>
        </w:rPr>
        <w:t>.  Long-term large-scale e</w:t>
      </w:r>
      <w:r w:rsidR="00F72031" w:rsidRPr="001332C1">
        <w:rPr>
          <w:rFonts w:ascii="Computer modern" w:hAnsi="Computer modern"/>
        </w:rPr>
        <w:t>xperiments that manipulate tree div</w:t>
      </w:r>
      <w:r w:rsidR="00DE221A" w:rsidRPr="001332C1">
        <w:rPr>
          <w:rFonts w:ascii="Computer modern" w:hAnsi="Computer modern"/>
        </w:rPr>
        <w:t xml:space="preserve">ersity in tropical forests </w:t>
      </w:r>
      <w:hyperlink w:anchor="_ENREF_39" w:tooltip="Hector, 2011 #359" w:history="1">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Hector&lt;/Author&gt;&lt;Year&gt;2011&lt;/Year&gt;&lt;RecNum&gt;359&lt;/RecNum&gt;&lt;DisplayText&gt;&lt;style face="superscript"&gt;39&lt;/style&gt;&lt;/DisplayText&gt;&lt;record&gt;&lt;rec-number&gt;359&lt;/rec-number&gt;&lt;foreign-keys&gt;&lt;key app="EN" db-id="va9vtzde2xsrzkeeratxfea6ddx5e9x0592e"&gt;359&lt;/key&gt;&lt;/foreign-keys&gt;&lt;ref-type name="Journal Article"&gt;17&lt;/ref-type&gt;&lt;contributors&gt;&lt;authors&gt;&lt;author&gt;Hector, Andy&lt;/author&gt;&lt;author&gt;Philipson, Christopher&lt;/author&gt;&lt;author&gt;Saner, Philippe&lt;/author&gt;&lt;author&gt;Chamagne, Juliette&lt;/author&gt;&lt;author&gt;Dzulkifli, Dzaeman&lt;/author&gt;&lt;author&gt;O&amp;apos;Brien, Michael&lt;/author&gt;&lt;author&gt;Snaddon, Jake L.&lt;/author&gt;&lt;author&gt;Ulok, Philip&lt;/author&gt;&lt;author&gt;Weilenmann, Maja&lt;/author&gt;&lt;author&gt;Reynolds, Glen&lt;/author&gt;&lt;author&gt;Godfray, H. Charles J.&lt;/author&gt;&lt;/authors&gt;&lt;/contributors&gt;&lt;titles&gt;&lt;title&gt;The Sabah Biodiversity Experiment: a long-term test of the role of tree diversity in restoring tropical forest structure and functioning&lt;/title&gt;&lt;secondary-title&gt;Philosophical Transactions of the Royal Society of London B: Biological Sciences&lt;/secondary-title&gt;&lt;/titles&gt;&lt;periodical&gt;&lt;full-title&gt;Philosophical Transactions of the Royal Society of London B: Biological Sciences&lt;/full-title&gt;&lt;/periodical&gt;&lt;pages&gt;3303-3315&lt;/pages&gt;&lt;volume&gt;366&lt;/volume&gt;&lt;number&gt;1582&lt;/number&gt;&lt;dates&gt;&lt;year&gt;2011&lt;/year&gt;&lt;/dates&gt;&lt;work-type&gt;10.1098/rstb.2011.0094&lt;/work-type&gt;&lt;urls&gt;&lt;related-urls&gt;&lt;url&gt;http://rstb.royalsocietypublishing.org/content/366/1582/3303.abstract&lt;/url&gt;&lt;/related-urls&gt;&lt;/urls&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39</w:t>
        </w:r>
        <w:r w:rsidR="00BF7416" w:rsidRPr="001332C1">
          <w:rPr>
            <w:rFonts w:ascii="Computer modern" w:hAnsi="Computer modern" w:hint="eastAsia"/>
          </w:rPr>
          <w:fldChar w:fldCharType="end"/>
        </w:r>
      </w:hyperlink>
      <w:r w:rsidR="00F72031" w:rsidRPr="001332C1">
        <w:rPr>
          <w:rFonts w:ascii="Computer modern" w:hAnsi="Computer modern"/>
        </w:rPr>
        <w:t xml:space="preserve"> </w:t>
      </w:r>
      <w:r w:rsidR="00F023E7">
        <w:rPr>
          <w:rFonts w:ascii="Computer modern" w:hAnsi="Computer modern"/>
        </w:rPr>
        <w:t>will be required to</w:t>
      </w:r>
      <w:r w:rsidR="00F023E7" w:rsidRPr="001332C1">
        <w:rPr>
          <w:rFonts w:ascii="Computer modern" w:hAnsi="Computer modern"/>
        </w:rPr>
        <w:t xml:space="preserve"> </w:t>
      </w:r>
      <w:r w:rsidR="00CB2198" w:rsidRPr="001332C1">
        <w:rPr>
          <w:rFonts w:ascii="Computer modern" w:hAnsi="Computer modern"/>
        </w:rPr>
        <w:t xml:space="preserve">provide </w:t>
      </w:r>
      <w:r w:rsidR="00F023E7">
        <w:rPr>
          <w:rFonts w:ascii="Computer modern" w:hAnsi="Computer modern"/>
        </w:rPr>
        <w:t xml:space="preserve">additional mechanistic </w:t>
      </w:r>
      <w:r w:rsidR="00CB2198" w:rsidRPr="001332C1">
        <w:rPr>
          <w:rFonts w:ascii="Computer modern" w:hAnsi="Computer modern"/>
        </w:rPr>
        <w:t xml:space="preserve">insights into potential </w:t>
      </w:r>
      <w:r w:rsidR="00F72031" w:rsidRPr="001332C1">
        <w:rPr>
          <w:rFonts w:ascii="Computer modern" w:hAnsi="Computer modern"/>
        </w:rPr>
        <w:t>positive</w:t>
      </w:r>
      <w:r w:rsidR="00411F2E" w:rsidRPr="001332C1">
        <w:rPr>
          <w:rFonts w:ascii="Computer modern" w:hAnsi="Computer modern"/>
        </w:rPr>
        <w:t xml:space="preserve"> </w:t>
      </w:r>
      <w:r w:rsidR="00F72031" w:rsidRPr="001332C1">
        <w:rPr>
          <w:rFonts w:ascii="Computer modern" w:hAnsi="Computer modern"/>
        </w:rPr>
        <w:t xml:space="preserve">effects of </w:t>
      </w:r>
      <w:r w:rsidR="00F023E7">
        <w:rPr>
          <w:rFonts w:ascii="Computer modern" w:hAnsi="Computer modern"/>
        </w:rPr>
        <w:t xml:space="preserve">metrics of tree </w:t>
      </w:r>
      <w:r w:rsidR="00F72031" w:rsidRPr="001332C1">
        <w:rPr>
          <w:rFonts w:ascii="Computer modern" w:hAnsi="Computer modern"/>
        </w:rPr>
        <w:t xml:space="preserve">diversity </w:t>
      </w:r>
      <w:r w:rsidR="00A35545" w:rsidRPr="001332C1">
        <w:rPr>
          <w:rFonts w:ascii="Computer modern" w:hAnsi="Computer modern"/>
        </w:rPr>
        <w:t>and their potential</w:t>
      </w:r>
      <w:r w:rsidR="00F72031" w:rsidRPr="001332C1">
        <w:rPr>
          <w:rFonts w:ascii="Computer modern" w:hAnsi="Computer modern"/>
        </w:rPr>
        <w:t xml:space="preserve"> satura</w:t>
      </w:r>
      <w:r w:rsidR="00A35545" w:rsidRPr="001332C1">
        <w:rPr>
          <w:rFonts w:ascii="Computer modern" w:hAnsi="Computer modern"/>
        </w:rPr>
        <w:t>tion</w:t>
      </w:r>
      <w:r w:rsidR="00F72031" w:rsidRPr="001332C1">
        <w:rPr>
          <w:rFonts w:ascii="Computer modern" w:hAnsi="Computer modern"/>
        </w:rPr>
        <w:t xml:space="preserve"> with scale. </w:t>
      </w:r>
    </w:p>
    <w:p w14:paraId="7FE681F7" w14:textId="4D7C2F6C" w:rsidR="00580404" w:rsidRDefault="00E847D0" w:rsidP="00CA25DB">
      <w:pPr>
        <w:spacing w:line="480" w:lineRule="auto"/>
        <w:rPr>
          <w:rFonts w:ascii="Computer modern" w:hAnsi="Computer modern"/>
        </w:rPr>
      </w:pPr>
      <w:r w:rsidRPr="001332C1">
        <w:rPr>
          <w:rFonts w:ascii="Computer modern" w:hAnsi="Computer modern"/>
        </w:rPr>
        <w:t xml:space="preserve">A caveat with this and other studies using </w:t>
      </w:r>
      <w:proofErr w:type="spellStart"/>
      <w:r w:rsidRPr="001332C1">
        <w:rPr>
          <w:rFonts w:ascii="Computer modern" w:hAnsi="Computer modern"/>
        </w:rPr>
        <w:t>allometric</w:t>
      </w:r>
      <w:proofErr w:type="spellEnd"/>
      <w:r w:rsidRPr="001332C1">
        <w:rPr>
          <w:rFonts w:ascii="Computer modern" w:hAnsi="Computer modern"/>
        </w:rPr>
        <w:t xml:space="preserve"> equations to estimate above-ground biomass </w:t>
      </w:r>
      <w:r w:rsidR="00F023E7">
        <w:rPr>
          <w:rFonts w:ascii="Computer modern" w:hAnsi="Computer modern"/>
        </w:rPr>
        <w:t xml:space="preserve">carbon </w:t>
      </w:r>
      <w:r w:rsidRPr="001332C1">
        <w:rPr>
          <w:rFonts w:ascii="Computer modern" w:hAnsi="Computer modern"/>
        </w:rPr>
        <w:t xml:space="preserve">is that </w:t>
      </w:r>
      <w:proofErr w:type="spellStart"/>
      <w:r w:rsidR="0083195E" w:rsidRPr="001332C1">
        <w:rPr>
          <w:rFonts w:ascii="Computer modern" w:hAnsi="Computer modern"/>
        </w:rPr>
        <w:t>allometric</w:t>
      </w:r>
      <w:proofErr w:type="spellEnd"/>
      <w:r w:rsidR="0083195E" w:rsidRPr="001332C1">
        <w:rPr>
          <w:rFonts w:ascii="Computer modern" w:hAnsi="Computer modern"/>
        </w:rPr>
        <w:t xml:space="preserve"> equations do not allow variation in tree architecture with forest structure.</w:t>
      </w:r>
      <w:r w:rsidRPr="001332C1">
        <w:rPr>
          <w:rFonts w:ascii="Computer modern" w:hAnsi="Computer modern"/>
        </w:rPr>
        <w:t xml:space="preserve"> For example, </w:t>
      </w:r>
      <w:r w:rsidR="003914E1" w:rsidRPr="001332C1">
        <w:rPr>
          <w:rFonts w:ascii="Computer modern" w:hAnsi="Computer modern"/>
        </w:rPr>
        <w:t xml:space="preserve">Banin </w:t>
      </w:r>
      <w:r w:rsidR="003914E1" w:rsidRPr="001332C1">
        <w:rPr>
          <w:rFonts w:ascii="Computer modern" w:hAnsi="Computer modern"/>
          <w:i/>
        </w:rPr>
        <w:t>et al.</w:t>
      </w:r>
      <w:r w:rsidRPr="001332C1">
        <w:rPr>
          <w:rFonts w:ascii="Computer modern" w:hAnsi="Computer modern"/>
        </w:rPr>
        <w:t xml:space="preserve"> </w:t>
      </w:r>
      <w:hyperlink w:anchor="_ENREF_40" w:tooltip="Banin, 2012 #379" w:history="1">
        <w:r w:rsidR="00BF7416" w:rsidRPr="001332C1">
          <w:rPr>
            <w:rFonts w:ascii="Computer modern" w:hAnsi="Computer modern"/>
          </w:rPr>
          <w:fldChar w:fldCharType="begin">
            <w:fldData xml:space="preserve">PEVuZE5vdGU+PENpdGU+PEF1dGhvcj5CYW5pbjwvQXV0aG9yPjxZZWFyPjIwMTI8L1llYXI+PFJl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CYW5pbjwvQXV0aG9yPjxZZWFyPjIwMTI8L1llYXI+PFJl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40</w:t>
        </w:r>
        <w:r w:rsidR="00BF7416" w:rsidRPr="001332C1">
          <w:rPr>
            <w:rFonts w:ascii="Computer modern" w:hAnsi="Computer modern"/>
          </w:rPr>
          <w:fldChar w:fldCharType="end"/>
        </w:r>
      </w:hyperlink>
      <w:r w:rsidR="003914E1" w:rsidRPr="001332C1">
        <w:rPr>
          <w:rFonts w:ascii="Computer modern" w:hAnsi="Computer modern"/>
        </w:rPr>
        <w:t xml:space="preserve"> </w:t>
      </w:r>
      <w:r w:rsidRPr="001332C1">
        <w:rPr>
          <w:rFonts w:ascii="Computer modern" w:hAnsi="Computer modern"/>
        </w:rPr>
        <w:t>found a weak negative relationship betwe</w:t>
      </w:r>
      <w:r w:rsidR="00E2216B" w:rsidRPr="001332C1">
        <w:rPr>
          <w:rFonts w:ascii="Computer modern" w:hAnsi="Computer modern"/>
        </w:rPr>
        <w:t xml:space="preserve">en tree </w:t>
      </w:r>
      <w:proofErr w:type="gramStart"/>
      <w:r w:rsidR="00E2216B" w:rsidRPr="001332C1">
        <w:rPr>
          <w:rFonts w:ascii="Computer modern" w:hAnsi="Computer modern"/>
        </w:rPr>
        <w:t>height</w:t>
      </w:r>
      <w:proofErr w:type="gramEnd"/>
      <w:r w:rsidR="00E2216B" w:rsidRPr="001332C1">
        <w:rPr>
          <w:rFonts w:ascii="Computer modern" w:hAnsi="Computer modern"/>
        </w:rPr>
        <w:t xml:space="preserve"> and stem density</w:t>
      </w:r>
      <w:r w:rsidR="0083195E" w:rsidRPr="001332C1">
        <w:rPr>
          <w:rFonts w:ascii="Computer modern" w:hAnsi="Computer modern"/>
        </w:rPr>
        <w:t xml:space="preserve">, meaning that </w:t>
      </w:r>
      <w:proofErr w:type="spellStart"/>
      <w:r w:rsidR="0083195E" w:rsidRPr="001332C1">
        <w:rPr>
          <w:rFonts w:ascii="Computer modern" w:hAnsi="Computer modern"/>
        </w:rPr>
        <w:t>allometric</w:t>
      </w:r>
      <w:proofErr w:type="spellEnd"/>
      <w:r w:rsidR="0083195E" w:rsidRPr="001332C1">
        <w:rPr>
          <w:rFonts w:ascii="Computer modern" w:hAnsi="Computer modern"/>
        </w:rPr>
        <w:t xml:space="preserve"> equations</w:t>
      </w:r>
      <w:r w:rsidR="00675E2A">
        <w:rPr>
          <w:rFonts w:ascii="Computer modern" w:hAnsi="Computer modern"/>
        </w:rPr>
        <w:t xml:space="preserve"> may overestimate carbon stocks</w:t>
      </w:r>
      <w:r w:rsidR="0083195E" w:rsidRPr="001332C1">
        <w:rPr>
          <w:rFonts w:ascii="Computer modern" w:hAnsi="Computer modern"/>
        </w:rPr>
        <w:t xml:space="preserve"> in plots where stem density is highest</w:t>
      </w:r>
      <w:r w:rsidR="00E2216B" w:rsidRPr="001332C1">
        <w:rPr>
          <w:rFonts w:ascii="Computer modern" w:hAnsi="Computer modern"/>
        </w:rPr>
        <w:t xml:space="preserve">. </w:t>
      </w:r>
      <w:r w:rsidR="0083195E" w:rsidRPr="001332C1">
        <w:rPr>
          <w:rFonts w:ascii="Computer modern" w:hAnsi="Computer modern"/>
        </w:rPr>
        <w:t xml:space="preserve">This could increase the chances of finding a spurious positive relationship between </w:t>
      </w:r>
      <w:r w:rsidR="00F2337F">
        <w:rPr>
          <w:rFonts w:ascii="Computer modern" w:hAnsi="Computer modern"/>
        </w:rPr>
        <w:t>diversity and carbon</w:t>
      </w:r>
      <w:r w:rsidR="005A27C7" w:rsidRPr="001332C1">
        <w:rPr>
          <w:rFonts w:ascii="Computer modern" w:hAnsi="Computer modern"/>
        </w:rPr>
        <w:t xml:space="preserve">, as we find a weak positive relationship between stem density and species richness (Supplementary Figure 16). This potential bias is unlikely to have impacted our results, as we still find </w:t>
      </w:r>
      <w:r w:rsidR="00967708" w:rsidRPr="001332C1">
        <w:rPr>
          <w:rFonts w:ascii="Computer modern" w:hAnsi="Computer modern"/>
        </w:rPr>
        <w:t xml:space="preserve">a </w:t>
      </w:r>
      <w:r w:rsidR="005A27C7" w:rsidRPr="001332C1">
        <w:rPr>
          <w:rFonts w:ascii="Computer modern" w:hAnsi="Computer modern"/>
        </w:rPr>
        <w:t>weak positive diversity-</w:t>
      </w:r>
      <w:r w:rsidR="00967708" w:rsidRPr="001332C1">
        <w:rPr>
          <w:rFonts w:ascii="Computer modern" w:hAnsi="Computer modern"/>
        </w:rPr>
        <w:t>carbon relationship</w:t>
      </w:r>
      <w:r w:rsidR="005A27C7" w:rsidRPr="001332C1">
        <w:rPr>
          <w:rFonts w:ascii="Computer modern" w:hAnsi="Computer modern"/>
        </w:rPr>
        <w:t xml:space="preserve"> within plots and no relationship </w:t>
      </w:r>
      <w:r w:rsidR="00967708" w:rsidRPr="001332C1">
        <w:rPr>
          <w:rFonts w:ascii="Computer modern" w:hAnsi="Computer modern"/>
        </w:rPr>
        <w:t>among</w:t>
      </w:r>
      <w:r w:rsidR="005A27C7" w:rsidRPr="001332C1">
        <w:rPr>
          <w:rFonts w:ascii="Computer modern" w:hAnsi="Computer modern"/>
        </w:rPr>
        <w:t xml:space="preserve"> plots when diversity metrics are standardised per </w:t>
      </w:r>
      <w:r w:rsidR="00967708" w:rsidRPr="001332C1">
        <w:rPr>
          <w:rFonts w:ascii="Computer modern" w:hAnsi="Computer modern"/>
          <w:i/>
        </w:rPr>
        <w:t>n</w:t>
      </w:r>
      <w:r w:rsidR="005A27C7" w:rsidRPr="001332C1">
        <w:rPr>
          <w:rFonts w:ascii="Computer modern" w:hAnsi="Computer modern"/>
          <w:i/>
        </w:rPr>
        <w:t xml:space="preserve"> </w:t>
      </w:r>
      <w:r w:rsidR="005A27C7" w:rsidRPr="001332C1">
        <w:rPr>
          <w:rFonts w:ascii="Computer modern" w:hAnsi="Computer modern"/>
        </w:rPr>
        <w:t>stems</w:t>
      </w:r>
      <w:r w:rsidR="00967708" w:rsidRPr="001332C1">
        <w:rPr>
          <w:rFonts w:ascii="Computer modern" w:hAnsi="Computer modern"/>
        </w:rPr>
        <w:t xml:space="preserve"> (</w:t>
      </w:r>
      <w:r w:rsidR="006E5B4D" w:rsidRPr="001332C1">
        <w:rPr>
          <w:rFonts w:ascii="Computer modern" w:hAnsi="Computer modern"/>
        </w:rPr>
        <w:t>Table 3</w:t>
      </w:r>
      <w:r w:rsidR="00DE2B5E" w:rsidRPr="001332C1">
        <w:rPr>
          <w:rFonts w:ascii="Computer modern" w:hAnsi="Computer modern"/>
        </w:rPr>
        <w:t>, Supplementary Table 7). Such potential biases could</w:t>
      </w:r>
      <w:r w:rsidR="005A27C7" w:rsidRPr="001332C1">
        <w:rPr>
          <w:rFonts w:ascii="Computer modern" w:hAnsi="Computer modern"/>
        </w:rPr>
        <w:t xml:space="preserve"> be evaluated in the future if co-lo</w:t>
      </w:r>
      <w:r w:rsidR="00F2337F">
        <w:rPr>
          <w:rFonts w:ascii="Computer modern" w:hAnsi="Computer modern"/>
        </w:rPr>
        <w:t xml:space="preserve">cated LiDAR based </w:t>
      </w:r>
      <w:r w:rsidR="00675E2A">
        <w:rPr>
          <w:rFonts w:ascii="Computer modern" w:hAnsi="Computer modern"/>
        </w:rPr>
        <w:t>aboveground biomass carbon</w:t>
      </w:r>
      <w:r w:rsidR="005A27C7" w:rsidRPr="001332C1">
        <w:rPr>
          <w:rFonts w:ascii="Computer modern" w:hAnsi="Computer modern"/>
        </w:rPr>
        <w:t xml:space="preserve"> estimates and ground-based tree diversity measurements are made at sufficient sites. </w:t>
      </w:r>
      <w:r w:rsidR="00580404">
        <w:rPr>
          <w:rFonts w:ascii="Computer modern" w:hAnsi="Computer modern"/>
        </w:rPr>
        <w:t xml:space="preserve">The uncertainty in biomass carbon estimates due to using </w:t>
      </w:r>
      <w:proofErr w:type="spellStart"/>
      <w:r w:rsidR="00580404">
        <w:rPr>
          <w:rFonts w:ascii="Computer modern" w:hAnsi="Computer modern"/>
        </w:rPr>
        <w:t>allometric</w:t>
      </w:r>
      <w:proofErr w:type="spellEnd"/>
      <w:r w:rsidR="00580404">
        <w:rPr>
          <w:rFonts w:ascii="Computer modern" w:hAnsi="Computer modern"/>
        </w:rPr>
        <w:t xml:space="preserve"> equations could reduce the chance of finding diversity-carbon relationships by adding noise to the data. </w:t>
      </w:r>
      <w:r w:rsidR="004A30E3">
        <w:rPr>
          <w:rFonts w:ascii="Computer modern" w:hAnsi="Computer modern"/>
        </w:rPr>
        <w:t>Whilst this highlights the need to maximise statistical power with large datasets</w:t>
      </w:r>
      <w:r w:rsidR="00580404">
        <w:rPr>
          <w:rFonts w:ascii="Computer modern" w:hAnsi="Computer modern"/>
        </w:rPr>
        <w:t xml:space="preserve">, </w:t>
      </w:r>
      <w:r w:rsidR="004A30E3">
        <w:rPr>
          <w:rFonts w:ascii="Computer modern" w:hAnsi="Computer modern"/>
        </w:rPr>
        <w:t xml:space="preserve">we note that </w:t>
      </w:r>
      <w:r w:rsidR="00580404">
        <w:rPr>
          <w:rFonts w:ascii="Computer modern" w:hAnsi="Computer modern"/>
        </w:rPr>
        <w:t xml:space="preserve">the two largest studies investigating diversity-carbon relationships (this study by number of sampling locations across the biome, </w:t>
      </w:r>
      <w:r w:rsidR="00580404">
        <w:rPr>
          <w:rFonts w:ascii="Computer modern" w:hAnsi="Computer modern"/>
          <w:vertAlign w:val="superscript"/>
        </w:rPr>
        <w:t>22</w:t>
      </w:r>
      <w:r w:rsidR="00580404">
        <w:rPr>
          <w:rFonts w:ascii="Computer modern" w:hAnsi="Computer modern"/>
        </w:rPr>
        <w:t xml:space="preserve"> by area sampled</w:t>
      </w:r>
      <w:r w:rsidR="003A2E81">
        <w:rPr>
          <w:rFonts w:ascii="Computer modern" w:hAnsi="Computer modern"/>
        </w:rPr>
        <w:t>, see Table 1</w:t>
      </w:r>
      <w:r w:rsidR="00580404">
        <w:rPr>
          <w:rFonts w:ascii="Computer modern" w:hAnsi="Computer modern"/>
        </w:rPr>
        <w:t xml:space="preserve">) converge on </w:t>
      </w:r>
      <w:r w:rsidR="004A30E3">
        <w:rPr>
          <w:rFonts w:ascii="Computer modern" w:hAnsi="Computer modern"/>
        </w:rPr>
        <w:t xml:space="preserve">a </w:t>
      </w:r>
      <w:r w:rsidR="00580404">
        <w:rPr>
          <w:rFonts w:ascii="Computer modern" w:hAnsi="Computer modern"/>
        </w:rPr>
        <w:t>similar re</w:t>
      </w:r>
      <w:r w:rsidR="004A30E3">
        <w:rPr>
          <w:rFonts w:ascii="Computer modern" w:hAnsi="Computer modern"/>
        </w:rPr>
        <w:t>sult with independent datasets;</w:t>
      </w:r>
      <w:r w:rsidR="00580404">
        <w:rPr>
          <w:rFonts w:ascii="Computer modern" w:hAnsi="Computer modern"/>
        </w:rPr>
        <w:t xml:space="preserve"> diversity and carbon are positively related at the 0.04 ha scale but unrelated at the 1 ha scale.  </w:t>
      </w:r>
    </w:p>
    <w:p w14:paraId="66035D43" w14:textId="6DDB7D80" w:rsidR="00877836" w:rsidRPr="001332C1" w:rsidRDefault="00877836" w:rsidP="000859DE">
      <w:pPr>
        <w:spacing w:line="480" w:lineRule="auto"/>
        <w:rPr>
          <w:rFonts w:ascii="Computer modern" w:hAnsi="Computer modern"/>
          <w:u w:val="single"/>
        </w:rPr>
      </w:pPr>
      <w:r w:rsidRPr="001332C1">
        <w:rPr>
          <w:rFonts w:ascii="Computer modern" w:hAnsi="Computer modern"/>
          <w:u w:val="single"/>
        </w:rPr>
        <w:lastRenderedPageBreak/>
        <w:t>Conservation implications</w:t>
      </w:r>
    </w:p>
    <w:p w14:paraId="73DC48EB" w14:textId="0B1A9E26" w:rsidR="00877836" w:rsidRPr="001332C1" w:rsidRDefault="00877836" w:rsidP="000859DE">
      <w:pPr>
        <w:spacing w:line="480" w:lineRule="auto"/>
        <w:rPr>
          <w:rFonts w:ascii="Computer modern" w:hAnsi="Computer modern"/>
        </w:rPr>
      </w:pPr>
      <w:r w:rsidRPr="001332C1">
        <w:rPr>
          <w:rFonts w:ascii="Computer modern" w:hAnsi="Computer modern"/>
        </w:rPr>
        <w:t>Despite the absence of a stand-level diversity-carbon relationship, s</w:t>
      </w:r>
      <w:r w:rsidR="00BB1BCC" w:rsidRPr="001332C1">
        <w:rPr>
          <w:rFonts w:ascii="Computer modern" w:hAnsi="Computer modern"/>
        </w:rPr>
        <w:t xml:space="preserve">ome forest stands certainly </w:t>
      </w:r>
      <w:r w:rsidR="00CB2198" w:rsidRPr="001332C1">
        <w:rPr>
          <w:rFonts w:ascii="Computer modern" w:hAnsi="Computer modern"/>
        </w:rPr>
        <w:t xml:space="preserve">do </w:t>
      </w:r>
      <w:r w:rsidR="00BB1BCC" w:rsidRPr="001332C1">
        <w:rPr>
          <w:rFonts w:ascii="Computer modern" w:hAnsi="Computer modern"/>
        </w:rPr>
        <w:t xml:space="preserve">combine high tree diversity and biomass (Fig. 1), indicating that high value carbon and biodiversity conservation can be simultaneously </w:t>
      </w:r>
      <w:r w:rsidR="00EC262B" w:rsidRPr="001332C1">
        <w:rPr>
          <w:rFonts w:ascii="Computer modern" w:hAnsi="Computer modern"/>
        </w:rPr>
        <w:t>achieved</w:t>
      </w:r>
      <w:r w:rsidR="00B35F9A" w:rsidRPr="001332C1">
        <w:rPr>
          <w:rFonts w:ascii="Computer modern" w:hAnsi="Computer modern"/>
        </w:rPr>
        <w:t xml:space="preserve">, but </w:t>
      </w:r>
      <w:r w:rsidR="00CB2198" w:rsidRPr="001332C1">
        <w:rPr>
          <w:rFonts w:ascii="Computer modern" w:hAnsi="Computer modern"/>
        </w:rPr>
        <w:t>only with confidence if both are considered</w:t>
      </w:r>
      <w:r w:rsidR="00A56458" w:rsidRPr="001332C1">
        <w:rPr>
          <w:rFonts w:ascii="Computer modern" w:hAnsi="Computer modern"/>
        </w:rPr>
        <w:t xml:space="preserve"> </w:t>
      </w:r>
      <w:r w:rsidR="00BB1BCC" w:rsidRPr="001332C1">
        <w:rPr>
          <w:rFonts w:ascii="Computer modern" w:hAnsi="Computer modern"/>
        </w:rPr>
        <w:fldChar w:fldCharType="begin">
          <w:fldData xml:space="preserve">PEVuZE5vdGU+PENpdGU+PEF1dGhvcj5HYXJkbmVyPC9BdXRob3I+PFllYXI+MjAxMjwvWWVhcj48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</w:fldData>
        </w:fldChar>
      </w:r>
      <w:r w:rsidR="00BB1BCC" w:rsidRPr="001332C1">
        <w:rPr>
          <w:rFonts w:ascii="Computer modern" w:hAnsi="Computer modern"/>
        </w:rPr>
        <w:instrText xml:space="preserve"> ADDIN EN.CITE </w:instrText>
      </w:r>
      <w:r w:rsidR="00BB1BCC" w:rsidRPr="001332C1">
        <w:rPr>
          <w:rFonts w:ascii="Computer modern" w:hAnsi="Computer modern"/>
        </w:rPr>
        <w:fldChar w:fldCharType="begin">
          <w:fldData xml:space="preserve">PEVuZE5vdGU+PENpdGU+PEF1dGhvcj5HYXJkbmVyPC9BdXRob3I+PFllYXI+MjAxMjwvWWVhcj48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</w:fldData>
        </w:fldChar>
      </w:r>
      <w:r w:rsidR="00BB1BCC" w:rsidRPr="001332C1">
        <w:rPr>
          <w:rFonts w:ascii="Computer modern" w:hAnsi="Computer modern"/>
        </w:rPr>
        <w:instrText xml:space="preserve"> ADDIN EN.CITE.DATA </w:instrText>
      </w:r>
      <w:r w:rsidR="00BB1BCC" w:rsidRPr="001332C1">
        <w:rPr>
          <w:rFonts w:ascii="Computer modern" w:hAnsi="Computer modern"/>
        </w:rPr>
      </w:r>
      <w:r w:rsidR="00BB1BCC" w:rsidRPr="001332C1">
        <w:rPr>
          <w:rFonts w:ascii="Computer modern" w:hAnsi="Computer modern"/>
        </w:rPr>
        <w:fldChar w:fldCharType="end"/>
      </w:r>
      <w:r w:rsidR="00BB1BCC" w:rsidRPr="001332C1">
        <w:rPr>
          <w:rFonts w:ascii="Computer modern" w:hAnsi="Computer modern"/>
        </w:rPr>
      </w:r>
      <w:r w:rsidR="00BB1BCC" w:rsidRPr="001332C1">
        <w:rPr>
          <w:rFonts w:ascii="Computer modern" w:hAnsi="Computer modern"/>
        </w:rPr>
        <w:fldChar w:fldCharType="separate"/>
      </w:r>
      <w:hyperlink w:anchor="_ENREF_9" w:tooltip="Gardner, 2012 #56" w:history="1">
        <w:r w:rsidR="00BF7416" w:rsidRPr="001332C1">
          <w:rPr>
            <w:rFonts w:ascii="Computer modern" w:hAnsi="Computer modern"/>
            <w:noProof/>
            <w:vertAlign w:val="superscript"/>
          </w:rPr>
          <w:t>9</w:t>
        </w:r>
      </w:hyperlink>
      <w:r w:rsidR="00BB1BCC" w:rsidRPr="001332C1">
        <w:rPr>
          <w:rFonts w:ascii="Computer modern" w:hAnsi="Computer modern"/>
          <w:noProof/>
          <w:vertAlign w:val="superscript"/>
        </w:rPr>
        <w:t>,</w:t>
      </w:r>
      <w:hyperlink w:anchor="_ENREF_10" w:tooltip="Thomas, 2013 #37" w:history="1">
        <w:r w:rsidR="00BF7416" w:rsidRPr="001332C1">
          <w:rPr>
            <w:rFonts w:ascii="Computer modern" w:hAnsi="Computer modern"/>
            <w:noProof/>
            <w:vertAlign w:val="superscript"/>
          </w:rPr>
          <w:t>10</w:t>
        </w:r>
      </w:hyperlink>
      <w:r w:rsidR="00BB1BCC" w:rsidRPr="001332C1">
        <w:rPr>
          <w:rFonts w:ascii="Computer modern" w:hAnsi="Computer modern"/>
        </w:rPr>
        <w:fldChar w:fldCharType="end"/>
      </w:r>
      <w:r w:rsidR="00BB1BCC" w:rsidRPr="001332C1">
        <w:rPr>
          <w:rFonts w:ascii="Computer modern" w:hAnsi="Computer modern"/>
        </w:rPr>
        <w:t xml:space="preserve">. </w:t>
      </w:r>
      <w:r w:rsidR="004F2594" w:rsidRPr="001332C1">
        <w:rPr>
          <w:rFonts w:ascii="Computer modern" w:hAnsi="Computer modern"/>
        </w:rPr>
        <w:t>We note that c</w:t>
      </w:r>
      <w:r w:rsidR="00B35F9A" w:rsidRPr="001332C1">
        <w:rPr>
          <w:rFonts w:ascii="Computer modern" w:hAnsi="Computer modern"/>
        </w:rPr>
        <w:t xml:space="preserve">onservation strategies will also need to consider biodiversity of taxa other than trees, which may also be unrelated </w:t>
      </w:r>
      <w:r w:rsidR="00F2337F">
        <w:rPr>
          <w:rFonts w:ascii="Computer modern" w:hAnsi="Computer modern"/>
        </w:rPr>
        <w:t xml:space="preserve">to carbon </w:t>
      </w:r>
      <w:r w:rsidR="00675E2A">
        <w:rPr>
          <w:rFonts w:ascii="Computer modern" w:hAnsi="Computer modern"/>
        </w:rPr>
        <w:t>stocks</w:t>
      </w:r>
      <w:r w:rsidR="00B75662" w:rsidRPr="001332C1">
        <w:rPr>
          <w:rFonts w:ascii="Computer modern" w:hAnsi="Computer modern"/>
        </w:rPr>
        <w:t xml:space="preserve"> </w:t>
      </w:r>
      <w:hyperlink w:anchor="_ENREF_41" w:tooltip="Beaudrot, 2015 #361"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Beaudrot&lt;/Author&gt;&lt;Year&gt;2015&lt;/Year&gt;&lt;RecNum&gt;361&lt;/RecNum&gt;&lt;DisplayText&gt;&lt;style face="superscript"&gt;41&lt;/style&gt;&lt;/DisplayText&gt;&lt;record&gt;&lt;rec-number&gt;361&lt;/rec-number&gt;&lt;foreign-keys&gt;&lt;key app="EN" db-id="va9vtzde2xsrzkeeratxfea6ddx5e9x0592e"&gt;361&lt;/key&gt;&lt;/foreign-keys&gt;&lt;ref-type name="Journal Article"&gt;17&lt;/ref-type&gt;&lt;contributors&gt;&lt;authors&gt;&lt;author&gt;Beaudrot, Lydia&lt;/author&gt;&lt;author&gt;Kroetz, Kailin&lt;/author&gt;&lt;author&gt;Alvarez-Loayza, Patricia&lt;/author&gt;&lt;author&gt;Amaral, Ieda&lt;/author&gt;&lt;author&gt;Breuer, Thomas&lt;/author&gt;&lt;author&gt;Fletcher, Christine D&lt;/author&gt;&lt;author&gt;Jansen, Patrick A&lt;/author&gt;&lt;author&gt;Kenfack, David&lt;/author&gt;&lt;author&gt;Lima, Marcela Guimar</w:instrText>
        </w:r>
        <w:r w:rsidR="00BF7416" w:rsidRPr="001332C1">
          <w:rPr>
            <w:rFonts w:ascii="Computer modern" w:hAnsi="Computer modern" w:hint="eastAsia"/>
          </w:rPr>
          <w:instrText>ã</w:instrText>
        </w:r>
        <w:r w:rsidR="00BF7416" w:rsidRPr="001332C1">
          <w:rPr>
            <w:rFonts w:ascii="Computer modern" w:hAnsi="Computer modern"/>
          </w:rPr>
          <w:instrText>es Moreira&lt;/author&gt;&lt;author&gt;Marshall, Andrew R&lt;/author&gt;&lt;/authors&gt;&lt;/contributors&gt;&lt;titles&gt;&lt;title&gt;Limited carbon and biodiversity co-benefits for tropical forest mammals and birds&lt;/title&gt;&lt;secondary-title&gt;Ecological Applications&lt;/secondary-title&gt;&lt;/titles&gt;&lt;periodical&gt;&lt;full-title&gt;Ecological Applications&lt;/full-title&gt;&lt;/periodical&gt;&lt;dates&gt;&lt;year&gt;2015&lt;/year&gt;&lt;/dates&gt;&lt;isbn&gt;1051-0761&lt;/isbn&gt;&lt;urls&gt;&lt;/urls&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41</w:t>
        </w:r>
        <w:r w:rsidR="00BF7416" w:rsidRPr="001332C1">
          <w:rPr>
            <w:rFonts w:ascii="Computer modern" w:hAnsi="Computer modern"/>
          </w:rPr>
          <w:fldChar w:fldCharType="end"/>
        </w:r>
      </w:hyperlink>
      <w:r w:rsidR="00B35F9A" w:rsidRPr="001332C1">
        <w:rPr>
          <w:rFonts w:ascii="Computer modern" w:hAnsi="Computer modern"/>
        </w:rPr>
        <w:t>, the conservation value of</w:t>
      </w:r>
      <w:r w:rsidR="00B75662" w:rsidRPr="001332C1">
        <w:rPr>
          <w:rFonts w:ascii="Computer modern" w:hAnsi="Computer modern"/>
        </w:rPr>
        <w:t xml:space="preserve"> specific species assemblages </w:t>
      </w:r>
      <w:hyperlink w:anchor="_ENREF_3" w:tooltip="ter Steege, 2015 #363" w:history="1">
        <w:r w:rsidR="00BF7416" w:rsidRPr="001332C1">
          <w:rPr>
            <w:rFonts w:ascii="Computer modern" w:hAnsi="Computer modern"/>
          </w:rPr>
          <w:fldChar w:fldCharType="begin">
            <w:fldData xml:space="preserve">PEVuZE5vdGU+PENpdGU+PEF1dGhvcj50ZXIgU3RlZWdlPC9BdXRob3I+PFllYXI+MjAxNTwvWWVh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0ZXIgU3RlZWdlPC9BdXRob3I+PFllYXI+MjAxNTwvWWVh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3</w:t>
        </w:r>
        <w:r w:rsidR="00BF7416" w:rsidRPr="001332C1">
          <w:rPr>
            <w:rFonts w:ascii="Computer modern" w:hAnsi="Computer modern"/>
          </w:rPr>
          <w:fldChar w:fldCharType="end"/>
        </w:r>
      </w:hyperlink>
      <w:r w:rsidR="00B35F9A" w:rsidRPr="001332C1">
        <w:rPr>
          <w:rFonts w:ascii="Computer modern" w:hAnsi="Computer modern"/>
        </w:rPr>
        <w:t xml:space="preserve">, belowground carbon stores such as </w:t>
      </w:r>
      <w:r w:rsidR="00AD654F" w:rsidRPr="001332C1">
        <w:rPr>
          <w:rFonts w:ascii="Computer modern" w:hAnsi="Computer modern"/>
        </w:rPr>
        <w:t xml:space="preserve">in </w:t>
      </w:r>
      <w:r w:rsidR="00B75662" w:rsidRPr="001332C1">
        <w:rPr>
          <w:rFonts w:ascii="Computer modern" w:hAnsi="Computer modern"/>
        </w:rPr>
        <w:t xml:space="preserve">tropical peat swamps </w:t>
      </w:r>
      <w:hyperlink w:anchor="_ENREF_42" w:tooltip="Draper, 2014 #182"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Draper&lt;/Author&gt;&lt;Year&gt;2014&lt;/Year&gt;&lt;RecNum&gt;182&lt;/RecNum&gt;&lt;DisplayText&gt;&lt;style face="superscript"&gt;42&lt;/style&gt;&lt;/DisplayText&gt;&lt;record&gt;&lt;rec-number&gt;182&lt;/rec-number&gt;&lt;foreign-keys&gt;&lt;key app="EN" db-id="va9vtzde2xsrzkeeratxfea6ddx5e9x0592e"&gt;182&lt;/key&gt;&lt;/foreign-keys&gt;&lt;ref-type name="Journal Article"&gt;17&lt;/ref-type&gt;&lt;contributors&gt;&lt;authors&gt;&lt;author&gt;Draper, Frederick C.&lt;/author&gt;&lt;author&gt;Roucoux, Katherine, H.&lt;/author&gt;&lt;author&gt;Lawson, Ian T.&lt;/author&gt;&lt;author&gt;Mitchard, Edward T. A.&lt;/author&gt;&lt;author&gt;Honorio Coronado, Euridice N. &lt;/author&gt;&lt;author&gt;L</w:instrText>
        </w:r>
        <w:r w:rsidR="00BF7416" w:rsidRPr="001332C1">
          <w:rPr>
            <w:rFonts w:ascii="Computer modern" w:hAnsi="Computer modern" w:hint="eastAsia"/>
          </w:rPr>
          <w:instrText>ä</w:instrText>
        </w:r>
        <w:r w:rsidR="00BF7416" w:rsidRPr="001332C1">
          <w:rPr>
            <w:rFonts w:ascii="Computer modern" w:hAnsi="Computer modern"/>
          </w:rPr>
          <w:instrText>hteenoja, Outi&lt;/author&gt;&lt;author&gt;Montenegro, Luis Torres&lt;/author&gt;&lt;author&gt;Sandoval, Elvis Valderrama&lt;/author&gt;&lt;author&gt;Zar</w:instrText>
        </w:r>
        <w:r w:rsidR="00BF7416" w:rsidRPr="001332C1">
          <w:rPr>
            <w:rFonts w:ascii="Computer modern" w:hAnsi="Computer modern" w:hint="eastAsia"/>
          </w:rPr>
          <w:instrText>á</w:instrText>
        </w:r>
        <w:r w:rsidR="00BF7416" w:rsidRPr="001332C1">
          <w:rPr>
            <w:rFonts w:ascii="Computer modern" w:hAnsi="Computer modern"/>
          </w:rPr>
          <w:instrText>te, Ricardo Zar</w:instrText>
        </w:r>
        <w:r w:rsidR="00BF7416" w:rsidRPr="001332C1">
          <w:rPr>
            <w:rFonts w:ascii="Computer modern" w:hAnsi="Computer modern" w:hint="eastAsia"/>
          </w:rPr>
          <w:instrText>á</w:instrText>
        </w:r>
        <w:r w:rsidR="00BF7416" w:rsidRPr="001332C1">
          <w:rPr>
            <w:rFonts w:ascii="Computer modern" w:hAnsi="Computer modern"/>
          </w:rPr>
          <w:instrText>te&lt;/author&gt;&lt;author&gt;Baker, Timothy R. &lt;/author&gt;&lt;/authors&gt;&lt;/contributors&gt;&lt;titles&gt;&lt;title&gt;The distribution and amount of carbon in the largest peatland complex in Amazonia&lt;/title&gt;&lt;secondary-title&gt;Environmental Research Letters&lt;/secondary-title&gt;&lt;/titles&gt;&lt;periodical&gt;&lt;full-title&gt;Environmental Research Letters&lt;/full-title&gt;&lt;/periodical&gt;&lt;pages&gt;124017&lt;/pages&gt;&lt;volume&gt;9&lt;/volume&gt;&lt;number&gt;12&lt;/number&gt;&lt;dates&gt;&lt;year&gt;2014&lt;/year&gt;&lt;/dates&gt;&lt;isbn&gt;1748-9326&lt;/isbn&gt;&lt;urls&gt;&lt;related-urls&gt;&lt;url&gt;http://stacks.iop.org/1748-9326/9/i=12/a=124017&lt;/url&gt;&lt;/related-urls&gt;&lt;/urls&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42</w:t>
        </w:r>
        <w:r w:rsidR="00BF7416" w:rsidRPr="001332C1">
          <w:rPr>
            <w:rFonts w:ascii="Computer modern" w:hAnsi="Computer modern"/>
          </w:rPr>
          <w:fldChar w:fldCharType="end"/>
        </w:r>
      </w:hyperlink>
      <w:r w:rsidR="00B35F9A" w:rsidRPr="001332C1">
        <w:rPr>
          <w:rFonts w:ascii="Computer modern" w:hAnsi="Computer modern"/>
        </w:rPr>
        <w:t>, and spatial v</w:t>
      </w:r>
      <w:r w:rsidR="00B75662" w:rsidRPr="001332C1">
        <w:rPr>
          <w:rFonts w:ascii="Computer modern" w:hAnsi="Computer modern"/>
        </w:rPr>
        <w:t xml:space="preserve">ariation in opportunity costs </w:t>
      </w:r>
      <w:hyperlink w:anchor="_ENREF_43" w:tooltip="Balmford, 2003 #409"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Balmford&lt;/Author&gt;&lt;Year&gt;2003&lt;/Year&gt;&lt;RecNum&gt;409&lt;/RecNum&gt;&lt;DisplayText&gt;&lt;style face="superscript"&gt;43&lt;/style&gt;&lt;/DisplayText&gt;&lt;record&gt;&lt;rec-number&gt;409&lt;/rec-number&gt;&lt;foreign-keys&gt;&lt;key app="EN" db-id="va9vtzde2xsrzkeeratxfea6ddx5e9x0592e"&gt;409&lt;/key&gt;&lt;/foreign-keys&gt;&lt;ref-type name="Journal Article"&gt;17&lt;/ref-type&gt;&lt;contributors&gt;&lt;authors&gt;&lt;author&gt;Balmford, Andrew&lt;/author&gt;&lt;author&gt;Gaston, Kevin J.&lt;/author&gt;&lt;author&gt;Blyth, Simon&lt;/author&gt;&lt;author&gt;James, Alex&lt;/author&gt;&lt;author&gt;Kapos, Val&lt;/author&gt;&lt;/authors&gt;&lt;/contributors&gt;&lt;titles&gt;&lt;title&gt;Global variation in terrestrial conservation costs, conservation benefits, and unmet conservation needs&lt;/title&gt;&lt;secondary-title&gt;Proceedings of the National Academy of Sciences&lt;/secondary-title&gt;&lt;/titles&gt;&lt;periodical&gt;&lt;full-title&gt;Proceedings of the National Academy of Sciences&lt;/full-title&gt;&lt;/periodical&gt;&lt;pages&gt;1046-1050&lt;/pages&gt;&lt;volume&gt;100&lt;/volume&gt;&lt;number&gt;3&lt;/number&gt;&lt;dates&gt;&lt;year&gt;2003&lt;/year&gt;&lt;pub-dates&gt;&lt;date&gt;February 4, 2003&lt;/date&gt;&lt;/pub-dates&gt;&lt;/dates&gt;&lt;urls&gt;&lt;related-urls&gt;&lt;url&gt;http://www.pnas.org/content/100/3/1046.abstract&lt;/url&gt;&lt;/related-urls&gt;&lt;/urls&gt;&lt;electronic-resource-num&gt;10.1073/pnas.0236945100&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43</w:t>
        </w:r>
        <w:r w:rsidR="00BF7416" w:rsidRPr="001332C1">
          <w:rPr>
            <w:rFonts w:ascii="Computer modern" w:hAnsi="Computer modern"/>
          </w:rPr>
          <w:fldChar w:fldCharType="end"/>
        </w:r>
      </w:hyperlink>
      <w:r w:rsidR="00B35F9A" w:rsidRPr="001332C1">
        <w:rPr>
          <w:rFonts w:ascii="Computer modern" w:hAnsi="Computer modern"/>
        </w:rPr>
        <w:t xml:space="preserve">. </w:t>
      </w:r>
      <w:r w:rsidR="00FC5A93" w:rsidRPr="001332C1">
        <w:rPr>
          <w:rFonts w:ascii="Computer modern" w:hAnsi="Computer modern"/>
        </w:rPr>
        <w:t xml:space="preserve">Methods to select protected areas that consider multiple metrics of conservation value (e.g. </w:t>
      </w:r>
      <w:r w:rsidR="00A56458">
        <w:rPr>
          <w:rFonts w:ascii="Computer modern" w:hAnsi="Computer modern"/>
        </w:rPr>
        <w:t xml:space="preserve">aboveground biomass </w:t>
      </w:r>
      <w:r w:rsidR="00FC5A93" w:rsidRPr="001332C1">
        <w:rPr>
          <w:rFonts w:ascii="Computer modern" w:hAnsi="Computer modern"/>
        </w:rPr>
        <w:t xml:space="preserve">carbon and </w:t>
      </w:r>
      <w:r w:rsidR="003A2E81">
        <w:rPr>
          <w:rFonts w:ascii="Computer modern" w:hAnsi="Computer modern"/>
        </w:rPr>
        <w:t>aspects of biodiversity</w:t>
      </w:r>
      <w:r w:rsidR="00FC5A93" w:rsidRPr="001332C1">
        <w:rPr>
          <w:rFonts w:ascii="Computer modern" w:hAnsi="Computer modern"/>
        </w:rPr>
        <w:t xml:space="preserve">) are available </w:t>
      </w:r>
      <w:r w:rsidR="00FC5A93" w:rsidRPr="001332C1">
        <w:rPr>
          <w:rFonts w:ascii="Computer modern" w:hAnsi="Computer modern"/>
          <w:vertAlign w:val="superscript"/>
        </w:rPr>
        <w:t>10</w:t>
      </w:r>
      <w:r w:rsidR="00FC5A93" w:rsidRPr="001332C1">
        <w:rPr>
          <w:rFonts w:ascii="Computer modern" w:hAnsi="Computer modern"/>
        </w:rPr>
        <w:t>. Our results support the use of such an approach over carbon-</w:t>
      </w:r>
      <w:r w:rsidR="00B53215">
        <w:rPr>
          <w:rFonts w:ascii="Computer modern" w:hAnsi="Computer modern"/>
        </w:rPr>
        <w:t>dominated</w:t>
      </w:r>
      <w:r w:rsidR="00FC5A93" w:rsidRPr="001332C1">
        <w:rPr>
          <w:rFonts w:ascii="Computer modern" w:hAnsi="Computer modern"/>
        </w:rPr>
        <w:t xml:space="preserve"> prioritisation incentivised under REDD+ </w:t>
      </w:r>
      <w:r w:rsidR="00FC5A93" w:rsidRPr="001332C1">
        <w:rPr>
          <w:rFonts w:ascii="Computer modern" w:hAnsi="Computer modern"/>
          <w:vertAlign w:val="superscript"/>
        </w:rPr>
        <w:t>9</w:t>
      </w:r>
      <w:r w:rsidR="00FC5A93" w:rsidRPr="001332C1">
        <w:rPr>
          <w:rFonts w:ascii="Computer modern" w:hAnsi="Computer modern"/>
        </w:rPr>
        <w:t>. Applying this in practice is challenging as it requires knowledge of spatial variation in tree diversity</w:t>
      </w:r>
      <w:r w:rsidRPr="001332C1">
        <w:rPr>
          <w:rFonts w:ascii="Computer modern" w:hAnsi="Computer modern"/>
        </w:rPr>
        <w:t>, composition and carbon</w:t>
      </w:r>
      <w:r w:rsidR="00B53215">
        <w:rPr>
          <w:rFonts w:ascii="Computer modern" w:hAnsi="Computer modern"/>
        </w:rPr>
        <w:t xml:space="preserve"> stocks</w:t>
      </w:r>
      <w:r w:rsidR="00FC5A93" w:rsidRPr="001332C1">
        <w:rPr>
          <w:rFonts w:ascii="Computer modern" w:hAnsi="Computer modern"/>
        </w:rPr>
        <w:t>, highlighting the importance of careful identifications to species level during forest inventories. As tropical forests can have any combination of</w:t>
      </w:r>
      <w:r w:rsidRPr="001332C1">
        <w:rPr>
          <w:rFonts w:ascii="Computer modern" w:hAnsi="Computer modern"/>
        </w:rPr>
        <w:t xml:space="preserve"> tree diversity and carbon</w:t>
      </w:r>
      <w:r w:rsidR="00FC5A93" w:rsidRPr="001332C1">
        <w:rPr>
          <w:rFonts w:ascii="Computer modern" w:hAnsi="Computer modern"/>
        </w:rPr>
        <w:t xml:space="preserve"> both will require explicit consideration when optimising policies to manage tropical carbon and biodiversity.</w:t>
      </w:r>
      <w:r w:rsidRPr="001332C1">
        <w:rPr>
          <w:rFonts w:ascii="Computer modern" w:hAnsi="Computer modern"/>
        </w:rPr>
        <w:t xml:space="preserve"> </w:t>
      </w:r>
    </w:p>
    <w:p w14:paraId="11F5185B" w14:textId="2DFEAAF9" w:rsidR="00877836" w:rsidRPr="001332C1" w:rsidRDefault="00860FEE" w:rsidP="000859DE">
      <w:pPr>
        <w:spacing w:line="480" w:lineRule="auto"/>
        <w:rPr>
          <w:rFonts w:ascii="Computer modern" w:hAnsi="Computer modern"/>
        </w:rPr>
      </w:pPr>
      <w:r w:rsidRPr="001332C1">
        <w:rPr>
          <w:rFonts w:ascii="Computer modern" w:hAnsi="Computer modern"/>
        </w:rPr>
        <w:t xml:space="preserve">In sum, our large, pan-tropical analysis reveals that at small scales of less than 1 ha tree diversity is weakly positively correlated with aboveground carbon stocks, potentially due to both niche complementarity and sampling effects. </w:t>
      </w:r>
      <w:r w:rsidRPr="001332C1">
        <w:rPr>
          <w:rFonts w:ascii="Computer modern" w:hAnsi="Computer modern" w:hint="eastAsia"/>
        </w:rPr>
        <w:t>Y</w:t>
      </w:r>
      <w:r w:rsidRPr="001332C1">
        <w:rPr>
          <w:rFonts w:ascii="Computer modern" w:hAnsi="Computer modern"/>
        </w:rPr>
        <w:t>et our results show that these processes do not translate to patterns at scales that matter practically for conservation:  tree diversity and carbon vary independently among sites, both within continents and across the whole tropical forest biome.</w:t>
      </w:r>
      <w:r w:rsidR="00617DF9">
        <w:rPr>
          <w:rFonts w:ascii="Computer modern" w:hAnsi="Computer modern"/>
        </w:rPr>
        <w:t xml:space="preserve"> </w:t>
      </w:r>
      <w:r w:rsidR="00B91C53" w:rsidRPr="001332C1">
        <w:rPr>
          <w:rFonts w:ascii="Computer modern" w:hAnsi="Computer modern"/>
        </w:rPr>
        <w:t>Despite the general lack of association between diversity and carbon, our analysis demonstrates that forests in Asia are not only amongst the most diverse in the tropics but also amongst the most carbon-dense. Thus at a global scale a clear synergy emerges, with forests in Asia being both highly speciose and extremely carbon-dense. Asian forests are under substantial threat, particularly from conversion to oil palm plantations and more intensive loggin</w:t>
      </w:r>
      <w:r w:rsidR="006F19BB">
        <w:rPr>
          <w:rFonts w:ascii="Computer modern" w:hAnsi="Computer modern"/>
        </w:rPr>
        <w:t>g than elsewhere in the tropics</w:t>
      </w:r>
      <w:r w:rsidR="00B91C53" w:rsidRPr="001332C1">
        <w:rPr>
          <w:rFonts w:ascii="Computer modern" w:hAnsi="Computer modern"/>
        </w:rPr>
        <w:t xml:space="preserve">. As a triple hotspot for biodiversity, carbon and threat, there is a compelling </w:t>
      </w:r>
      <w:r w:rsidR="00CB2198" w:rsidRPr="001332C1">
        <w:rPr>
          <w:rFonts w:ascii="Computer modern" w:hAnsi="Computer modern"/>
        </w:rPr>
        <w:t xml:space="preserve">global </w:t>
      </w:r>
      <w:r w:rsidR="00B91C53" w:rsidRPr="001332C1">
        <w:rPr>
          <w:rFonts w:ascii="Computer modern" w:hAnsi="Computer modern"/>
        </w:rPr>
        <w:t>case for prioritising their conservation.</w:t>
      </w:r>
    </w:p>
    <w:p w14:paraId="6DE09711" w14:textId="77777777" w:rsidR="00697E5E" w:rsidRPr="001332C1" w:rsidRDefault="007F4641" w:rsidP="00E13733">
      <w:pPr>
        <w:spacing w:line="480" w:lineRule="auto"/>
        <w:rPr>
          <w:rFonts w:ascii="Computer modern" w:hAnsi="Computer modern"/>
          <w:b/>
          <w:bCs/>
        </w:rPr>
      </w:pPr>
      <w:r w:rsidRPr="001332C1">
        <w:rPr>
          <w:rFonts w:ascii="Computer modern" w:hAnsi="Computer modern"/>
          <w:b/>
          <w:bCs/>
        </w:rPr>
        <w:t>Methods</w:t>
      </w:r>
    </w:p>
    <w:p w14:paraId="5C106B20" w14:textId="5401A329" w:rsidR="003421B6" w:rsidRPr="001332C1" w:rsidRDefault="000F71A2" w:rsidP="00C6428D">
      <w:pPr>
        <w:spacing w:line="480" w:lineRule="auto"/>
        <w:rPr>
          <w:rFonts w:ascii="Computer modern" w:hAnsi="Computer modern"/>
        </w:rPr>
      </w:pPr>
      <w:r w:rsidRPr="001332C1">
        <w:rPr>
          <w:rFonts w:ascii="Computer modern" w:hAnsi="Computer modern"/>
        </w:rPr>
        <w:lastRenderedPageBreak/>
        <w:t xml:space="preserve">To permit comparisons </w:t>
      </w:r>
      <w:r w:rsidR="00520DF2" w:rsidRPr="001332C1">
        <w:rPr>
          <w:rFonts w:ascii="Computer modern" w:hAnsi="Computer modern"/>
        </w:rPr>
        <w:t>among</w:t>
      </w:r>
      <w:r w:rsidRPr="001332C1">
        <w:rPr>
          <w:rFonts w:ascii="Computer modern" w:hAnsi="Computer modern"/>
        </w:rPr>
        <w:t xml:space="preserve"> and within continents we utilised </w:t>
      </w:r>
      <w:r w:rsidR="00295A8C" w:rsidRPr="001332C1">
        <w:rPr>
          <w:rFonts w:ascii="Computer modern" w:hAnsi="Computer modern"/>
        </w:rPr>
        <w:t>3</w:t>
      </w:r>
      <w:r w:rsidR="00CF370E" w:rsidRPr="001332C1">
        <w:rPr>
          <w:rFonts w:ascii="Computer modern" w:hAnsi="Computer modern"/>
        </w:rPr>
        <w:t>60</w:t>
      </w:r>
      <w:r w:rsidR="00295A8C" w:rsidRPr="001332C1">
        <w:rPr>
          <w:rFonts w:ascii="Computer modern" w:hAnsi="Computer modern"/>
        </w:rPr>
        <w:t xml:space="preserve"> forest inventory plots</w:t>
      </w:r>
      <w:r w:rsidR="00E92394" w:rsidRPr="001332C1">
        <w:rPr>
          <w:rFonts w:ascii="Computer modern" w:hAnsi="Computer modern"/>
        </w:rPr>
        <w:t xml:space="preserve">, surveyed using </w:t>
      </w:r>
      <w:r w:rsidRPr="001332C1">
        <w:rPr>
          <w:rFonts w:ascii="Computer modern" w:hAnsi="Computer modern"/>
        </w:rPr>
        <w:t xml:space="preserve">uniform </w:t>
      </w:r>
      <w:r w:rsidR="00E92394" w:rsidRPr="001332C1">
        <w:rPr>
          <w:rFonts w:ascii="Computer modern" w:hAnsi="Computer modern"/>
        </w:rPr>
        <w:t>standardised protocols,</w:t>
      </w:r>
      <w:r w:rsidR="00295A8C" w:rsidRPr="001332C1">
        <w:rPr>
          <w:rFonts w:ascii="Computer modern" w:hAnsi="Computer modern"/>
        </w:rPr>
        <w:t xml:space="preserve"> </w:t>
      </w:r>
      <w:r w:rsidRPr="001332C1">
        <w:rPr>
          <w:rFonts w:ascii="Computer modern" w:hAnsi="Computer modern"/>
        </w:rPr>
        <w:t xml:space="preserve">from three networks, RAINFOR (Amazon Forest Inventory Network; </w:t>
      </w:r>
      <w:hyperlink r:id="rId9" w:history="1">
        <w:r w:rsidRPr="001332C1">
          <w:rPr>
            <w:rStyle w:val="Hyperlink"/>
            <w:rFonts w:ascii="Computer modern" w:hAnsi="Computer modern"/>
            <w:color w:val="auto"/>
          </w:rPr>
          <w:t>www.rainfor.org</w:t>
        </w:r>
      </w:hyperlink>
      <w:r w:rsidR="00AD11BC" w:rsidRPr="001332C1">
        <w:rPr>
          <w:rStyle w:val="CommentReference"/>
          <w:rFonts w:ascii="Computer modern" w:hAnsi="Computer modern"/>
        </w:rPr>
        <w:t xml:space="preserve">, </w:t>
      </w:r>
      <w:hyperlink w:anchor="_ENREF_44" w:tooltip="Malhi, 2002 #180" w:history="1">
        <w:r w:rsidR="00BF7416" w:rsidRPr="001332C1">
          <w:rPr>
            <w:rStyle w:val="CommentReference"/>
            <w:rFonts w:ascii="Computer modern" w:hAnsi="Computer modern"/>
            <w:sz w:val="22"/>
            <w:szCs w:val="22"/>
          </w:rPr>
          <w:fldChar w:fldCharType="begin">
            <w:fldData xml:space="preserve">PEVuZE5vdGU+PENpdGU+PEF1dGhvcj5NYWxoaTwvQXV0aG9yPjxZZWFyPjIwMDI8L1llYXI+PFJl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</w:fldData>
          </w:fldChar>
        </w:r>
        <w:r w:rsidR="00BF7416" w:rsidRPr="001332C1">
          <w:rPr>
            <w:rStyle w:val="CommentReference"/>
            <w:rFonts w:ascii="Computer modern" w:hAnsi="Computer modern"/>
            <w:sz w:val="22"/>
            <w:szCs w:val="22"/>
          </w:rPr>
          <w:instrText xml:space="preserve"> ADDIN EN.CITE </w:instrText>
        </w:r>
        <w:r w:rsidR="00BF7416" w:rsidRPr="001332C1">
          <w:rPr>
            <w:rStyle w:val="CommentReference"/>
            <w:rFonts w:ascii="Computer modern" w:hAnsi="Computer modern"/>
            <w:sz w:val="22"/>
            <w:szCs w:val="22"/>
          </w:rPr>
          <w:fldChar w:fldCharType="begin">
            <w:fldData xml:space="preserve">PEVuZE5vdGU+PENpdGU+PEF1dGhvcj5NYWxoaTwvQXV0aG9yPjxZZWFyPjIwMDI8L1llYXI+PFJl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</w:fldData>
          </w:fldChar>
        </w:r>
        <w:r w:rsidR="00BF7416" w:rsidRPr="001332C1">
          <w:rPr>
            <w:rStyle w:val="CommentReference"/>
            <w:rFonts w:ascii="Computer modern" w:hAnsi="Computer modern"/>
            <w:sz w:val="22"/>
            <w:szCs w:val="22"/>
          </w:rPr>
          <w:instrText xml:space="preserve"> ADDIN EN.CITE.DATA </w:instrText>
        </w:r>
        <w:r w:rsidR="00BF7416" w:rsidRPr="001332C1">
          <w:rPr>
            <w:rStyle w:val="CommentReference"/>
            <w:rFonts w:ascii="Computer modern" w:hAnsi="Computer modern"/>
            <w:sz w:val="22"/>
            <w:szCs w:val="22"/>
          </w:rPr>
        </w:r>
        <w:r w:rsidR="00BF7416" w:rsidRPr="001332C1">
          <w:rPr>
            <w:rStyle w:val="CommentReference"/>
            <w:rFonts w:ascii="Computer modern" w:hAnsi="Computer modern"/>
            <w:sz w:val="22"/>
            <w:szCs w:val="22"/>
          </w:rPr>
          <w:fldChar w:fldCharType="end"/>
        </w:r>
        <w:r w:rsidR="00BF7416" w:rsidRPr="001332C1">
          <w:rPr>
            <w:rStyle w:val="CommentReference"/>
            <w:rFonts w:ascii="Computer modern" w:hAnsi="Computer modern"/>
            <w:sz w:val="22"/>
            <w:szCs w:val="22"/>
          </w:rPr>
        </w:r>
        <w:r w:rsidR="00BF7416" w:rsidRPr="001332C1">
          <w:rPr>
            <w:rStyle w:val="CommentReference"/>
            <w:rFonts w:ascii="Computer modern" w:hAnsi="Computer modern"/>
            <w:sz w:val="22"/>
            <w:szCs w:val="22"/>
          </w:rPr>
          <w:fldChar w:fldCharType="separate"/>
        </w:r>
        <w:r w:rsidR="00BF7416" w:rsidRPr="001332C1">
          <w:rPr>
            <w:rStyle w:val="CommentReference"/>
            <w:rFonts w:ascii="Computer modern" w:hAnsi="Computer modern"/>
            <w:noProof/>
            <w:sz w:val="22"/>
            <w:szCs w:val="22"/>
            <w:vertAlign w:val="superscript"/>
          </w:rPr>
          <w:t>44</w:t>
        </w:r>
        <w:r w:rsidR="00BF7416" w:rsidRPr="001332C1">
          <w:rPr>
            <w:rStyle w:val="CommentReference"/>
            <w:rFonts w:ascii="Computer modern" w:hAnsi="Computer modern"/>
            <w:sz w:val="22"/>
            <w:szCs w:val="22"/>
          </w:rPr>
          <w:fldChar w:fldCharType="end"/>
        </w:r>
      </w:hyperlink>
      <w:r w:rsidRPr="001332C1">
        <w:rPr>
          <w:rFonts w:ascii="Computer modern" w:hAnsi="Computer modern"/>
        </w:rPr>
        <w:t xml:space="preserve">), </w:t>
      </w:r>
      <w:proofErr w:type="spellStart"/>
      <w:r w:rsidRPr="001332C1">
        <w:rPr>
          <w:rFonts w:ascii="Computer modern" w:hAnsi="Computer modern"/>
        </w:rPr>
        <w:t>AfriTRON</w:t>
      </w:r>
      <w:proofErr w:type="spellEnd"/>
      <w:r w:rsidRPr="001332C1">
        <w:rPr>
          <w:rFonts w:ascii="Computer modern" w:hAnsi="Computer modern"/>
        </w:rPr>
        <w:t xml:space="preserve"> (African Tropical Rainforest Observatory Network; </w:t>
      </w:r>
      <w:hyperlink r:id="rId10" w:history="1">
        <w:r w:rsidRPr="001332C1">
          <w:rPr>
            <w:rStyle w:val="Hyperlink"/>
            <w:rFonts w:ascii="Computer modern" w:hAnsi="Computer modern"/>
            <w:color w:val="auto"/>
          </w:rPr>
          <w:t>www.afritron.org</w:t>
        </w:r>
      </w:hyperlink>
      <w:r w:rsidR="00430537" w:rsidRPr="001332C1">
        <w:rPr>
          <w:rStyle w:val="Hyperlink"/>
          <w:rFonts w:ascii="Computer modern" w:hAnsi="Computer modern"/>
          <w:color w:val="auto"/>
        </w:rPr>
        <w:t xml:space="preserve">, </w:t>
      </w:r>
      <w:hyperlink w:anchor="_ENREF_29" w:tooltip="Lewis, 2013 #70" w:history="1">
        <w:r w:rsidR="00BF7416" w:rsidRPr="001332C1">
          <w:rPr>
            <w:rFonts w:ascii="Computer modern" w:hAnsi="Computer modern" w:hint="eastAsia"/>
          </w:rPr>
          <w:fldChar w:fldCharType="begin">
            <w:fldData xml:space="preserve">PEVuZE5vdGU+PENpdGU+PEF1dGhvcj5MZXdpczwvQXV0aG9yPjxZZWFyPjIwMTM8L1llYXI+PFJl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ZvbHVtZT4zNjg8L3ZvbHVtZT48bnVtYmVyPjE2MjU8L251bWJlcj48ZGF0
ZXM+PHllYXI+MjAxMzwveWVhcj48cHViLWRhdGVzPjxkYXRlPlNlcHRlbWJlciA1LCAyMDEzPC9k
YXRlPjwvcHViLWRhdGVzPjwvZGF0ZXM+PHVybHM+PHJlbGF0ZWQtdXJscz48dXJsPmh0dHA6Ly9y
c3RiLnJveWFsc29jaWV0eXB1Ymxpc2hpbmcub3JnL2NvbnRlbnQvMzY4LzE2MjUvMjAxMjAyOTUu
YWJzdHJhY3Q8L3VybD48L3JlbGF0ZWQtdXJscz48L3VybHM+PGVsZWN0cm9uaWMtcmVzb3VyY2Ut
bnVtPjEwLjEwOTgvcnN0Yi4yMDEyLjAyOTU8L2VsZWN0cm9uaWMtcmVzb3VyY2UtbnVtPjwvcmVj
b3JkPjwvQ2l0ZT48L0VuZE5vdGU+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MZXdpczwvQXV0aG9yPjxZZWFyPjIwMTM8L1llYXI+PFJl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ZvbHVtZT4zNjg8L3ZvbHVtZT48bnVtYmVyPjE2MjU8L251bWJlcj48ZGF0
ZXM+PHllYXI+MjAxMzwveWVhcj48cHViLWRhdGVzPjxkYXRlPlNlcHRlbWJlciA1LCAyMDEzPC9k
YXRlPjwvcHViLWRhdGVzPjwvZGF0ZXM+PHVybHM+PHJlbGF0ZWQtdXJscz48dXJsPmh0dHA6Ly9y
c3RiLnJveWFsc29jaWV0eXB1Ymxpc2hpbmcub3JnL2NvbnRlbnQvMzY4LzE2MjUvMjAxMjAyOTUu
YWJzdHJhY3Q8L3VybD48L3JlbGF0ZWQtdXJscz48L3VybHM+PGVsZWN0cm9uaWMtcmVzb3VyY2Ut
bnVtPjEwLjEwOTgvcnN0Yi4yMDEyLjAyOTU8L2VsZWN0cm9uaWMtcmVzb3VyY2UtbnVtPjwvcmVj
b3JkPjwvQ2l0ZT48L0VuZE5vdGU+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hint="eastAsia"/>
          </w:rPr>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29</w:t>
        </w:r>
        <w:r w:rsidR="00BF7416" w:rsidRPr="001332C1">
          <w:rPr>
            <w:rFonts w:ascii="Computer modern" w:hAnsi="Computer modern" w:hint="eastAsia"/>
          </w:rPr>
          <w:fldChar w:fldCharType="end"/>
        </w:r>
      </w:hyperlink>
      <w:r w:rsidRPr="001332C1">
        <w:rPr>
          <w:rFonts w:ascii="Computer modern" w:hAnsi="Computer modern"/>
        </w:rPr>
        <w:t xml:space="preserve">) and </w:t>
      </w:r>
      <w:r w:rsidR="00EA1122" w:rsidRPr="001332C1">
        <w:rPr>
          <w:rFonts w:ascii="Computer modern" w:hAnsi="Computer modern"/>
        </w:rPr>
        <w:t>T-FORCES</w:t>
      </w:r>
      <w:r w:rsidRPr="001332C1">
        <w:rPr>
          <w:rFonts w:ascii="Computer modern" w:hAnsi="Computer modern"/>
        </w:rPr>
        <w:t xml:space="preserve"> (</w:t>
      </w:r>
      <w:r w:rsidR="00EA1122" w:rsidRPr="001332C1">
        <w:rPr>
          <w:rFonts w:ascii="Computer modern" w:hAnsi="Computer modern"/>
        </w:rPr>
        <w:t>Tropical Forests in the Changing Earth System</w:t>
      </w:r>
      <w:r w:rsidR="00CF370E" w:rsidRPr="001332C1">
        <w:rPr>
          <w:rFonts w:ascii="Computer modern" w:hAnsi="Computer modern"/>
        </w:rPr>
        <w:t>;</w:t>
      </w:r>
      <w:r w:rsidR="00845787" w:rsidRPr="001332C1">
        <w:rPr>
          <w:rFonts w:ascii="Computer modern" w:hAnsi="Computer modern"/>
        </w:rPr>
        <w:t xml:space="preserve"> www.t</w:t>
      </w:r>
      <w:r w:rsidR="00F41E1C" w:rsidRPr="001332C1">
        <w:rPr>
          <w:rFonts w:ascii="Computer modern" w:hAnsi="Computer modern"/>
        </w:rPr>
        <w:t>forces.net</w:t>
      </w:r>
      <w:r w:rsidRPr="001332C1">
        <w:rPr>
          <w:rFonts w:ascii="Computer modern" w:hAnsi="Computer modern"/>
        </w:rPr>
        <w:t>).</w:t>
      </w:r>
      <w:r w:rsidR="00E92394" w:rsidRPr="001332C1">
        <w:rPr>
          <w:rFonts w:ascii="Computer modern" w:hAnsi="Computer modern"/>
        </w:rPr>
        <w:t xml:space="preserve"> The plots were </w:t>
      </w:r>
      <w:r w:rsidR="003B0E38" w:rsidRPr="001332C1">
        <w:rPr>
          <w:rFonts w:ascii="Computer modern" w:hAnsi="Computer modern"/>
        </w:rPr>
        <w:t xml:space="preserve">all within </w:t>
      </w:r>
      <w:r w:rsidR="00D02289" w:rsidRPr="001332C1">
        <w:rPr>
          <w:rFonts w:ascii="Computer modern" w:hAnsi="Computer modern"/>
        </w:rPr>
        <w:t xml:space="preserve">closed-canopy </w:t>
      </w:r>
      <w:r w:rsidR="003B0E38" w:rsidRPr="001332C1">
        <w:rPr>
          <w:rFonts w:ascii="Computer modern" w:hAnsi="Computer modern"/>
        </w:rPr>
        <w:t>lowland</w:t>
      </w:r>
      <w:r w:rsidR="00436D18" w:rsidRPr="001332C1">
        <w:rPr>
          <w:rFonts w:ascii="Computer modern" w:hAnsi="Computer modern"/>
        </w:rPr>
        <w:t xml:space="preserve"> (maximum altitude 1217 m</w:t>
      </w:r>
      <w:r w:rsidR="0023053F" w:rsidRPr="001332C1">
        <w:rPr>
          <w:rFonts w:ascii="Computer modern" w:hAnsi="Computer modern"/>
        </w:rPr>
        <w:t xml:space="preserve"> above sea level)</w:t>
      </w:r>
      <w:r w:rsidR="003B0E38" w:rsidRPr="001332C1">
        <w:rPr>
          <w:rFonts w:ascii="Computer modern" w:hAnsi="Computer modern"/>
        </w:rPr>
        <w:t xml:space="preserve"> </w:t>
      </w:r>
      <w:r w:rsidR="00EA1122" w:rsidRPr="001332C1">
        <w:rPr>
          <w:rFonts w:ascii="Computer modern" w:hAnsi="Computer modern"/>
        </w:rPr>
        <w:t xml:space="preserve">humid </w:t>
      </w:r>
      <w:r w:rsidR="003B0E38" w:rsidRPr="001332C1">
        <w:rPr>
          <w:rFonts w:ascii="Computer modern" w:hAnsi="Computer modern"/>
          <w:i/>
        </w:rPr>
        <w:t xml:space="preserve">terra </w:t>
      </w:r>
      <w:proofErr w:type="spellStart"/>
      <w:r w:rsidR="003B0E38" w:rsidRPr="001332C1">
        <w:rPr>
          <w:rFonts w:ascii="Computer modern" w:hAnsi="Computer modern"/>
          <w:i/>
        </w:rPr>
        <w:t>firme</w:t>
      </w:r>
      <w:proofErr w:type="spellEnd"/>
      <w:r w:rsidR="003B0E38" w:rsidRPr="001332C1">
        <w:rPr>
          <w:rFonts w:ascii="Computer modern" w:hAnsi="Computer modern"/>
        </w:rPr>
        <w:t xml:space="preserve"> forest (</w:t>
      </w:r>
      <w:r w:rsidR="00843D31" w:rsidRPr="001332C1">
        <w:rPr>
          <w:rFonts w:ascii="Computer modern" w:hAnsi="Computer modern"/>
        </w:rPr>
        <w:t>mean annual temperature</w:t>
      </w:r>
      <w:r w:rsidR="00B53215">
        <w:rPr>
          <w:rFonts w:ascii="Computer modern" w:hAnsi="Computer modern"/>
        </w:rPr>
        <w:t>,</w:t>
      </w:r>
      <w:r w:rsidR="006F19BB">
        <w:rPr>
          <w:rFonts w:ascii="Computer modern" w:hAnsi="Computer modern"/>
        </w:rPr>
        <w:t xml:space="preserve"> </w:t>
      </w:r>
      <w:r w:rsidR="00CB5C86" w:rsidRPr="001332C1">
        <w:rPr>
          <w:rFonts w:ascii="Computer modern" w:hAnsi="Computer modern"/>
        </w:rPr>
        <w:t>MAT</w:t>
      </w:r>
      <w:r w:rsidR="00B53215">
        <w:rPr>
          <w:rFonts w:ascii="Computer modern" w:hAnsi="Computer modern"/>
        </w:rPr>
        <w:t>,</w:t>
      </w:r>
      <w:r w:rsidR="00843D31" w:rsidRPr="001332C1">
        <w:rPr>
          <w:rFonts w:ascii="Computer modern" w:hAnsi="Computer modern"/>
        </w:rPr>
        <w:t xml:space="preserve"> </w:t>
      </w:r>
      <w:r w:rsidR="00C5003C" w:rsidRPr="00D84D47">
        <w:rPr>
          <w:rFonts w:ascii="Computer modern" w:hAnsi="Computer modern"/>
        </w:rPr>
        <w:t>≥</w:t>
      </w:r>
      <w:r w:rsidR="003B0E38" w:rsidRPr="001332C1">
        <w:rPr>
          <w:rFonts w:ascii="Computer modern" w:hAnsi="Computer modern"/>
        </w:rPr>
        <w:t xml:space="preserve"> 20°C and </w:t>
      </w:r>
      <w:r w:rsidR="00843D31" w:rsidRPr="001332C1">
        <w:rPr>
          <w:rFonts w:ascii="Computer modern" w:hAnsi="Computer modern"/>
        </w:rPr>
        <w:t>mean annual precipitation</w:t>
      </w:r>
      <w:r w:rsidR="006F19BB">
        <w:rPr>
          <w:rFonts w:ascii="Computer modern" w:hAnsi="Computer modern"/>
        </w:rPr>
        <w:t>, MAP,</w:t>
      </w:r>
      <w:r w:rsidR="00843D31" w:rsidRPr="001332C1">
        <w:rPr>
          <w:rFonts w:ascii="Computer modern" w:hAnsi="Computer modern"/>
        </w:rPr>
        <w:t xml:space="preserve"> </w:t>
      </w:r>
      <w:r w:rsidR="00C5003C" w:rsidRPr="00D84D47">
        <w:rPr>
          <w:rFonts w:ascii="Computer modern" w:hAnsi="Computer modern"/>
        </w:rPr>
        <w:t>≥</w:t>
      </w:r>
      <w:r w:rsidR="003B0E38" w:rsidRPr="001332C1">
        <w:rPr>
          <w:rFonts w:ascii="Computer modern" w:hAnsi="Computer modern"/>
        </w:rPr>
        <w:t>1300mm)</w:t>
      </w:r>
      <w:r w:rsidR="009E525A" w:rsidRPr="001332C1">
        <w:rPr>
          <w:rFonts w:ascii="Computer modern" w:hAnsi="Computer modern"/>
        </w:rPr>
        <w:t xml:space="preserve">, all </w:t>
      </w:r>
      <w:r w:rsidR="00932494" w:rsidRPr="001332C1">
        <w:rPr>
          <w:rFonts w:ascii="Computer modern" w:hAnsi="Computer modern"/>
        </w:rPr>
        <w:t>were 1 ha</w:t>
      </w:r>
      <w:r w:rsidRPr="001332C1">
        <w:rPr>
          <w:rFonts w:ascii="Computer modern" w:hAnsi="Computer modern"/>
        </w:rPr>
        <w:t xml:space="preserve">, except </w:t>
      </w:r>
      <w:r w:rsidR="009E525A" w:rsidRPr="001332C1">
        <w:rPr>
          <w:rFonts w:ascii="Computer modern" w:hAnsi="Computer modern"/>
        </w:rPr>
        <w:t>four</w:t>
      </w:r>
      <w:r w:rsidRPr="001332C1">
        <w:rPr>
          <w:rFonts w:ascii="Computer modern" w:hAnsi="Computer modern"/>
        </w:rPr>
        <w:t xml:space="preserve"> </w:t>
      </w:r>
      <w:r w:rsidR="009E525A" w:rsidRPr="001332C1">
        <w:rPr>
          <w:rFonts w:ascii="Computer modern" w:hAnsi="Computer modern"/>
        </w:rPr>
        <w:t>of</w:t>
      </w:r>
      <w:r w:rsidRPr="001332C1">
        <w:rPr>
          <w:rFonts w:ascii="Computer modern" w:hAnsi="Computer modern"/>
        </w:rPr>
        <w:t xml:space="preserve"> 0.96 ha</w:t>
      </w:r>
      <w:r w:rsidR="009E525A" w:rsidRPr="001332C1">
        <w:rPr>
          <w:rFonts w:ascii="Computer modern" w:hAnsi="Computer modern"/>
        </w:rPr>
        <w:t xml:space="preserve">, and </w:t>
      </w:r>
      <w:r w:rsidR="00F2455D" w:rsidRPr="001332C1">
        <w:rPr>
          <w:rFonts w:ascii="Computer modern" w:hAnsi="Computer modern"/>
        </w:rPr>
        <w:t>none exceeded</w:t>
      </w:r>
      <w:r w:rsidRPr="001332C1">
        <w:rPr>
          <w:rFonts w:ascii="Computer modern" w:hAnsi="Computer modern"/>
        </w:rPr>
        <w:t xml:space="preserve"> 500</w:t>
      </w:r>
      <w:r w:rsidR="001332C1">
        <w:rPr>
          <w:rFonts w:ascii="Computer modern" w:hAnsi="Computer modern"/>
        </w:rPr>
        <w:t xml:space="preserve"> </w:t>
      </w:r>
      <w:r w:rsidRPr="001332C1">
        <w:rPr>
          <w:rFonts w:ascii="Computer modern" w:hAnsi="Computer modern"/>
        </w:rPr>
        <w:t xml:space="preserve">m </w:t>
      </w:r>
      <w:r w:rsidR="00EA1122" w:rsidRPr="001332C1">
        <w:rPr>
          <w:rFonts w:ascii="Computer modern" w:hAnsi="Computer modern"/>
        </w:rPr>
        <w:t xml:space="preserve">in maximum </w:t>
      </w:r>
      <w:r w:rsidR="009E525A" w:rsidRPr="001332C1">
        <w:rPr>
          <w:rFonts w:ascii="Computer modern" w:hAnsi="Computer modern"/>
        </w:rPr>
        <w:t>dimension.</w:t>
      </w:r>
      <w:r w:rsidR="00CB2198" w:rsidRPr="001332C1">
        <w:rPr>
          <w:rFonts w:ascii="Computer modern" w:hAnsi="Computer modern"/>
        </w:rPr>
        <w:t xml:space="preserve"> </w:t>
      </w:r>
      <w:r w:rsidR="00335870" w:rsidRPr="001332C1">
        <w:rPr>
          <w:rFonts w:ascii="Computer modern" w:hAnsi="Computer modern"/>
        </w:rPr>
        <w:t>The rationale for restricting the environmental domain sampled was to minimise the environme</w:t>
      </w:r>
      <w:r w:rsidR="00857BC7" w:rsidRPr="001332C1">
        <w:rPr>
          <w:rFonts w:ascii="Computer modern" w:hAnsi="Computer modern"/>
        </w:rPr>
        <w:t xml:space="preserve">ntal differences among plots and thus reduce the confounding effect of environmental variation on the diversity-carbon relationship; this approach contrasts with previous studies that have sampled along </w:t>
      </w:r>
      <w:r w:rsidR="00A56458">
        <w:rPr>
          <w:rFonts w:ascii="Computer modern" w:hAnsi="Computer modern"/>
        </w:rPr>
        <w:t xml:space="preserve">larger </w:t>
      </w:r>
      <w:r w:rsidR="00857BC7" w:rsidRPr="001332C1">
        <w:rPr>
          <w:rFonts w:ascii="Computer modern" w:hAnsi="Computer modern"/>
        </w:rPr>
        <w:t>elevation</w:t>
      </w:r>
      <w:r w:rsidR="00A56458">
        <w:rPr>
          <w:rFonts w:ascii="Computer modern" w:hAnsi="Computer modern"/>
        </w:rPr>
        <w:t xml:space="preserve"> (and thus</w:t>
      </w:r>
      <w:r w:rsidR="001269C7">
        <w:rPr>
          <w:rFonts w:ascii="Computer modern" w:hAnsi="Computer modern"/>
        </w:rPr>
        <w:t xml:space="preserve"> temperature</w:t>
      </w:r>
      <w:r w:rsidR="00A56458">
        <w:rPr>
          <w:rFonts w:ascii="Computer modern" w:hAnsi="Computer modern"/>
        </w:rPr>
        <w:t>)</w:t>
      </w:r>
      <w:r w:rsidR="00857BC7" w:rsidRPr="001332C1">
        <w:rPr>
          <w:rFonts w:ascii="Computer modern" w:hAnsi="Computer modern"/>
        </w:rPr>
        <w:t xml:space="preserve"> </w:t>
      </w:r>
      <w:r w:rsidR="00857BC7" w:rsidRPr="001332C1">
        <w:rPr>
          <w:rFonts w:ascii="Computer modern" w:hAnsi="Computer modern"/>
          <w:vertAlign w:val="superscript"/>
        </w:rPr>
        <w:t>2</w:t>
      </w:r>
      <w:r w:rsidR="00580404">
        <w:rPr>
          <w:rFonts w:ascii="Computer modern" w:hAnsi="Computer modern"/>
          <w:vertAlign w:val="superscript"/>
        </w:rPr>
        <w:t>4</w:t>
      </w:r>
      <w:r w:rsidR="00857BC7" w:rsidRPr="001332C1">
        <w:rPr>
          <w:rFonts w:ascii="Computer modern" w:hAnsi="Computer modern"/>
        </w:rPr>
        <w:t xml:space="preserve"> and precipitation </w:t>
      </w:r>
      <w:r w:rsidR="00857BC7" w:rsidRPr="001332C1">
        <w:rPr>
          <w:rFonts w:ascii="Computer modern" w:hAnsi="Computer modern"/>
          <w:vertAlign w:val="superscript"/>
        </w:rPr>
        <w:t>2</w:t>
      </w:r>
      <w:r w:rsidR="00580404">
        <w:rPr>
          <w:rFonts w:ascii="Computer modern" w:hAnsi="Computer modern"/>
          <w:vertAlign w:val="superscript"/>
        </w:rPr>
        <w:t>3</w:t>
      </w:r>
      <w:r w:rsidR="00857BC7" w:rsidRPr="001332C1">
        <w:rPr>
          <w:rFonts w:ascii="Computer modern" w:hAnsi="Computer modern"/>
        </w:rPr>
        <w:t xml:space="preserve"> gradients </w:t>
      </w:r>
      <w:r w:rsidR="009E525A" w:rsidRPr="001332C1">
        <w:rPr>
          <w:rFonts w:ascii="Computer modern" w:hAnsi="Computer modern"/>
        </w:rPr>
        <w:t>In each</w:t>
      </w:r>
      <w:r w:rsidR="00857BC7" w:rsidRPr="001332C1">
        <w:rPr>
          <w:rFonts w:ascii="Computer modern" w:hAnsi="Computer modern"/>
        </w:rPr>
        <w:t xml:space="preserve"> plot</w:t>
      </w:r>
      <w:r w:rsidR="009E525A" w:rsidRPr="001332C1">
        <w:rPr>
          <w:rFonts w:ascii="Computer modern" w:hAnsi="Computer modern"/>
        </w:rPr>
        <w:t xml:space="preserve"> </w:t>
      </w:r>
      <w:r w:rsidR="00EA1122" w:rsidRPr="001332C1">
        <w:rPr>
          <w:rFonts w:ascii="Computer modern" w:hAnsi="Computer modern"/>
        </w:rPr>
        <w:t xml:space="preserve">at least </w:t>
      </w:r>
      <w:r w:rsidRPr="001332C1">
        <w:rPr>
          <w:rFonts w:ascii="Computer modern" w:hAnsi="Computer modern"/>
        </w:rPr>
        <w:t xml:space="preserve">80% of stems </w:t>
      </w:r>
      <w:r w:rsidR="00EA1122" w:rsidRPr="001332C1">
        <w:rPr>
          <w:rFonts w:ascii="Computer modern" w:hAnsi="Computer modern"/>
        </w:rPr>
        <w:t xml:space="preserve">were </w:t>
      </w:r>
      <w:r w:rsidR="00A4706F" w:rsidRPr="001332C1">
        <w:rPr>
          <w:rFonts w:ascii="Computer modern" w:hAnsi="Computer modern"/>
        </w:rPr>
        <w:t>identified to genus</w:t>
      </w:r>
      <w:r w:rsidRPr="001332C1">
        <w:rPr>
          <w:rFonts w:ascii="Computer modern" w:hAnsi="Computer modern"/>
        </w:rPr>
        <w:t xml:space="preserve"> and </w:t>
      </w:r>
      <w:r w:rsidR="00EA1122" w:rsidRPr="001332C1">
        <w:rPr>
          <w:rFonts w:ascii="Computer modern" w:hAnsi="Computer modern"/>
        </w:rPr>
        <w:t xml:space="preserve">at least </w:t>
      </w:r>
      <w:r w:rsidR="00E31F98" w:rsidRPr="001332C1">
        <w:rPr>
          <w:rFonts w:ascii="Computer modern" w:hAnsi="Computer modern"/>
        </w:rPr>
        <w:t>6</w:t>
      </w:r>
      <w:r w:rsidRPr="001332C1">
        <w:rPr>
          <w:rFonts w:ascii="Computer modern" w:hAnsi="Computer modern"/>
        </w:rPr>
        <w:t xml:space="preserve">0% of stems identified to species (mean = </w:t>
      </w:r>
      <w:r w:rsidR="00E31F98" w:rsidRPr="001332C1">
        <w:rPr>
          <w:rFonts w:ascii="Computer modern" w:hAnsi="Computer modern"/>
        </w:rPr>
        <w:t>90.3</w:t>
      </w:r>
      <w:r w:rsidRPr="001332C1">
        <w:rPr>
          <w:rFonts w:ascii="Computer modern" w:hAnsi="Computer modern"/>
        </w:rPr>
        <w:t xml:space="preserve">% </w:t>
      </w:r>
      <w:r w:rsidR="00E973E6" w:rsidRPr="001332C1">
        <w:rPr>
          <w:rFonts w:ascii="Computer modern" w:hAnsi="Computer modern"/>
        </w:rPr>
        <w:t xml:space="preserve">stems identified to </w:t>
      </w:r>
      <w:r w:rsidR="002E7906" w:rsidRPr="001332C1">
        <w:rPr>
          <w:rFonts w:ascii="Computer modern" w:hAnsi="Computer modern"/>
        </w:rPr>
        <w:t>species</w:t>
      </w:r>
      <w:r w:rsidR="00F2455D" w:rsidRPr="001332C1">
        <w:rPr>
          <w:rFonts w:ascii="Computer modern" w:hAnsi="Computer modern"/>
        </w:rPr>
        <w:t>;</w:t>
      </w:r>
      <w:r w:rsidR="002F6C1A" w:rsidRPr="001332C1">
        <w:rPr>
          <w:rFonts w:ascii="Computer modern" w:hAnsi="Computer modern"/>
        </w:rPr>
        <w:t xml:space="preserve"> 84% of plots had at least 80% stems identified to species, 63% had at least 90% of stems </w:t>
      </w:r>
      <w:r w:rsidR="002F6C1A" w:rsidRPr="001332C1">
        <w:rPr>
          <w:rFonts w:ascii="Computer modern" w:hAnsi="Computer modern" w:hint="eastAsia"/>
        </w:rPr>
        <w:t>identified</w:t>
      </w:r>
      <w:r w:rsidR="002F6C1A" w:rsidRPr="001332C1">
        <w:rPr>
          <w:rFonts w:ascii="Computer modern" w:hAnsi="Computer modern"/>
        </w:rPr>
        <w:t xml:space="preserve"> to species</w:t>
      </w:r>
      <w:r w:rsidRPr="001332C1">
        <w:rPr>
          <w:rFonts w:ascii="Computer modern" w:hAnsi="Computer modern"/>
        </w:rPr>
        <w:t>)</w:t>
      </w:r>
      <w:r w:rsidR="002E7906" w:rsidRPr="001332C1">
        <w:rPr>
          <w:rFonts w:ascii="Computer modern" w:hAnsi="Computer modern"/>
        </w:rPr>
        <w:t>. A</w:t>
      </w:r>
      <w:r w:rsidRPr="001332C1">
        <w:rPr>
          <w:rFonts w:ascii="Computer modern" w:hAnsi="Computer modern"/>
        </w:rPr>
        <w:t>ll stem diameter measurements</w:t>
      </w:r>
      <w:r w:rsidR="00E92394" w:rsidRPr="001332C1">
        <w:rPr>
          <w:rFonts w:ascii="Computer modern" w:hAnsi="Computer modern"/>
        </w:rPr>
        <w:t xml:space="preserve"> </w:t>
      </w:r>
      <w:r w:rsidRPr="001332C1">
        <w:rPr>
          <w:rFonts w:ascii="Computer modern" w:hAnsi="Computer modern"/>
        </w:rPr>
        <w:t>follow standard (above buttress) methods</w:t>
      </w:r>
      <w:r w:rsidR="003B0E38" w:rsidRPr="001332C1">
        <w:rPr>
          <w:rFonts w:ascii="Computer modern" w:hAnsi="Computer modern"/>
        </w:rPr>
        <w:t xml:space="preserve"> </w:t>
      </w:r>
      <w:r w:rsidR="00E92394" w:rsidRPr="001332C1">
        <w:rPr>
          <w:rFonts w:ascii="Computer modern" w:hAnsi="Computer modern"/>
        </w:rPr>
        <w:t xml:space="preserve">(see </w:t>
      </w:r>
      <w:r w:rsidR="00F1637E" w:rsidRPr="001332C1">
        <w:rPr>
          <w:rFonts w:ascii="Computer modern" w:hAnsi="Computer modern"/>
        </w:rPr>
        <w:t xml:space="preserve">Supplementary </w:t>
      </w:r>
      <w:r w:rsidR="00672A2F" w:rsidRPr="001332C1">
        <w:rPr>
          <w:rFonts w:ascii="Computer modern" w:hAnsi="Computer modern"/>
        </w:rPr>
        <w:t>Methods</w:t>
      </w:r>
      <w:r w:rsidR="00E92394" w:rsidRPr="001332C1">
        <w:rPr>
          <w:rFonts w:ascii="Computer modern" w:hAnsi="Computer modern"/>
        </w:rPr>
        <w:t xml:space="preserve"> for </w:t>
      </w:r>
      <w:r w:rsidR="003B0E38" w:rsidRPr="001332C1">
        <w:rPr>
          <w:rFonts w:ascii="Computer modern" w:hAnsi="Computer modern"/>
        </w:rPr>
        <w:t xml:space="preserve">full </w:t>
      </w:r>
      <w:r w:rsidR="002E7906" w:rsidRPr="001332C1">
        <w:rPr>
          <w:rFonts w:ascii="Computer modern" w:hAnsi="Computer modern"/>
        </w:rPr>
        <w:t>protocols</w:t>
      </w:r>
      <w:r w:rsidR="00E92394" w:rsidRPr="001332C1">
        <w:rPr>
          <w:rFonts w:ascii="Computer modern" w:hAnsi="Computer modern"/>
        </w:rPr>
        <w:t>).</w:t>
      </w:r>
      <w:r w:rsidR="002C1668" w:rsidRPr="001332C1">
        <w:rPr>
          <w:rFonts w:ascii="Computer modern" w:hAnsi="Computer modern"/>
        </w:rPr>
        <w:t xml:space="preserve"> </w:t>
      </w:r>
      <w:r w:rsidR="007D05A7" w:rsidRPr="001332C1">
        <w:rPr>
          <w:rFonts w:ascii="Computer modern" w:hAnsi="Computer modern"/>
        </w:rPr>
        <w:t xml:space="preserve">All stems </w:t>
      </w:r>
      <w:r w:rsidR="007D05A7" w:rsidRPr="001332C1">
        <w:rPr>
          <w:rFonts w:ascii="Times New Roman" w:hAnsi="Times New Roman" w:cs="Times New Roman"/>
        </w:rPr>
        <w:t>≥</w:t>
      </w:r>
      <w:r w:rsidR="007D05A7" w:rsidRPr="001332C1">
        <w:rPr>
          <w:rFonts w:ascii="Computer modern" w:hAnsi="Computer modern"/>
        </w:rPr>
        <w:t xml:space="preserve"> 10 cm </w:t>
      </w:r>
      <w:proofErr w:type="spellStart"/>
      <w:r w:rsidR="007D05A7" w:rsidRPr="001332C1">
        <w:rPr>
          <w:rFonts w:ascii="Computer modern" w:hAnsi="Computer modern"/>
        </w:rPr>
        <w:t>d.b.h</w:t>
      </w:r>
      <w:proofErr w:type="spellEnd"/>
      <w:r w:rsidR="007D05A7" w:rsidRPr="001332C1">
        <w:rPr>
          <w:rFonts w:ascii="Computer modern" w:hAnsi="Computer modern"/>
        </w:rPr>
        <w:t xml:space="preserve">. were measured. </w:t>
      </w:r>
      <w:r w:rsidR="009E525A" w:rsidRPr="001332C1">
        <w:rPr>
          <w:rFonts w:ascii="Computer modern" w:hAnsi="Computer modern"/>
        </w:rPr>
        <w:t>S</w:t>
      </w:r>
      <w:r w:rsidR="002E7906" w:rsidRPr="001332C1">
        <w:rPr>
          <w:rFonts w:ascii="Computer modern" w:hAnsi="Computer modern"/>
        </w:rPr>
        <w:t>ampling was</w:t>
      </w:r>
      <w:r w:rsidR="002C1668" w:rsidRPr="001332C1">
        <w:rPr>
          <w:rFonts w:ascii="Computer modern" w:hAnsi="Computer modern"/>
        </w:rPr>
        <w:t xml:space="preserve"> distributed across the </w:t>
      </w:r>
      <w:r w:rsidR="002E7906" w:rsidRPr="001332C1">
        <w:rPr>
          <w:rFonts w:ascii="Computer modern" w:hAnsi="Computer modern"/>
        </w:rPr>
        <w:t>world’s three largest tropical humid forest blocs</w:t>
      </w:r>
      <w:r w:rsidR="002C1668" w:rsidRPr="001332C1">
        <w:rPr>
          <w:rFonts w:ascii="Computer modern" w:hAnsi="Computer modern"/>
        </w:rPr>
        <w:t xml:space="preserve">, with 158 plots in South America, 162 in Africa and </w:t>
      </w:r>
      <w:r w:rsidR="00E31F98" w:rsidRPr="001332C1">
        <w:rPr>
          <w:rFonts w:ascii="Computer modern" w:hAnsi="Computer modern"/>
        </w:rPr>
        <w:t>40</w:t>
      </w:r>
      <w:r w:rsidR="002C1668" w:rsidRPr="001332C1">
        <w:rPr>
          <w:rFonts w:ascii="Computer modern" w:hAnsi="Computer modern"/>
        </w:rPr>
        <w:t xml:space="preserve"> in </w:t>
      </w:r>
      <w:r w:rsidR="00AB1128" w:rsidRPr="001332C1">
        <w:rPr>
          <w:rFonts w:ascii="Computer modern" w:hAnsi="Computer modern"/>
        </w:rPr>
        <w:t>Asia</w:t>
      </w:r>
      <w:r w:rsidR="00CF23B5" w:rsidRPr="001332C1">
        <w:rPr>
          <w:rFonts w:ascii="Computer modern" w:hAnsi="Computer modern"/>
        </w:rPr>
        <w:t xml:space="preserve"> (Fig. </w:t>
      </w:r>
      <w:r w:rsidR="00F1637E" w:rsidRPr="001332C1">
        <w:rPr>
          <w:rFonts w:ascii="Computer modern" w:hAnsi="Computer modern"/>
        </w:rPr>
        <w:t>3</w:t>
      </w:r>
      <w:r w:rsidR="002C1668" w:rsidRPr="001332C1">
        <w:rPr>
          <w:rFonts w:ascii="Computer modern" w:hAnsi="Computer modern"/>
        </w:rPr>
        <w:t xml:space="preserve">). </w:t>
      </w:r>
      <w:r w:rsidR="002E7906" w:rsidRPr="001332C1">
        <w:rPr>
          <w:rFonts w:ascii="Computer modern" w:hAnsi="Computer modern"/>
        </w:rPr>
        <w:t xml:space="preserve">These came from </w:t>
      </w:r>
      <w:r w:rsidR="00E31F98" w:rsidRPr="001332C1">
        <w:rPr>
          <w:rFonts w:ascii="Computer modern" w:hAnsi="Computer modern"/>
        </w:rPr>
        <w:t>166</w:t>
      </w:r>
      <w:r w:rsidR="002E7906" w:rsidRPr="001332C1">
        <w:rPr>
          <w:rFonts w:ascii="Computer modern" w:hAnsi="Computer modern"/>
        </w:rPr>
        <w:t xml:space="preserve"> discrete localities (South America </w:t>
      </w:r>
      <w:r w:rsidR="00E31F98" w:rsidRPr="001332C1">
        <w:rPr>
          <w:rFonts w:ascii="Computer modern" w:hAnsi="Computer modern"/>
        </w:rPr>
        <w:t>80</w:t>
      </w:r>
      <w:r w:rsidR="002E7906" w:rsidRPr="001332C1">
        <w:rPr>
          <w:rFonts w:ascii="Computer modern" w:hAnsi="Computer modern"/>
        </w:rPr>
        <w:t xml:space="preserve">, Africa </w:t>
      </w:r>
      <w:r w:rsidR="00E31F98" w:rsidRPr="001332C1">
        <w:rPr>
          <w:rFonts w:ascii="Computer modern" w:hAnsi="Computer modern"/>
        </w:rPr>
        <w:t>67</w:t>
      </w:r>
      <w:r w:rsidR="002E7906" w:rsidRPr="001332C1">
        <w:rPr>
          <w:rFonts w:ascii="Computer modern" w:hAnsi="Computer modern"/>
        </w:rPr>
        <w:t xml:space="preserve">, </w:t>
      </w:r>
      <w:r w:rsidR="00AB1128" w:rsidRPr="001332C1">
        <w:rPr>
          <w:rFonts w:ascii="Computer modern" w:hAnsi="Computer modern"/>
        </w:rPr>
        <w:t>Asia</w:t>
      </w:r>
      <w:r w:rsidR="002E7906" w:rsidRPr="001332C1">
        <w:rPr>
          <w:rFonts w:ascii="Computer modern" w:hAnsi="Computer modern"/>
        </w:rPr>
        <w:t xml:space="preserve"> </w:t>
      </w:r>
      <w:r w:rsidR="00E31F98" w:rsidRPr="001332C1">
        <w:rPr>
          <w:rFonts w:ascii="Computer modern" w:hAnsi="Computer modern"/>
        </w:rPr>
        <w:t>19</w:t>
      </w:r>
      <w:r w:rsidR="002E7906" w:rsidRPr="001332C1">
        <w:rPr>
          <w:rFonts w:ascii="Computer modern" w:hAnsi="Computer modern"/>
        </w:rPr>
        <w:t xml:space="preserve">), where a ‘locality’ is defined as </w:t>
      </w:r>
      <w:r w:rsidR="00E31F98" w:rsidRPr="001332C1">
        <w:rPr>
          <w:rFonts w:ascii="Computer modern" w:hAnsi="Computer modern"/>
        </w:rPr>
        <w:t>clusters of plots with</w:t>
      </w:r>
      <w:r w:rsidR="002E7906" w:rsidRPr="001332C1">
        <w:rPr>
          <w:rFonts w:ascii="Computer modern" w:hAnsi="Computer modern"/>
        </w:rPr>
        <w:t xml:space="preserve"> maximum </w:t>
      </w:r>
      <w:r w:rsidR="00E31F98" w:rsidRPr="001332C1">
        <w:rPr>
          <w:rFonts w:ascii="Computer modern" w:hAnsi="Computer modern"/>
        </w:rPr>
        <w:t>inter-plot distance of</w:t>
      </w:r>
      <w:r w:rsidR="002E7906" w:rsidRPr="001332C1">
        <w:rPr>
          <w:rFonts w:ascii="Computer modern" w:hAnsi="Computer modern"/>
        </w:rPr>
        <w:t xml:space="preserve"> 5 km</w:t>
      </w:r>
      <w:r w:rsidR="00E31F98" w:rsidRPr="001332C1">
        <w:rPr>
          <w:rFonts w:ascii="Computer modern" w:hAnsi="Computer modern"/>
        </w:rPr>
        <w:t xml:space="preserve">. </w:t>
      </w:r>
      <w:r w:rsidR="003B0E38" w:rsidRPr="001332C1">
        <w:rPr>
          <w:rFonts w:ascii="Computer modern" w:hAnsi="Computer modern"/>
        </w:rPr>
        <w:t>Plot data w</w:t>
      </w:r>
      <w:r w:rsidR="002E7906" w:rsidRPr="001332C1">
        <w:rPr>
          <w:rFonts w:ascii="Computer modern" w:hAnsi="Computer modern"/>
        </w:rPr>
        <w:t>ere</w:t>
      </w:r>
      <w:r w:rsidR="003B0E38" w:rsidRPr="001332C1">
        <w:rPr>
          <w:rFonts w:ascii="Computer modern" w:hAnsi="Computer modern"/>
        </w:rPr>
        <w:t xml:space="preserve"> </w:t>
      </w:r>
      <w:r w:rsidR="005552C0" w:rsidRPr="001332C1">
        <w:rPr>
          <w:rFonts w:ascii="Computer modern" w:hAnsi="Computer modern"/>
        </w:rPr>
        <w:t>curated</w:t>
      </w:r>
      <w:r w:rsidR="003B0E38" w:rsidRPr="001332C1">
        <w:rPr>
          <w:rFonts w:ascii="Computer modern" w:hAnsi="Computer modern"/>
        </w:rPr>
        <w:t xml:space="preserve"> in </w:t>
      </w:r>
      <w:r w:rsidR="002E7906" w:rsidRPr="001332C1">
        <w:rPr>
          <w:rFonts w:ascii="Computer modern" w:hAnsi="Computer modern"/>
        </w:rPr>
        <w:t>F</w:t>
      </w:r>
      <w:r w:rsidR="003B0E38" w:rsidRPr="001332C1">
        <w:rPr>
          <w:rFonts w:ascii="Computer modern" w:hAnsi="Computer modern"/>
        </w:rPr>
        <w:t>orest</w:t>
      </w:r>
      <w:r w:rsidR="002E7906" w:rsidRPr="001332C1">
        <w:rPr>
          <w:rFonts w:ascii="Computer modern" w:hAnsi="Computer modern"/>
        </w:rPr>
        <w:t>P</w:t>
      </w:r>
      <w:r w:rsidR="003B0E38" w:rsidRPr="001332C1">
        <w:rPr>
          <w:rFonts w:ascii="Computer modern" w:hAnsi="Computer modern"/>
        </w:rPr>
        <w:t xml:space="preserve">lots.net </w:t>
      </w:r>
      <w:hyperlink w:anchor="_ENREF_45" w:tooltip="Lopez-Gonzalez, 2011 #73"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Lopez-Gonzalez&lt;/Author&gt;&lt;Year&gt;2011&lt;/Year&gt;&lt;RecNum&gt;73&lt;/RecNum&gt;&lt;DisplayText&gt;&lt;style face="superscript"&gt;45&lt;/style&gt;&lt;/DisplayText&gt;&lt;record&gt;&lt;rec-number&gt;73&lt;/rec-number&gt;&lt;foreign-keys&gt;&lt;key app="EN" db-id="va9vtzde2xsrzkeeratxfea6ddx5e9x0592e"&gt;73&lt;/key&gt;&lt;/foreign-keys&gt;&lt;ref-type name="Journal Article"&gt;17&lt;/ref-type&gt;&lt;contributors&gt;&lt;authors&gt;&lt;author&gt;Lopez-Gonzalez, Gabriela&lt;/author&gt;&lt;author&gt;Lewis, Simon L.&lt;/author&gt;&lt;author&gt;Burkitt, Mark&lt;/author&gt;&lt;author&gt;Phillips, Oliver L.&lt;/author&gt;&lt;/authors&gt;&lt;/contributors&gt;&lt;titles&gt;&lt;title&gt;ForestPlots.net: a web application and research tool to manage and analyse tropical forest plot data&lt;/title&gt;&lt;secondary-title&gt;Journal of Vegetation Science&lt;/secondary-title&gt;&lt;/titles&gt;&lt;periodical&gt;&lt;full-title&gt;Journal of Vegetation Science&lt;/full-title&gt;&lt;/periodical&gt;&lt;pages&gt;610-613&lt;/pages&gt;&lt;volume&gt;22&lt;/volume&gt;&lt;number&gt;4&lt;/number&gt;&lt;keywords&gt;&lt;keyword&gt;Carbon dynamics&lt;/keyword&gt;&lt;keyword&gt;Climate change&lt;/keyword&gt;&lt;keyword&gt;Data management&lt;/keyword&gt;&lt;keyword&gt;Ecoinformatics&lt;/keyword&gt;&lt;keyword&gt;Long-term plots&lt;/keyword&gt;&lt;keyword&gt;Tropical forest&lt;/keyword&gt;&lt;keyword&gt;Vegetation database&lt;/keyword&gt;&lt;/keywords&gt;&lt;dates&gt;&lt;year&gt;2011&lt;/year&gt;&lt;/dates&gt;&lt;publisher&gt;Blackwell Publishing Ltd&lt;/publisher&gt;&lt;isbn&gt;1654-1103&lt;/isbn&gt;&lt;urls&gt;&lt;related-urls&gt;&lt;url&gt;http://dx.doi.org/10.1111/j.1654-1103.2011.01312.x&lt;/url&gt;&lt;/related-urls&gt;&lt;/urls&gt;&lt;electronic-resource-num&gt;10.1111/j.1654-1103.2011.01312.x&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45</w:t>
        </w:r>
        <w:r w:rsidR="00BF7416" w:rsidRPr="001332C1">
          <w:rPr>
            <w:rFonts w:ascii="Computer modern" w:hAnsi="Computer modern"/>
          </w:rPr>
          <w:fldChar w:fldCharType="end"/>
        </w:r>
      </w:hyperlink>
      <w:r w:rsidR="00A56458">
        <w:rPr>
          <w:rFonts w:ascii="Computer modern" w:hAnsi="Computer modern"/>
        </w:rPr>
        <w:t xml:space="preserve"> or using </w:t>
      </w:r>
      <w:r w:rsidR="006C5EA4">
        <w:rPr>
          <w:rFonts w:ascii="Computer modern" w:hAnsi="Computer modern"/>
        </w:rPr>
        <w:t>equivalent</w:t>
      </w:r>
      <w:r w:rsidR="00A56458">
        <w:rPr>
          <w:rFonts w:ascii="Computer modern" w:hAnsi="Computer modern"/>
        </w:rPr>
        <w:t xml:space="preserve"> offline procedures</w:t>
      </w:r>
      <w:r w:rsidR="003B0E38" w:rsidRPr="001332C1">
        <w:rPr>
          <w:rFonts w:ascii="Computer modern" w:hAnsi="Computer modern"/>
        </w:rPr>
        <w:t xml:space="preserve">, with each plot </w:t>
      </w:r>
      <w:r w:rsidR="00845787" w:rsidRPr="001332C1">
        <w:rPr>
          <w:rFonts w:ascii="Computer modern" w:hAnsi="Computer modern"/>
        </w:rPr>
        <w:t xml:space="preserve">following </w:t>
      </w:r>
      <w:r w:rsidR="003B0E38" w:rsidRPr="001332C1">
        <w:rPr>
          <w:rFonts w:ascii="Computer modern" w:hAnsi="Computer modern"/>
        </w:rPr>
        <w:t xml:space="preserve">the same quality control and subsequent calculation </w:t>
      </w:r>
      <w:r w:rsidR="005552C0" w:rsidRPr="001332C1">
        <w:rPr>
          <w:rFonts w:ascii="Computer modern" w:hAnsi="Computer modern"/>
        </w:rPr>
        <w:t>protocol</w:t>
      </w:r>
      <w:r w:rsidR="003B0E38" w:rsidRPr="001332C1">
        <w:rPr>
          <w:rFonts w:ascii="Computer modern" w:hAnsi="Computer modern"/>
        </w:rPr>
        <w:t xml:space="preserve">. </w:t>
      </w:r>
      <w:r w:rsidR="00292909" w:rsidRPr="001332C1">
        <w:rPr>
          <w:rFonts w:ascii="Computer modern" w:hAnsi="Computer modern"/>
        </w:rPr>
        <w:t>Aboveground</w:t>
      </w:r>
      <w:r w:rsidR="009404B0" w:rsidRPr="001332C1">
        <w:rPr>
          <w:rFonts w:ascii="Computer modern" w:hAnsi="Computer modern"/>
        </w:rPr>
        <w:t xml:space="preserve"> biomass (AGB) </w:t>
      </w:r>
      <w:r w:rsidR="002C1668" w:rsidRPr="001332C1">
        <w:rPr>
          <w:rFonts w:ascii="Computer modern" w:hAnsi="Computer modern"/>
        </w:rPr>
        <w:t xml:space="preserve">was estimated for each stem using the </w:t>
      </w:r>
      <w:proofErr w:type="spellStart"/>
      <w:r w:rsidR="002C1668" w:rsidRPr="001332C1">
        <w:rPr>
          <w:rFonts w:ascii="Computer modern" w:hAnsi="Computer modern"/>
        </w:rPr>
        <w:t>allometric</w:t>
      </w:r>
      <w:proofErr w:type="spellEnd"/>
      <w:r w:rsidR="002C1668" w:rsidRPr="001332C1">
        <w:rPr>
          <w:rFonts w:ascii="Computer modern" w:hAnsi="Computer modern"/>
        </w:rPr>
        <w:t xml:space="preserve"> equation AGB = 0.0673 x (ρ</w:t>
      </w:r>
      <w:r w:rsidR="002C1668" w:rsidRPr="001332C1">
        <w:rPr>
          <w:rFonts w:ascii="Computer modern" w:hAnsi="Computer modern"/>
          <w:i/>
        </w:rPr>
        <w:t>D</w:t>
      </w:r>
      <w:r w:rsidR="002C1668" w:rsidRPr="001332C1">
        <w:rPr>
          <w:rFonts w:ascii="Computer modern" w:hAnsi="Computer modern"/>
          <w:vertAlign w:val="superscript"/>
        </w:rPr>
        <w:t>2</w:t>
      </w:r>
      <w:r w:rsidR="002C1668" w:rsidRPr="001332C1">
        <w:rPr>
          <w:rFonts w:ascii="Computer modern" w:hAnsi="Computer modern"/>
          <w:i/>
        </w:rPr>
        <w:t>H</w:t>
      </w:r>
      <w:r w:rsidR="002C1668" w:rsidRPr="001332C1">
        <w:rPr>
          <w:rFonts w:ascii="Computer modern" w:hAnsi="Computer modern"/>
        </w:rPr>
        <w:t>)</w:t>
      </w:r>
      <w:r w:rsidR="002C1668" w:rsidRPr="001332C1">
        <w:rPr>
          <w:rFonts w:ascii="Computer modern" w:hAnsi="Computer modern"/>
          <w:vertAlign w:val="superscript"/>
        </w:rPr>
        <w:t>0.976</w:t>
      </w:r>
      <w:r w:rsidR="00E847D0" w:rsidRPr="001332C1">
        <w:rPr>
          <w:rFonts w:ascii="Computer modern" w:hAnsi="Computer modern"/>
        </w:rPr>
        <w:t>,</w:t>
      </w:r>
      <w:r w:rsidR="002C1668" w:rsidRPr="001332C1">
        <w:rPr>
          <w:rFonts w:ascii="Computer modern" w:hAnsi="Computer modern"/>
          <w:vertAlign w:val="superscript"/>
        </w:rPr>
        <w:t xml:space="preserve"> </w:t>
      </w:r>
      <w:r w:rsidR="00BF6A08" w:rsidRPr="001332C1">
        <w:rPr>
          <w:rFonts w:ascii="Computer modern" w:hAnsi="Computer modern"/>
        </w:rPr>
        <w:t xml:space="preserve">from </w:t>
      </w:r>
      <w:hyperlink w:anchor="_ENREF_46" w:tooltip="Chave, 2014 #81"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Chave&lt;/Author&gt;&lt;Year&gt;2014&lt;/Year&gt;&lt;RecNum&gt;81&lt;/RecNum&gt;&lt;DisplayText&gt;&lt;style face="superscript"&gt;46&lt;/style&gt;&lt;/DisplayText&gt;&lt;record&gt;&lt;rec-number&gt;81&lt;/rec-number&gt;&lt;foreign-keys&gt;&lt;key app="EN" db-id="va9vtzde2xsrzkeeratxfea6ddx5e9x0592e"&gt;81&lt;/key&gt;&lt;/foreign-keys&gt;&lt;ref-type name="Journal Article"&gt;17&lt;/ref-type&gt;&lt;contributors&gt;&lt;authors&gt;&lt;author&gt;Chave, J</w:instrText>
        </w:r>
        <w:r w:rsidR="00BF7416" w:rsidRPr="001332C1">
          <w:rPr>
            <w:rFonts w:ascii="Computer modern" w:hAnsi="Computer modern" w:hint="eastAsia"/>
          </w:rPr>
          <w:instrText>é</w:instrText>
        </w:r>
        <w:r w:rsidR="00BF7416" w:rsidRPr="001332C1">
          <w:rPr>
            <w:rFonts w:ascii="Computer modern" w:hAnsi="Computer modern"/>
          </w:rPr>
          <w:instrText>r</w:instrText>
        </w:r>
        <w:r w:rsidR="00BF7416" w:rsidRPr="001332C1">
          <w:rPr>
            <w:rFonts w:ascii="Computer modern" w:hAnsi="Computer modern" w:hint="eastAsia"/>
          </w:rPr>
          <w:instrText>ô</w:instrText>
        </w:r>
        <w:r w:rsidR="00BF7416" w:rsidRPr="001332C1">
          <w:rPr>
            <w:rFonts w:ascii="Computer modern" w:hAnsi="Computer modern"/>
          </w:rPr>
          <w:instrText>me&lt;/author&gt;&lt;author&gt;R</w:instrText>
        </w:r>
        <w:r w:rsidR="00BF7416" w:rsidRPr="001332C1">
          <w:rPr>
            <w:rFonts w:ascii="Computer modern" w:hAnsi="Computer modern" w:hint="eastAsia"/>
          </w:rPr>
          <w:instrText>é</w:instrText>
        </w:r>
        <w:r w:rsidR="00BF7416" w:rsidRPr="001332C1">
          <w:rPr>
            <w:rFonts w:ascii="Computer modern" w:hAnsi="Computer modern"/>
          </w:rPr>
          <w:instrText>jou-M</w:instrText>
        </w:r>
        <w:r w:rsidR="00BF7416" w:rsidRPr="001332C1">
          <w:rPr>
            <w:rFonts w:ascii="Computer modern" w:hAnsi="Computer modern" w:hint="eastAsia"/>
          </w:rPr>
          <w:instrText>é</w:instrText>
        </w:r>
        <w:r w:rsidR="00BF7416" w:rsidRPr="001332C1">
          <w:rPr>
            <w:rFonts w:ascii="Computer modern" w:hAnsi="Computer modern"/>
          </w:rPr>
          <w:instrText>chain, Maxime&lt;/author&gt;&lt;author&gt;B</w:instrText>
        </w:r>
        <w:r w:rsidR="00BF7416" w:rsidRPr="001332C1">
          <w:rPr>
            <w:rFonts w:ascii="Computer modern" w:hAnsi="Computer modern" w:hint="eastAsia"/>
          </w:rPr>
          <w:instrText>ú</w:instrText>
        </w:r>
        <w:r w:rsidR="00BF7416" w:rsidRPr="001332C1">
          <w:rPr>
            <w:rFonts w:ascii="Computer modern" w:hAnsi="Computer modern"/>
          </w:rPr>
          <w:instrText>rquez, Alberto&lt;/author&gt;&lt;author&gt;Chidumayo, Emmanuel&lt;/author&gt;&lt;author&gt;Colgan, Matthew S.&lt;/author&gt;&lt;author&gt;Delitti, Welington B. C.&lt;/author&gt;&lt;author&gt;Duque, Alvaro&lt;/author&gt;&lt;author&gt;Eid, Tron&lt;/author&gt;&lt;author&gt;Fearnside, Philip M.&lt;/author&gt;&lt;author&gt;Goodman, Rosa C.&lt;/author&gt;&lt;author&gt;Henry, Matieu&lt;/author&gt;&lt;author&gt;Mart</w:instrText>
        </w:r>
        <w:r w:rsidR="00BF7416" w:rsidRPr="001332C1">
          <w:rPr>
            <w:rFonts w:ascii="Computer modern" w:hAnsi="Computer modern" w:hint="eastAsia"/>
          </w:rPr>
          <w:instrText>í</w:instrText>
        </w:r>
        <w:r w:rsidR="00BF7416" w:rsidRPr="001332C1">
          <w:rPr>
            <w:rFonts w:ascii="Computer modern" w:hAnsi="Computer modern"/>
          </w:rPr>
          <w:instrText>nez-Yr</w:instrText>
        </w:r>
        <w:r w:rsidR="00BF7416" w:rsidRPr="001332C1">
          <w:rPr>
            <w:rFonts w:ascii="Computer modern" w:hAnsi="Computer modern" w:hint="eastAsia"/>
          </w:rPr>
          <w:instrText>í</w:instrText>
        </w:r>
        <w:r w:rsidR="00BF7416" w:rsidRPr="001332C1">
          <w:rPr>
            <w:rFonts w:ascii="Computer modern" w:hAnsi="Computer modern"/>
          </w:rPr>
          <w:instrText>zar, Angelina&lt;/author&gt;&lt;author&gt;Mugasha, Wilson A.&lt;/author&gt;&lt;author&gt;Muller-Landau, Helene C.&lt;/author&gt;&lt;author&gt;Mencuccini, Maurizio&lt;/author&gt;&lt;author&gt;Nelson, Bruce W.&lt;/author&gt;&lt;author&gt;Ngomanda, Alfred&lt;/author&gt;&lt;author&gt;Nogueira, Euler M.&lt;/author&gt;&lt;author&gt;Ortiz-Malavassi, Edgar&lt;/author&gt;&lt;author&gt;P</w:instrText>
        </w:r>
        <w:r w:rsidR="00BF7416" w:rsidRPr="001332C1">
          <w:rPr>
            <w:rFonts w:ascii="Computer modern" w:hAnsi="Computer modern" w:hint="eastAsia"/>
          </w:rPr>
          <w:instrText>é</w:instrText>
        </w:r>
        <w:r w:rsidR="00BF7416" w:rsidRPr="001332C1">
          <w:rPr>
            <w:rFonts w:ascii="Computer modern" w:hAnsi="Computer modern"/>
          </w:rPr>
          <w:instrText>lissier, Rapha</w:instrText>
        </w:r>
        <w:r w:rsidR="00BF7416" w:rsidRPr="001332C1">
          <w:rPr>
            <w:rFonts w:ascii="Computer modern" w:hAnsi="Computer modern" w:hint="eastAsia"/>
          </w:rPr>
          <w:instrText>ë</w:instrText>
        </w:r>
        <w:r w:rsidR="00BF7416" w:rsidRPr="001332C1">
          <w:rPr>
            <w:rFonts w:ascii="Computer modern" w:hAnsi="Computer modern"/>
          </w:rPr>
          <w:instrText>l&lt;/author&gt;&lt;author&gt;Ploton, Pierre&lt;/author&gt;&lt;author&gt;Ryan, Casey M.&lt;/author&gt;&lt;author&gt;Saldarriaga, Juan G.&lt;/author&gt;&lt;author&gt;Vieilledent, Ghislain&lt;/author&gt;&lt;/authors&gt;&lt;/contributors&gt;&lt;titles&gt;&lt;title&gt;Improved allometric models to estimate the aboveground biomass of tropical trees&lt;/title&gt;&lt;secondary-title&gt;Global Change Biology&lt;/secondary-title&gt;&lt;/titles&gt;&lt;periodical&gt;&lt;full-title&gt;Global Change Biology&lt;/full-title&gt;&lt;/periodical&gt;&lt;pages&gt;3177-3190&lt;/pages&gt;&lt;volume&gt;20&lt;/volume&gt;&lt;number&gt;10&lt;/number&gt;&lt;keywords&gt;&lt;keyword&gt;carbon&lt;/keyword&gt;&lt;keyword&gt;forest inventory&lt;/keyword&gt;&lt;keyword&gt;global carbon cycling&lt;/keyword&gt;&lt;keyword&gt;plant allometry&lt;/keyword&gt;&lt;keyword&gt;tree height&lt;/keyword&gt;&lt;keyword&gt;tropics&lt;/keyword&gt;&lt;/keywords&gt;&lt;dates&gt;&lt;year&gt;2014&lt;/year&gt;&lt;/dates&gt;&lt;isbn&gt;1365-2486&lt;/isbn&gt;&lt;urls&gt;&lt;related-urls&gt;&lt;url&gt;http://dx.doi.org/10.1111/gcb.12629&lt;/url&gt;&lt;/related-urls&gt;&lt;/urls&gt;&lt;electronic-resource-num&gt;10.1111/gcb.12629&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46</w:t>
        </w:r>
        <w:r w:rsidR="00BF7416" w:rsidRPr="001332C1">
          <w:rPr>
            <w:rFonts w:ascii="Computer modern" w:hAnsi="Computer modern"/>
          </w:rPr>
          <w:fldChar w:fldCharType="end"/>
        </w:r>
      </w:hyperlink>
      <w:r w:rsidR="00BF6A08" w:rsidRPr="001332C1">
        <w:rPr>
          <w:rFonts w:ascii="Computer modern" w:hAnsi="Computer modern"/>
        </w:rPr>
        <w:t>,</w:t>
      </w:r>
      <w:r w:rsidR="002C1668" w:rsidRPr="001332C1">
        <w:rPr>
          <w:rFonts w:ascii="Computer modern" w:hAnsi="Computer modern"/>
        </w:rPr>
        <w:t xml:space="preserve"> where ρ is stem wood density (in g.cm</w:t>
      </w:r>
      <w:r w:rsidR="002C1668" w:rsidRPr="001332C1">
        <w:rPr>
          <w:rFonts w:ascii="Computer modern" w:hAnsi="Computer modern"/>
          <w:vertAlign w:val="superscript"/>
        </w:rPr>
        <w:t>-3</w:t>
      </w:r>
      <w:r w:rsidR="002C1668" w:rsidRPr="001332C1">
        <w:rPr>
          <w:rFonts w:ascii="Computer modern" w:hAnsi="Computer modern"/>
        </w:rPr>
        <w:t xml:space="preserve">) obtained from a </w:t>
      </w:r>
      <w:r w:rsidR="005552C0" w:rsidRPr="001332C1">
        <w:rPr>
          <w:rFonts w:ascii="Computer modern" w:hAnsi="Computer modern"/>
        </w:rPr>
        <w:t>world</w:t>
      </w:r>
      <w:r w:rsidR="002C1668" w:rsidRPr="001332C1">
        <w:rPr>
          <w:rFonts w:ascii="Computer modern" w:hAnsi="Computer modern"/>
        </w:rPr>
        <w:t xml:space="preserve"> database </w:t>
      </w:r>
      <w:r w:rsidR="00260A75" w:rsidRPr="001332C1">
        <w:rPr>
          <w:rFonts w:ascii="Computer modern" w:hAnsi="Computer modern"/>
        </w:rPr>
        <w:fldChar w:fldCharType="begin">
          <w:fldData xml:space="preserve">PEVuZE5vdGU+PENpdGU+PEF1dGhvcj5DaGF2ZTwvQXV0aG9yPjxZZWFyPjIwMDk8L1llYXI+PFJl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</w:fldData>
        </w:fldChar>
      </w:r>
      <w:r w:rsidR="00B75662" w:rsidRPr="001332C1">
        <w:rPr>
          <w:rFonts w:ascii="Computer modern" w:hAnsi="Computer modern"/>
        </w:rPr>
        <w:instrText xml:space="preserve"> ADDIN EN.CITE </w:instrText>
      </w:r>
      <w:r w:rsidR="00B75662" w:rsidRPr="001332C1">
        <w:rPr>
          <w:rFonts w:ascii="Computer modern" w:hAnsi="Computer modern"/>
        </w:rPr>
        <w:fldChar w:fldCharType="begin">
          <w:fldData xml:space="preserve">PEVuZE5vdGU+PENpdGU+PEF1dGhvcj5DaGF2ZTwvQXV0aG9yPjxZZWFyPjIwMDk8L1llYXI+PFJl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</w:fldData>
        </w:fldChar>
      </w:r>
      <w:r w:rsidR="00B75662" w:rsidRPr="001332C1">
        <w:rPr>
          <w:rFonts w:ascii="Computer modern" w:hAnsi="Computer modern"/>
        </w:rPr>
        <w:instrText xml:space="preserve"> ADDIN EN.CITE.DATA </w:instrText>
      </w:r>
      <w:r w:rsidR="00B75662" w:rsidRPr="001332C1">
        <w:rPr>
          <w:rFonts w:ascii="Computer modern" w:hAnsi="Computer modern"/>
        </w:rPr>
      </w:r>
      <w:r w:rsidR="00B75662" w:rsidRPr="001332C1">
        <w:rPr>
          <w:rFonts w:ascii="Computer modern" w:hAnsi="Computer modern"/>
        </w:rPr>
        <w:fldChar w:fldCharType="end"/>
      </w:r>
      <w:r w:rsidR="00260A75" w:rsidRPr="001332C1">
        <w:rPr>
          <w:rFonts w:ascii="Computer modern" w:hAnsi="Computer modern"/>
        </w:rPr>
      </w:r>
      <w:r w:rsidR="00260A75" w:rsidRPr="001332C1">
        <w:rPr>
          <w:rFonts w:ascii="Computer modern" w:hAnsi="Computer modern"/>
        </w:rPr>
        <w:fldChar w:fldCharType="separate"/>
      </w:r>
      <w:hyperlink w:anchor="_ENREF_47" w:tooltip="Chave, 2009 #74" w:history="1">
        <w:r w:rsidR="00BF7416" w:rsidRPr="001332C1">
          <w:rPr>
            <w:rFonts w:ascii="Computer modern" w:hAnsi="Computer modern"/>
            <w:noProof/>
            <w:vertAlign w:val="superscript"/>
          </w:rPr>
          <w:t>47</w:t>
        </w:r>
      </w:hyperlink>
      <w:r w:rsidR="00B75662" w:rsidRPr="001332C1">
        <w:rPr>
          <w:rFonts w:ascii="Computer modern" w:hAnsi="Computer modern"/>
          <w:noProof/>
          <w:vertAlign w:val="superscript"/>
        </w:rPr>
        <w:t>,</w:t>
      </w:r>
      <w:hyperlink w:anchor="_ENREF_48" w:tooltip="Zanne, 2009 #75" w:history="1">
        <w:r w:rsidR="00BF7416" w:rsidRPr="001332C1">
          <w:rPr>
            <w:rFonts w:ascii="Computer modern" w:hAnsi="Computer modern"/>
            <w:noProof/>
            <w:vertAlign w:val="superscript"/>
          </w:rPr>
          <w:t>48</w:t>
        </w:r>
      </w:hyperlink>
      <w:r w:rsidR="00260A75" w:rsidRPr="001332C1">
        <w:rPr>
          <w:rFonts w:ascii="Computer modern" w:hAnsi="Computer modern"/>
        </w:rPr>
        <w:fldChar w:fldCharType="end"/>
      </w:r>
      <w:r w:rsidR="002C1668" w:rsidRPr="001332C1">
        <w:rPr>
          <w:rFonts w:ascii="Computer modern" w:hAnsi="Computer modern"/>
        </w:rPr>
        <w:t xml:space="preserve">, D is stem diameter (in cm) at 1.3m or above buttresses, and </w:t>
      </w:r>
      <w:proofErr w:type="spellStart"/>
      <w:r w:rsidR="002C1668" w:rsidRPr="001332C1">
        <w:rPr>
          <w:rFonts w:ascii="Computer modern" w:hAnsi="Computer modern"/>
        </w:rPr>
        <w:t>H</w:t>
      </w:r>
      <w:r w:rsidR="00E847D0" w:rsidRPr="001332C1">
        <w:rPr>
          <w:rFonts w:ascii="Computer modern" w:hAnsi="Computer modern"/>
        </w:rPr>
        <w:t xml:space="preserve"> </w:t>
      </w:r>
      <w:r w:rsidR="002C1668" w:rsidRPr="001332C1">
        <w:rPr>
          <w:rFonts w:ascii="Computer modern" w:hAnsi="Computer modern"/>
        </w:rPr>
        <w:t>is</w:t>
      </w:r>
      <w:proofErr w:type="spellEnd"/>
      <w:r w:rsidR="002C1668" w:rsidRPr="001332C1">
        <w:rPr>
          <w:rFonts w:ascii="Computer modern" w:hAnsi="Computer modern"/>
        </w:rPr>
        <w:t xml:space="preserve"> height (in m), the latter estimated using regional height-diameter Weibull equations </w:t>
      </w:r>
      <w:hyperlink w:anchor="_ENREF_49" w:tooltip="Feldpausch, 2012 #77"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Feldpausch&lt;/Author&gt;&lt;Year&gt;2012&lt;/Year&gt;&lt;RecNum&gt;77&lt;/RecNum&gt;&lt;DisplayText&gt;&lt;style face="superscript"&gt;49&lt;/style&gt;&lt;/DisplayText&gt;&lt;record&gt;&lt;rec-number&gt;77&lt;/rec-number&gt;&lt;foreign-keys&gt;&lt;key app="EN" db-id="va9vtzde2xsrzkeeratxfea6ddx5e9x0592e"&gt;77&lt;/key&gt;&lt;/foreign-keys&gt;&lt;ref-type name="Journal Article"&gt;17&lt;/ref-type&gt;&lt;contributors&gt;&lt;authors&gt;&lt;author&gt;Feldpausch, T. R.&lt;/author&gt;&lt;author&gt;Lloyd, J.&lt;/author&gt;&lt;author&gt;Lewis, S. L.&lt;/author&gt;&lt;author&gt;Brienen, R. J. W.&lt;/author&gt;&lt;author&gt;Gloor, E.&lt;/author&gt;&lt;author&gt;Mendoza, A. Monteagudo&lt;/author&gt;&lt;author&gt;Lopez-Gonzalez, G.&lt;/author&gt;&lt;author&gt;Banin, L.&lt;/author&gt;&lt;author&gt;Salim, K. Abu&lt;/author&gt;&lt;author&gt;Affum-Baffoe, K.&lt;/author&gt;&lt;/authors&gt;&lt;/contributors&gt;&lt;titles&gt;&lt;title&gt;Tree height integrated into pantropical forest biomass estimates&lt;/title&gt;&lt;secondary-title&gt;Biogeosciences&lt;/secondary-title&gt;&lt;/titles&gt;&lt;periodical&gt;&lt;full-title&gt;Biogeosciences&lt;/full-title&gt;&lt;/periodical&gt;&lt;pages&gt;3381-3403&lt;/pages&gt;&lt;volume&gt;9&lt;/volume&gt;&lt;dates&gt;&lt;year&gt;2012&lt;/year&gt;&lt;/dates&gt;&lt;urls&gt;&lt;/urls&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49</w:t>
        </w:r>
        <w:r w:rsidR="00BF7416" w:rsidRPr="001332C1">
          <w:rPr>
            <w:rFonts w:ascii="Computer modern" w:hAnsi="Computer modern"/>
          </w:rPr>
          <w:fldChar w:fldCharType="end"/>
        </w:r>
      </w:hyperlink>
      <w:r w:rsidR="002C1668" w:rsidRPr="001332C1">
        <w:rPr>
          <w:rFonts w:ascii="Computer modern" w:hAnsi="Computer modern"/>
        </w:rPr>
        <w:t xml:space="preserve">. </w:t>
      </w:r>
      <w:r w:rsidR="009404B0" w:rsidRPr="001332C1">
        <w:rPr>
          <w:rFonts w:ascii="Computer modern" w:hAnsi="Computer modern"/>
        </w:rPr>
        <w:t xml:space="preserve">AGB </w:t>
      </w:r>
      <w:r w:rsidR="009E525A" w:rsidRPr="001332C1">
        <w:rPr>
          <w:rFonts w:ascii="Computer modern" w:hAnsi="Computer modern"/>
        </w:rPr>
        <w:t xml:space="preserve">values </w:t>
      </w:r>
      <w:r w:rsidR="009404B0" w:rsidRPr="001332C1">
        <w:rPr>
          <w:rFonts w:ascii="Computer modern" w:hAnsi="Computer modern"/>
        </w:rPr>
        <w:t>were converte</w:t>
      </w:r>
      <w:r w:rsidR="00F2337F">
        <w:rPr>
          <w:rFonts w:ascii="Computer modern" w:hAnsi="Computer modern"/>
        </w:rPr>
        <w:t>d to estimates of carbon</w:t>
      </w:r>
      <w:r w:rsidR="009404B0" w:rsidRPr="001332C1">
        <w:rPr>
          <w:rFonts w:ascii="Computer modern" w:hAnsi="Computer modern"/>
        </w:rPr>
        <w:t xml:space="preserve"> using the mean carbon fraction for tropical angiosperms, 47.1%, from </w:t>
      </w:r>
      <w:hyperlink w:anchor="_ENREF_50" w:tooltip="Thomas, 2012 #160"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Thomas&lt;/Author&gt;&lt;Year&gt;2012&lt;/Year&gt;&lt;RecNum&gt;160&lt;/RecNum&gt;&lt;DisplayText&gt;&lt;style face="superscript"&gt;50&lt;/style&gt;&lt;/DisplayText&gt;&lt;record&gt;&lt;rec-number&gt;160&lt;/rec-number&gt;&lt;foreign-keys&gt;&lt;key app="EN" db-id="va9vtzde2xsrzkeeratxfea6ddx5e9x0592e"&gt;160&lt;/key&gt;&lt;/foreign-keys&gt;&lt;ref-type name="Journal Article"&gt;17&lt;/ref-type&gt;&lt;contributors&gt;&lt;authors&gt;&lt;author&gt;Thomas, Sean C.&lt;/author&gt;&lt;author&gt;Martin, Adam R.&lt;/author&gt;&lt;/authors&gt;&lt;/contributors&gt;&lt;titles&gt;&lt;title&gt;Carbon Content of Tree Tissues: A Synthesis&lt;/title&gt;&lt;secondary-title&gt;Forests&lt;/secondary-title&gt;&lt;/titles&gt;&lt;periodical&gt;&lt;full-title&gt;Forests&lt;/full-title&gt;&lt;/periodical&gt;&lt;pages&gt;332-352&lt;/pages&gt;&lt;volume&gt;3&lt;/volume&gt;&lt;number&gt;2&lt;/number&gt;&lt;dates&gt;&lt;year&gt;2012&lt;/year&gt;&lt;/dates&gt;&lt;isbn&gt;1999-4907&lt;/isbn&gt;&lt;accession-num&gt;doi:10.3390/f3020332&lt;/accession-num&gt;&lt;urls&gt;&lt;related-urls&gt;&lt;url&gt;http://www.mdpi.com/1999-4907/3/2/332&lt;/url&gt;&lt;/related-urls&gt;&lt;/urls&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50</w:t>
        </w:r>
        <w:r w:rsidR="00BF7416" w:rsidRPr="001332C1">
          <w:rPr>
            <w:rFonts w:ascii="Computer modern" w:hAnsi="Computer modern"/>
          </w:rPr>
          <w:fldChar w:fldCharType="end"/>
        </w:r>
      </w:hyperlink>
      <w:r w:rsidR="009404B0" w:rsidRPr="001332C1">
        <w:rPr>
          <w:rFonts w:ascii="Computer modern" w:hAnsi="Computer modern"/>
        </w:rPr>
        <w:t xml:space="preserve">. </w:t>
      </w:r>
      <w:r w:rsidR="002C1668" w:rsidRPr="001332C1">
        <w:rPr>
          <w:rFonts w:ascii="Computer modern" w:hAnsi="Computer modern"/>
        </w:rPr>
        <w:t xml:space="preserve">Taxon richness was estimated as the sum of identified species and </w:t>
      </w:r>
      <w:proofErr w:type="spellStart"/>
      <w:r w:rsidR="002C1668" w:rsidRPr="001332C1">
        <w:rPr>
          <w:rFonts w:ascii="Computer modern" w:hAnsi="Computer modern"/>
        </w:rPr>
        <w:t>morphospecies</w:t>
      </w:r>
      <w:proofErr w:type="spellEnd"/>
      <w:r w:rsidR="002C1668" w:rsidRPr="001332C1">
        <w:rPr>
          <w:rFonts w:ascii="Computer modern" w:hAnsi="Computer modern"/>
        </w:rPr>
        <w:t xml:space="preserve"> plus the estimated number of unidentified taxa based on observed richness per </w:t>
      </w:r>
      <w:r w:rsidR="002C1668" w:rsidRPr="001332C1">
        <w:rPr>
          <w:rFonts w:ascii="Computer modern" w:hAnsi="Computer modern"/>
        </w:rPr>
        <w:lastRenderedPageBreak/>
        <w:t xml:space="preserve">stem ratios (details in </w:t>
      </w:r>
      <w:r w:rsidR="00F1637E" w:rsidRPr="001332C1">
        <w:rPr>
          <w:rFonts w:ascii="Computer modern" w:hAnsi="Computer modern"/>
        </w:rPr>
        <w:t xml:space="preserve">Supplementary </w:t>
      </w:r>
      <w:r w:rsidR="00672A2F" w:rsidRPr="001332C1">
        <w:rPr>
          <w:rFonts w:ascii="Computer modern" w:hAnsi="Computer modern"/>
        </w:rPr>
        <w:t>Methods</w:t>
      </w:r>
      <w:r w:rsidR="002C1668" w:rsidRPr="001332C1">
        <w:rPr>
          <w:rFonts w:ascii="Computer modern" w:hAnsi="Computer modern"/>
        </w:rPr>
        <w:t>)</w:t>
      </w:r>
      <w:r w:rsidR="00641D7A" w:rsidRPr="001332C1">
        <w:rPr>
          <w:rFonts w:ascii="Computer modern" w:hAnsi="Computer modern"/>
        </w:rPr>
        <w:t>. Richness per 300 stems was estimated using individual based rarefaction</w:t>
      </w:r>
      <w:r w:rsidR="002C1668" w:rsidRPr="001332C1">
        <w:rPr>
          <w:rFonts w:ascii="Computer modern" w:hAnsi="Computer modern"/>
        </w:rPr>
        <w:t>.</w:t>
      </w:r>
    </w:p>
    <w:p w14:paraId="7CEA7F84" w14:textId="2455F5F2" w:rsidR="003421B6" w:rsidRPr="001332C1" w:rsidRDefault="00D70945" w:rsidP="00C6428D">
      <w:pPr>
        <w:spacing w:line="480" w:lineRule="auto"/>
        <w:rPr>
          <w:rFonts w:ascii="Computer modern" w:hAnsi="Computer modern"/>
        </w:rPr>
      </w:pPr>
      <w:r w:rsidRPr="001332C1">
        <w:rPr>
          <w:rFonts w:ascii="Computer modern" w:hAnsi="Computer modern"/>
        </w:rPr>
        <w:t>Differences in diversity and carbon among continents were assessed using analysis of variance.</w:t>
      </w:r>
      <w:r w:rsidR="00E9054E" w:rsidRPr="001332C1">
        <w:rPr>
          <w:rFonts w:ascii="Computer modern" w:hAnsi="Computer modern"/>
        </w:rPr>
        <w:t xml:space="preserve"> To meet m</w:t>
      </w:r>
      <w:r w:rsidR="00F2337F">
        <w:rPr>
          <w:rFonts w:ascii="Computer modern" w:hAnsi="Computer modern"/>
        </w:rPr>
        <w:t xml:space="preserve">odel assumptions, carbon </w:t>
      </w:r>
      <w:r w:rsidR="00675E2A">
        <w:rPr>
          <w:rFonts w:ascii="Computer modern" w:hAnsi="Computer modern"/>
        </w:rPr>
        <w:t xml:space="preserve">stocks per unit area </w:t>
      </w:r>
      <w:r w:rsidR="00E9054E" w:rsidRPr="001332C1">
        <w:rPr>
          <w:rFonts w:ascii="Computer modern" w:hAnsi="Computer modern"/>
        </w:rPr>
        <w:t>was log-transformed and Fisher’s alpha square-</w:t>
      </w:r>
      <w:proofErr w:type="spellStart"/>
      <w:r w:rsidR="00E9054E" w:rsidRPr="001332C1">
        <w:rPr>
          <w:rFonts w:ascii="Computer modern" w:hAnsi="Computer modern"/>
        </w:rPr>
        <w:t>root</w:t>
      </w:r>
      <w:proofErr w:type="spellEnd"/>
      <w:r w:rsidR="00E9054E" w:rsidRPr="001332C1">
        <w:rPr>
          <w:rFonts w:ascii="Computer modern" w:hAnsi="Computer modern"/>
        </w:rPr>
        <w:t xml:space="preserve"> transformed, while taxon richness was modelled using a negative binomial error distribution to account for </w:t>
      </w:r>
      <w:proofErr w:type="spellStart"/>
      <w:r w:rsidR="00E9054E" w:rsidRPr="001332C1">
        <w:rPr>
          <w:rFonts w:ascii="Computer modern" w:hAnsi="Computer modern"/>
        </w:rPr>
        <w:t>overdispersion</w:t>
      </w:r>
      <w:proofErr w:type="spellEnd"/>
      <w:r w:rsidR="00E9054E" w:rsidRPr="001332C1">
        <w:rPr>
          <w:rFonts w:ascii="Computer modern" w:hAnsi="Computer modern"/>
        </w:rPr>
        <w:t xml:space="preserve">. </w:t>
      </w:r>
      <w:r w:rsidRPr="001332C1">
        <w:rPr>
          <w:rFonts w:ascii="Computer modern" w:hAnsi="Computer modern"/>
        </w:rPr>
        <w:t xml:space="preserve"> We used log-linear generalised linear models with binomial errors to model the relationship between </w:t>
      </w:r>
      <w:proofErr w:type="spellStart"/>
      <w:r w:rsidRPr="001332C1">
        <w:rPr>
          <w:rFonts w:ascii="Computer modern" w:hAnsi="Computer modern"/>
        </w:rPr>
        <w:t>Sørensen</w:t>
      </w:r>
      <w:proofErr w:type="spellEnd"/>
      <w:r w:rsidRPr="001332C1">
        <w:rPr>
          <w:rFonts w:ascii="Computer modern" w:hAnsi="Computer modern"/>
        </w:rPr>
        <w:t xml:space="preserve"> index (beta diversity) and geographical distance between plots in each continent, restricting this analysis to plots with &gt;90% of stems identified to species level (227 plots). Relationships among 1 ha plots were assessed using [1] bivariate Kendall’s </w:t>
      </w:r>
      <w:r w:rsidRPr="001332C1">
        <w:rPr>
          <w:rFonts w:ascii="Times New Roman" w:hAnsi="Times New Roman" w:cs="Times New Roman"/>
        </w:rPr>
        <w:t>τ</w:t>
      </w:r>
      <w:r w:rsidRPr="001332C1">
        <w:rPr>
          <w:rFonts w:ascii="Computer modern" w:hAnsi="Computer modern"/>
        </w:rPr>
        <w:t xml:space="preserve"> correlations</w:t>
      </w:r>
      <w:r w:rsidR="00DB4671" w:rsidRPr="001332C1">
        <w:rPr>
          <w:rFonts w:ascii="Computer modern" w:hAnsi="Computer modern"/>
        </w:rPr>
        <w:t xml:space="preserve"> and</w:t>
      </w:r>
      <w:r w:rsidRPr="001332C1">
        <w:rPr>
          <w:rFonts w:ascii="Computer modern" w:hAnsi="Computer modern"/>
        </w:rPr>
        <w:t xml:space="preserve"> [</w:t>
      </w:r>
      <w:r w:rsidR="00DB4671" w:rsidRPr="001332C1">
        <w:rPr>
          <w:rFonts w:ascii="Computer modern" w:hAnsi="Computer modern"/>
        </w:rPr>
        <w:t>2</w:t>
      </w:r>
      <w:r w:rsidRPr="001332C1">
        <w:rPr>
          <w:rFonts w:ascii="Computer modern" w:hAnsi="Computer modern"/>
        </w:rPr>
        <w:t>] multiple regressions of carbon as a function of diversity, climate (cumulative water deficit, MAT, MAP; 1 km resolution) and soil (total exchangeable bases, C:N ratio, soil texture; 0-30 cm depth). We ran all predictor subsets and averaged models where cumulative AIC</w:t>
      </w:r>
      <w:r w:rsidRPr="001332C1">
        <w:rPr>
          <w:rFonts w:ascii="Computer modern" w:hAnsi="Computer modern"/>
          <w:vertAlign w:val="subscript"/>
        </w:rPr>
        <w:t>C</w:t>
      </w:r>
      <w:r w:rsidRPr="001332C1">
        <w:rPr>
          <w:rFonts w:ascii="Computer modern" w:hAnsi="Computer modern"/>
        </w:rPr>
        <w:t xml:space="preserve"> weights summed to 0.95. Residual spatial autocorrelation was present, so we repeated the analysis using </w:t>
      </w:r>
      <w:r w:rsidR="002368A8" w:rsidRPr="001332C1">
        <w:rPr>
          <w:rFonts w:ascii="Computer modern" w:hAnsi="Computer modern"/>
        </w:rPr>
        <w:t>simultaneous autoregressive</w:t>
      </w:r>
      <w:r w:rsidRPr="001332C1">
        <w:rPr>
          <w:rFonts w:ascii="Computer modern" w:hAnsi="Computer modern"/>
        </w:rPr>
        <w:t xml:space="preserve"> error models to explicitly model spatially </w:t>
      </w:r>
      <w:proofErr w:type="spellStart"/>
      <w:r w:rsidRPr="001332C1">
        <w:rPr>
          <w:rFonts w:ascii="Computer modern" w:hAnsi="Computer modern"/>
        </w:rPr>
        <w:t>autocorrelated</w:t>
      </w:r>
      <w:proofErr w:type="spellEnd"/>
      <w:r w:rsidRPr="001332C1">
        <w:rPr>
          <w:rFonts w:ascii="Computer modern" w:hAnsi="Computer modern"/>
        </w:rPr>
        <w:t xml:space="preserve"> errors. </w:t>
      </w:r>
      <w:r w:rsidR="00DB4671" w:rsidRPr="001332C1">
        <w:rPr>
          <w:rFonts w:ascii="Computer modern" w:hAnsi="Computer modern"/>
        </w:rPr>
        <w:t xml:space="preserve">We also repeated the analysis using structural equation models implemented in the R package </w:t>
      </w:r>
      <w:proofErr w:type="spellStart"/>
      <w:r w:rsidR="00DB4671" w:rsidRPr="001332C1">
        <w:rPr>
          <w:rFonts w:ascii="Computer modern" w:hAnsi="Computer modern"/>
        </w:rPr>
        <w:t>lavaan</w:t>
      </w:r>
      <w:proofErr w:type="spellEnd"/>
      <w:r w:rsidR="00861A9E" w:rsidRPr="001332C1">
        <w:rPr>
          <w:rFonts w:ascii="Computer modern" w:hAnsi="Computer modern"/>
        </w:rPr>
        <w:t xml:space="preserve"> </w:t>
      </w:r>
      <w:hyperlink w:anchor="_ENREF_51" w:tooltip="Rosseel, 2012 #358" w:history="1">
        <w:r w:rsidR="00BF7416" w:rsidRPr="001332C1">
          <w:rPr>
            <w:rFonts w:ascii="Computer modern" w:hAnsi="Computer modern" w:hint="eastAsia"/>
          </w:rPr>
          <w:fldChar w:fldCharType="begin"/>
        </w:r>
        <w:r w:rsidR="00BF7416" w:rsidRPr="001332C1">
          <w:rPr>
            <w:rFonts w:ascii="Computer modern" w:hAnsi="Computer modern"/>
          </w:rPr>
          <w:instrText xml:space="preserve"> ADDIN EN.CITE &lt;EndNote&gt;&lt;Cite&gt;&lt;Author&gt;Rosseel&lt;/Author&gt;&lt;Year&gt;2012&lt;/Year&gt;&lt;RecNum&gt;358&lt;/RecNum&gt;&lt;DisplayText&gt;&lt;style face="superscript"&gt;51&lt;/style&gt;&lt;/DisplayText&gt;&lt;record&gt;&lt;rec-number&gt;358&lt;/rec-number&gt;&lt;foreign-keys&gt;&lt;key app="EN" db-id="va9vtzde2xsrzkeeratxfea6ddx5e9x0592e"&gt;358&lt;/key&gt;&lt;/foreign-keys&gt;&lt;ref-type name="Journal Article"&gt;17&lt;/ref-type&gt;&lt;contributors&gt;&lt;authors&gt;&lt;author&gt;Rosseel, Yves&lt;/author&gt;&lt;/authors&gt;&lt;/contributors&gt;&lt;titles&gt;&lt;title&gt;lavaan: An R Package for Structural Equation Modeling&lt;/title&gt;&lt;secondary-title&gt;2012&lt;/secondary-title&gt;&lt;short-title&gt;lavaan: An R Package for Structural Equation Modeling&lt;/short-title&gt;&lt;/titles&gt;&lt;periodical&gt;&lt;full-title&gt;2012&lt;/full-title&gt;&lt;/periodical&gt;&lt;pages&gt;36&lt;/pages&gt;&lt;volume&gt;48&lt;/volume&gt;&lt;number&gt;2&lt;/number&gt;&lt;edition&gt;2012-05-24&lt;/edition&gt;&lt;section&gt;1&lt;/section&gt;&lt;dates&gt;&lt;year&gt;2012&lt;/year&gt;&lt;pub-dates&gt;&lt;date&gt;2012-05-24&lt;/date&gt;&lt;/pub-dates&gt;&lt;/dates&gt;&lt;isbn&gt;1548-7660&lt;/isbn&gt;&lt;urls&gt;&lt;related-urls&gt;&lt;url&gt;http://www.jstatsoft.org/index.php/jss/article/view/v048i02&lt;/url&gt;&lt;/related-urls&gt;&lt;/urls&gt;&lt;electronic-resource-num&gt;10.18637/jss.v048.i02&lt;/electronic-resource-num&gt;&lt;/record&gt;&lt;/Cite&gt;&lt;/EndNote&gt;</w:instrText>
        </w:r>
        <w:r w:rsidR="00BF7416" w:rsidRPr="001332C1">
          <w:rPr>
            <w:rFonts w:ascii="Computer modern" w:hAnsi="Computer modern" w:hint="eastAsia"/>
          </w:rPr>
          <w:fldChar w:fldCharType="separate"/>
        </w:r>
        <w:r w:rsidR="00BF7416" w:rsidRPr="001332C1">
          <w:rPr>
            <w:rFonts w:ascii="Computer modern" w:hAnsi="Computer modern"/>
            <w:noProof/>
            <w:vertAlign w:val="superscript"/>
          </w:rPr>
          <w:t>51</w:t>
        </w:r>
        <w:r w:rsidR="00BF7416" w:rsidRPr="001332C1">
          <w:rPr>
            <w:rFonts w:ascii="Computer modern" w:hAnsi="Computer modern" w:hint="eastAsia"/>
          </w:rPr>
          <w:fldChar w:fldCharType="end"/>
        </w:r>
      </w:hyperlink>
      <w:r w:rsidR="00DB4671" w:rsidRPr="001332C1">
        <w:rPr>
          <w:rFonts w:ascii="Computer modern" w:hAnsi="Computer modern"/>
        </w:rPr>
        <w:t xml:space="preserve">. </w:t>
      </w:r>
      <w:r w:rsidR="00C6428D" w:rsidRPr="001332C1">
        <w:rPr>
          <w:rFonts w:ascii="Computer modern" w:hAnsi="Computer modern"/>
        </w:rPr>
        <w:t>Relationships amongst 0.04 ha subplots in the 266 plots where subplot level data w</w:t>
      </w:r>
      <w:r w:rsidR="00641165" w:rsidRPr="001332C1">
        <w:rPr>
          <w:rFonts w:ascii="Computer modern" w:hAnsi="Computer modern"/>
        </w:rPr>
        <w:t>ere</w:t>
      </w:r>
      <w:r w:rsidR="00C6428D" w:rsidRPr="001332C1">
        <w:rPr>
          <w:rFonts w:ascii="Computer modern" w:hAnsi="Computer modern"/>
        </w:rPr>
        <w:t xml:space="preserve"> also available were examined</w:t>
      </w:r>
      <w:r w:rsidR="003421B6" w:rsidRPr="001332C1">
        <w:rPr>
          <w:rFonts w:ascii="Computer modern" w:hAnsi="Computer modern"/>
        </w:rPr>
        <w:t xml:space="preserve"> </w:t>
      </w:r>
      <w:r w:rsidR="0028515F" w:rsidRPr="001332C1">
        <w:rPr>
          <w:rFonts w:ascii="Computer modern" w:hAnsi="Computer modern"/>
        </w:rPr>
        <w:t>using</w:t>
      </w:r>
      <w:r w:rsidR="003421B6" w:rsidRPr="001332C1">
        <w:rPr>
          <w:rFonts w:ascii="Computer modern" w:hAnsi="Computer modern"/>
        </w:rPr>
        <w:t xml:space="preserve"> multiple regressions of ln(carbon) against ln(</w:t>
      </w:r>
      <w:r w:rsidR="0028515F" w:rsidRPr="001332C1">
        <w:rPr>
          <w:rFonts w:ascii="Computer modern" w:hAnsi="Computer modern"/>
        </w:rPr>
        <w:t>diversity</w:t>
      </w:r>
      <w:r w:rsidR="003421B6" w:rsidRPr="001332C1">
        <w:rPr>
          <w:rFonts w:ascii="Computer modern" w:hAnsi="Computer modern"/>
        </w:rPr>
        <w:t xml:space="preserve">) and ln(stem density) for each plot individually, as well as for all plots using a random coefficients mixed effect model with plot identity as a random effect. </w:t>
      </w:r>
      <w:r w:rsidR="009A3D27" w:rsidRPr="001332C1">
        <w:rPr>
          <w:rFonts w:ascii="Computer modern" w:hAnsi="Computer modern"/>
        </w:rPr>
        <w:t>Finally, we conducted a series of analys</w:t>
      </w:r>
      <w:r w:rsidR="0084534D">
        <w:rPr>
          <w:rFonts w:ascii="Computer modern" w:hAnsi="Computer modern"/>
        </w:rPr>
        <w:t>e</w:t>
      </w:r>
      <w:r w:rsidR="009A3D27" w:rsidRPr="001332C1">
        <w:rPr>
          <w:rFonts w:ascii="Computer modern" w:hAnsi="Computer modern"/>
        </w:rPr>
        <w:t>s t</w:t>
      </w:r>
      <w:r w:rsidR="00AA42C5" w:rsidRPr="001332C1">
        <w:rPr>
          <w:rFonts w:ascii="Computer modern" w:hAnsi="Computer modern"/>
        </w:rPr>
        <w:t>o assess support for possible mechanisms driving diversity-carbon relationships,</w:t>
      </w:r>
      <w:r w:rsidR="009A3D27" w:rsidRPr="001332C1">
        <w:rPr>
          <w:rFonts w:ascii="Computer modern" w:hAnsi="Computer modern"/>
        </w:rPr>
        <w:t xml:space="preserve"> which are described in full in the Supplementary Discussion.</w:t>
      </w:r>
      <w:r w:rsidR="00AA42C5" w:rsidRPr="001332C1">
        <w:rPr>
          <w:rFonts w:ascii="Computer modern" w:hAnsi="Computer modern"/>
        </w:rPr>
        <w:t xml:space="preserve"> </w:t>
      </w:r>
      <w:r w:rsidR="009A3D27" w:rsidRPr="001332C1">
        <w:rPr>
          <w:rFonts w:ascii="Computer modern" w:hAnsi="Computer modern"/>
        </w:rPr>
        <w:t xml:space="preserve">Briefly, </w:t>
      </w:r>
      <w:r w:rsidR="00AA42C5" w:rsidRPr="001332C1">
        <w:rPr>
          <w:rFonts w:ascii="Computer modern" w:hAnsi="Computer modern"/>
        </w:rPr>
        <w:t xml:space="preserve">we </w:t>
      </w:r>
      <w:r w:rsidR="009A3D27" w:rsidRPr="001332C1">
        <w:rPr>
          <w:rFonts w:ascii="Computer modern" w:hAnsi="Computer modern"/>
        </w:rPr>
        <w:t xml:space="preserve">produced separate models of </w:t>
      </w:r>
      <w:r w:rsidR="00F2337F">
        <w:rPr>
          <w:rFonts w:ascii="Computer modern" w:hAnsi="Computer modern"/>
        </w:rPr>
        <w:t xml:space="preserve">carbon </w:t>
      </w:r>
      <w:r w:rsidR="00675E2A">
        <w:rPr>
          <w:rFonts w:ascii="Computer modern" w:hAnsi="Computer modern"/>
        </w:rPr>
        <w:t xml:space="preserve">stocks </w:t>
      </w:r>
      <w:r w:rsidR="00AA42C5" w:rsidRPr="001332C1">
        <w:rPr>
          <w:rFonts w:ascii="Computer modern" w:hAnsi="Computer modern"/>
        </w:rPr>
        <w:t xml:space="preserve">as a function of the community weighted mean </w:t>
      </w:r>
      <w:r w:rsidR="009A3D27" w:rsidRPr="001332C1">
        <w:rPr>
          <w:rFonts w:ascii="Computer modern" w:hAnsi="Computer modern"/>
        </w:rPr>
        <w:t xml:space="preserve">(CWM) </w:t>
      </w:r>
      <w:r w:rsidR="00AA42C5" w:rsidRPr="001332C1">
        <w:rPr>
          <w:rFonts w:ascii="Computer modern" w:hAnsi="Computer modern"/>
        </w:rPr>
        <w:t xml:space="preserve">of </w:t>
      </w:r>
      <w:r w:rsidR="009A3D27" w:rsidRPr="001332C1">
        <w:rPr>
          <w:rFonts w:ascii="Computer modern" w:hAnsi="Computer modern"/>
        </w:rPr>
        <w:t xml:space="preserve">wood density, the CWM of maximum stem diameter, the standard deviation of wood density and a functional diversity metric including both these traits. Relationships at 1 ha were modelled using linear regression, relationships at 0.04 ha were modelled using linear mixed effects models with plot identity as a random effect. We related the expected probability of sampling a species with large potential size or high wood density (defined as maximum diameter </w:t>
      </w:r>
      <w:r w:rsidR="009A3D27" w:rsidRPr="001332C1">
        <w:rPr>
          <w:rFonts w:ascii="Times New Roman" w:hAnsi="Times New Roman" w:cs="Times New Roman"/>
        </w:rPr>
        <w:t>≥</w:t>
      </w:r>
      <w:r w:rsidR="009A3D27" w:rsidRPr="001332C1">
        <w:rPr>
          <w:rFonts w:ascii="Computer modern" w:hAnsi="Computer modern"/>
        </w:rPr>
        <w:t xml:space="preserve"> 70 cm or wood density </w:t>
      </w:r>
      <w:r w:rsidR="009A3D27" w:rsidRPr="001332C1">
        <w:rPr>
          <w:rFonts w:ascii="Times New Roman" w:hAnsi="Times New Roman" w:cs="Times New Roman"/>
        </w:rPr>
        <w:t>≥</w:t>
      </w:r>
      <w:r w:rsidR="009A3D27" w:rsidRPr="001332C1">
        <w:rPr>
          <w:rFonts w:ascii="Computer modern" w:hAnsi="Computer modern"/>
        </w:rPr>
        <w:t xml:space="preserve"> 0.8 g.cm</w:t>
      </w:r>
      <w:r w:rsidR="009A3D27" w:rsidRPr="001332C1">
        <w:rPr>
          <w:rFonts w:ascii="Computer modern" w:hAnsi="Computer modern"/>
          <w:vertAlign w:val="superscript"/>
        </w:rPr>
        <w:t xml:space="preserve">-3 </w:t>
      </w:r>
      <w:r w:rsidR="009A3D27" w:rsidRPr="001332C1">
        <w:rPr>
          <w:rFonts w:ascii="Computer modern" w:hAnsi="Computer modern"/>
        </w:rPr>
        <w:t xml:space="preserve">respectively, other thresholds were also examined) to species </w:t>
      </w:r>
      <w:r w:rsidR="009A3D27" w:rsidRPr="001332C1">
        <w:rPr>
          <w:rFonts w:ascii="Computer modern" w:hAnsi="Computer modern"/>
        </w:rPr>
        <w:lastRenderedPageBreak/>
        <w:t xml:space="preserve">richness using null models, and also used binomial generalised linear mixed-effects models to relate the occurrence of these species in 0.04 ha subplots to species richness. </w:t>
      </w:r>
      <w:r w:rsidR="00FE6804" w:rsidRPr="001332C1">
        <w:rPr>
          <w:rFonts w:ascii="Computer modern" w:hAnsi="Computer modern"/>
        </w:rPr>
        <w:t xml:space="preserve">Significance testing is based on two-tailed tests, with </w:t>
      </w:r>
      <w:r w:rsidR="00FE6804" w:rsidRPr="001332C1">
        <w:rPr>
          <w:rFonts w:ascii="Times New Roman" w:hAnsi="Times New Roman" w:cs="Times New Roman"/>
        </w:rPr>
        <w:t>α</w:t>
      </w:r>
      <w:r w:rsidR="00FE6804" w:rsidRPr="001332C1">
        <w:rPr>
          <w:rFonts w:ascii="Computer modern" w:hAnsi="Computer modern"/>
        </w:rPr>
        <w:t xml:space="preserve"> = 0.05 used to determine statistical significance.</w:t>
      </w:r>
      <w:r w:rsidR="00AA42C5" w:rsidRPr="001332C1">
        <w:rPr>
          <w:rFonts w:ascii="Computer modern" w:hAnsi="Computer modern"/>
        </w:rPr>
        <w:t xml:space="preserve"> </w:t>
      </w:r>
      <w:r w:rsidR="00AD0255" w:rsidRPr="001332C1">
        <w:rPr>
          <w:rFonts w:ascii="Computer modern" w:hAnsi="Computer modern"/>
        </w:rPr>
        <w:t xml:space="preserve">See </w:t>
      </w:r>
      <w:r w:rsidR="00F1637E" w:rsidRPr="001332C1">
        <w:rPr>
          <w:rFonts w:ascii="Computer modern" w:hAnsi="Computer modern"/>
        </w:rPr>
        <w:t xml:space="preserve">Supplementary Methods </w:t>
      </w:r>
      <w:r w:rsidR="00AD0255" w:rsidRPr="001332C1">
        <w:rPr>
          <w:rFonts w:ascii="Computer modern" w:hAnsi="Computer modern"/>
        </w:rPr>
        <w:t>for full details of methods.</w:t>
      </w:r>
    </w:p>
    <w:p w14:paraId="4B2AE370" w14:textId="77777777" w:rsidR="00C73569" w:rsidRPr="001332C1" w:rsidRDefault="00C73569" w:rsidP="00E13733">
      <w:pPr>
        <w:spacing w:line="480" w:lineRule="auto"/>
        <w:rPr>
          <w:rFonts w:ascii="Computer modern" w:hAnsi="Computer modern"/>
        </w:rPr>
      </w:pPr>
    </w:p>
    <w:p w14:paraId="47641C86" w14:textId="77777777" w:rsidR="004818E7" w:rsidRPr="001332C1" w:rsidRDefault="004818E7" w:rsidP="00E13733">
      <w:pPr>
        <w:spacing w:line="480" w:lineRule="auto"/>
        <w:rPr>
          <w:rFonts w:ascii="Computer modern" w:hAnsi="Computer modern"/>
          <w:b/>
        </w:rPr>
      </w:pPr>
      <w:r w:rsidRPr="001332C1">
        <w:rPr>
          <w:rFonts w:ascii="Computer modern" w:hAnsi="Computer modern"/>
          <w:b/>
        </w:rPr>
        <w:t xml:space="preserve">Acknowledgements </w:t>
      </w:r>
    </w:p>
    <w:p w14:paraId="68D1C6BB" w14:textId="7DA25147" w:rsidR="00226CF2" w:rsidRPr="001332C1" w:rsidRDefault="00ED746A" w:rsidP="00BC7A73">
      <w:pPr>
        <w:spacing w:line="480" w:lineRule="auto"/>
        <w:rPr>
          <w:rFonts w:ascii="Computer modern" w:eastAsia="Times New Roman" w:hAnsi="Computer modern" w:cs="Arial"/>
          <w:lang w:eastAsia="en-GB"/>
        </w:rPr>
      </w:pPr>
      <w:r w:rsidRPr="001332C1">
        <w:rPr>
          <w:rFonts w:ascii="Computer modern" w:hAnsi="Computer modern"/>
        </w:rPr>
        <w:t xml:space="preserve">This paper is a product of the RAINFOR, </w:t>
      </w:r>
      <w:proofErr w:type="spellStart"/>
      <w:r w:rsidRPr="001332C1">
        <w:rPr>
          <w:rFonts w:ascii="Computer modern" w:hAnsi="Computer modern"/>
        </w:rPr>
        <w:t>AfriTRON</w:t>
      </w:r>
      <w:proofErr w:type="spellEnd"/>
      <w:r w:rsidRPr="001332C1">
        <w:rPr>
          <w:rFonts w:ascii="Computer modern" w:hAnsi="Computer modern"/>
        </w:rPr>
        <w:t xml:space="preserve"> and T-FORCES networks, for which we are </w:t>
      </w:r>
      <w:r w:rsidR="0059315E" w:rsidRPr="001332C1">
        <w:rPr>
          <w:rFonts w:ascii="Computer modern" w:hAnsi="Computer modern"/>
        </w:rPr>
        <w:t xml:space="preserve">hugely indebted to </w:t>
      </w:r>
      <w:r w:rsidRPr="001332C1">
        <w:rPr>
          <w:rFonts w:ascii="Computer modern" w:hAnsi="Computer modern"/>
        </w:rPr>
        <w:t>hundreds of institutions, field assistants and local communities across many countries that have hosted fieldwork. The three networks have been supported by a European Research Council grant (</w:t>
      </w:r>
      <w:r w:rsidR="0059315E" w:rsidRPr="001332C1">
        <w:rPr>
          <w:rFonts w:ascii="Computer modern" w:hAnsi="Computer modern"/>
        </w:rPr>
        <w:t xml:space="preserve">“T-FORCES” - </w:t>
      </w:r>
      <w:r w:rsidRPr="001332C1">
        <w:rPr>
          <w:rFonts w:ascii="Computer modern" w:hAnsi="Computer modern"/>
        </w:rPr>
        <w:t>Tropical Fores</w:t>
      </w:r>
      <w:r w:rsidR="0059315E" w:rsidRPr="001332C1">
        <w:rPr>
          <w:rFonts w:ascii="Computer modern" w:hAnsi="Computer modern"/>
        </w:rPr>
        <w:t>ts in the Changing Earth System</w:t>
      </w:r>
      <w:r w:rsidRPr="001332C1">
        <w:rPr>
          <w:rFonts w:ascii="Computer modern" w:hAnsi="Computer modern"/>
        </w:rPr>
        <w:t>), the Gordon and Betty Moore Foundation, the David and Lucile Packard Foundation, the European Union’s Seventh Framework Programme (283080, ‘GEOCARBON’; 282664, ‘AMAZALERT’), and Natural Environment Research Council (NERC) Urgency Grants and NERC Consortium Grant</w:t>
      </w:r>
      <w:r w:rsidR="00331E83">
        <w:rPr>
          <w:rFonts w:ascii="Computer modern" w:hAnsi="Computer modern"/>
        </w:rPr>
        <w:t>s ‘AMAZONICA’ (NE/F005806/1),</w:t>
      </w:r>
      <w:r w:rsidRPr="001332C1">
        <w:rPr>
          <w:rFonts w:ascii="Computer modern" w:hAnsi="Computer modern"/>
        </w:rPr>
        <w:t xml:space="preserve"> ‘TROBIT’ (NE/D005590/1) </w:t>
      </w:r>
      <w:r w:rsidR="00331E83">
        <w:rPr>
          <w:rFonts w:ascii="Computer modern" w:hAnsi="Computer modern"/>
        </w:rPr>
        <w:t xml:space="preserve">and ‘BIO-RED’ (NE/N012542/1) </w:t>
      </w:r>
      <w:r w:rsidRPr="001332C1">
        <w:rPr>
          <w:rFonts w:ascii="Computer modern" w:hAnsi="Computer modern"/>
        </w:rPr>
        <w:t>and a NERC New Investigators Grant, the Royal Society, the Centre for International Forestry (CIFOR) and Gabon’s National Parks Agency (ANPN). Addition</w:t>
      </w:r>
      <w:bookmarkStart w:id="0" w:name="_GoBack"/>
      <w:bookmarkEnd w:id="0"/>
      <w:r w:rsidRPr="001332C1">
        <w:rPr>
          <w:rFonts w:ascii="Computer modern" w:hAnsi="Computer modern"/>
        </w:rPr>
        <w:t>al data were included from the Tropical Ecology Assessment and Monitoring (TEAM) Network, a collaboration between Conservation International, the Missouri Botanical Garden, the Smithsonian Institution and the Wildlife Conservation Society, and partly funded by these institutions, the Gordon and Betty Moore Foundation, and other donors. J.T. was supported by a NERC PhD Studentship with CASE sponsorship from UNEP-WCMC. R.J.W.B. is funded by a NERC research fellowship (grant ref: NE/I021160/1). S.L.L. was supported by a Royal Society University Research Fellowship, ERC Advanced Grant</w:t>
      </w:r>
      <w:r w:rsidR="0059315E" w:rsidRPr="001332C1">
        <w:rPr>
          <w:rFonts w:ascii="Computer modern" w:hAnsi="Computer modern"/>
        </w:rPr>
        <w:t xml:space="preserve"> (T-FORCES)</w:t>
      </w:r>
      <w:r w:rsidRPr="001332C1">
        <w:rPr>
          <w:rFonts w:ascii="Computer modern" w:hAnsi="Computer modern"/>
        </w:rPr>
        <w:t xml:space="preserve"> and a Phillip </w:t>
      </w:r>
      <w:proofErr w:type="spellStart"/>
      <w:r w:rsidRPr="001332C1">
        <w:rPr>
          <w:rFonts w:ascii="Computer modern" w:hAnsi="Computer modern"/>
        </w:rPr>
        <w:t>Leverhulme</w:t>
      </w:r>
      <w:proofErr w:type="spellEnd"/>
      <w:r w:rsidRPr="001332C1">
        <w:rPr>
          <w:rFonts w:ascii="Computer modern" w:hAnsi="Computer modern"/>
        </w:rPr>
        <w:t xml:space="preserve"> Prize. O.L.P. is supported by an ERC Advanced Grant</w:t>
      </w:r>
      <w:r w:rsidR="0059315E" w:rsidRPr="001332C1">
        <w:rPr>
          <w:rFonts w:ascii="Computer modern" w:hAnsi="Computer modern"/>
        </w:rPr>
        <w:t xml:space="preserve"> (T-FORCES)</w:t>
      </w:r>
      <w:r w:rsidRPr="001332C1">
        <w:rPr>
          <w:rFonts w:ascii="Computer modern" w:hAnsi="Computer modern"/>
        </w:rPr>
        <w:t xml:space="preserve"> and a Royal Society Wolfson Research Merit Award. L.F.B. was supported by a NERC studentship and RGS-IBG Henrietta Hutton Grant. </w:t>
      </w:r>
      <w:r w:rsidRPr="001332C1">
        <w:rPr>
          <w:rFonts w:ascii="Computer modern" w:hAnsi="Computer modern" w:cs="Arial"/>
          <w:shd w:val="clear" w:color="auto" w:fill="FFFFFF"/>
        </w:rPr>
        <w:t>We thank the National Council for Science and Technology Development of Brazil (</w:t>
      </w:r>
      <w:proofErr w:type="spellStart"/>
      <w:r w:rsidRPr="001332C1">
        <w:rPr>
          <w:rFonts w:ascii="Computer modern" w:hAnsi="Computer modern" w:cs="Arial"/>
          <w:shd w:val="clear" w:color="auto" w:fill="FFFFFF"/>
        </w:rPr>
        <w:t>CNPq</w:t>
      </w:r>
      <w:proofErr w:type="spellEnd"/>
      <w:r w:rsidRPr="001332C1">
        <w:rPr>
          <w:rFonts w:ascii="Computer modern" w:hAnsi="Computer modern" w:cs="Arial"/>
          <w:shd w:val="clear" w:color="auto" w:fill="FFFFFF"/>
        </w:rPr>
        <w:t xml:space="preserve">) for support to Project </w:t>
      </w:r>
      <w:proofErr w:type="spellStart"/>
      <w:r w:rsidRPr="001332C1">
        <w:rPr>
          <w:rFonts w:ascii="Computer modern" w:hAnsi="Computer modern" w:cs="Arial"/>
          <w:shd w:val="clear" w:color="auto" w:fill="FFFFFF"/>
        </w:rPr>
        <w:lastRenderedPageBreak/>
        <w:t>Cerrado</w:t>
      </w:r>
      <w:proofErr w:type="spellEnd"/>
      <w:r w:rsidRPr="001332C1">
        <w:rPr>
          <w:rFonts w:ascii="Computer modern" w:hAnsi="Computer modern" w:cs="Arial"/>
          <w:shd w:val="clear" w:color="auto" w:fill="FFFFFF"/>
        </w:rPr>
        <w:t>/Amazonia Transition (PELD/403725/2012-7), Project Phytogeography of Amazonia/</w:t>
      </w:r>
      <w:proofErr w:type="spellStart"/>
      <w:r w:rsidRPr="001332C1">
        <w:rPr>
          <w:rFonts w:ascii="Computer modern" w:hAnsi="Computer modern" w:cs="Arial"/>
          <w:shd w:val="clear" w:color="auto" w:fill="FFFFFF"/>
        </w:rPr>
        <w:t>Cerrado</w:t>
      </w:r>
      <w:proofErr w:type="spellEnd"/>
      <w:r w:rsidRPr="001332C1">
        <w:rPr>
          <w:rFonts w:ascii="Computer modern" w:hAnsi="Computer modern" w:cs="Arial"/>
          <w:shd w:val="clear" w:color="auto" w:fill="FFFFFF"/>
        </w:rPr>
        <w:t xml:space="preserve"> Transition (</w:t>
      </w:r>
      <w:proofErr w:type="spellStart"/>
      <w:r w:rsidRPr="001332C1">
        <w:rPr>
          <w:rFonts w:ascii="Computer modern" w:hAnsi="Computer modern" w:cs="Arial"/>
          <w:shd w:val="clear" w:color="auto" w:fill="FFFFFF"/>
        </w:rPr>
        <w:t>CNPq</w:t>
      </w:r>
      <w:proofErr w:type="spellEnd"/>
      <w:r w:rsidRPr="001332C1">
        <w:rPr>
          <w:rFonts w:ascii="Computer modern" w:hAnsi="Computer modern" w:cs="Arial"/>
          <w:shd w:val="clear" w:color="auto" w:fill="FFFFFF"/>
        </w:rPr>
        <w:t>/</w:t>
      </w:r>
      <w:proofErr w:type="spellStart"/>
      <w:r w:rsidRPr="001332C1">
        <w:rPr>
          <w:rFonts w:ascii="Computer modern" w:hAnsi="Computer modern" w:cs="Arial"/>
          <w:shd w:val="clear" w:color="auto" w:fill="FFFFFF"/>
        </w:rPr>
        <w:t>PPBio</w:t>
      </w:r>
      <w:proofErr w:type="spellEnd"/>
      <w:r w:rsidRPr="001332C1">
        <w:rPr>
          <w:rFonts w:ascii="Computer modern" w:hAnsi="Computer modern" w:cs="Arial"/>
          <w:shd w:val="clear" w:color="auto" w:fill="FFFFFF"/>
        </w:rPr>
        <w:t xml:space="preserve">/457602/2012-0) and Productivity Grant to B.S.M and B.H.M-J. Funding for plots in the </w:t>
      </w:r>
      <w:proofErr w:type="spellStart"/>
      <w:r w:rsidRPr="001332C1">
        <w:rPr>
          <w:rFonts w:ascii="Computer modern" w:hAnsi="Computer modern" w:cs="Arial"/>
          <w:shd w:val="clear" w:color="auto" w:fill="FFFFFF"/>
        </w:rPr>
        <w:t>Udzungwa</w:t>
      </w:r>
      <w:proofErr w:type="spellEnd"/>
      <w:r w:rsidRPr="001332C1">
        <w:rPr>
          <w:rFonts w:ascii="Computer modern" w:hAnsi="Computer modern" w:cs="Arial"/>
          <w:shd w:val="clear" w:color="auto" w:fill="FFFFFF"/>
        </w:rPr>
        <w:t xml:space="preserve"> Mountains (Tanzania) was obtained from the </w:t>
      </w:r>
      <w:proofErr w:type="spellStart"/>
      <w:r w:rsidRPr="001332C1">
        <w:rPr>
          <w:rFonts w:ascii="Computer modern" w:hAnsi="Computer modern" w:cs="Arial"/>
          <w:shd w:val="clear" w:color="auto" w:fill="FFFFFF"/>
        </w:rPr>
        <w:t>Leverhulme</w:t>
      </w:r>
      <w:proofErr w:type="spellEnd"/>
      <w:r w:rsidRPr="001332C1">
        <w:rPr>
          <w:rFonts w:ascii="Computer modern" w:hAnsi="Computer modern" w:cs="Arial"/>
          <w:shd w:val="clear" w:color="auto" w:fill="FFFFFF"/>
        </w:rPr>
        <w:t xml:space="preserve"> Trust under the Valuing the Arc project. </w:t>
      </w:r>
      <w:r w:rsidRPr="001332C1">
        <w:rPr>
          <w:rFonts w:ascii="Computer modern" w:hAnsi="Computer modern"/>
        </w:rPr>
        <w:t>We thank the ANPN (Gabon)</w:t>
      </w:r>
      <w:r w:rsidRPr="001332C1">
        <w:rPr>
          <w:rFonts w:ascii="Computer modern" w:hAnsi="Computer modern" w:cs="Arial"/>
          <w:shd w:val="clear" w:color="auto" w:fill="FFFFFF"/>
        </w:rPr>
        <w:t xml:space="preserve">, WCS-Congo and WCS-DR Congo, </w:t>
      </w:r>
      <w:proofErr w:type="spellStart"/>
      <w:r w:rsidRPr="001332C1">
        <w:rPr>
          <w:rFonts w:ascii="Computer modern" w:hAnsi="Computer modern" w:cs="Arial"/>
          <w:shd w:val="clear" w:color="auto" w:fill="FFFFFF"/>
        </w:rPr>
        <w:t>Marien</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Ngouabi</w:t>
      </w:r>
      <w:proofErr w:type="spellEnd"/>
      <w:r w:rsidRPr="001332C1">
        <w:rPr>
          <w:rFonts w:ascii="Computer modern" w:hAnsi="Computer modern" w:cs="Arial"/>
          <w:shd w:val="clear" w:color="auto" w:fill="FFFFFF"/>
        </w:rPr>
        <w:t xml:space="preserve"> University</w:t>
      </w:r>
      <w:r w:rsidRPr="001332C1">
        <w:rPr>
          <w:rFonts w:ascii="Computer modern" w:hAnsi="Computer modern"/>
        </w:rPr>
        <w:t xml:space="preserve"> and the University of Kisangani for </w:t>
      </w:r>
      <w:r w:rsidRPr="001332C1">
        <w:rPr>
          <w:rFonts w:ascii="Computer modern" w:hAnsi="Computer modern" w:cs="Arial"/>
          <w:shd w:val="clear" w:color="auto" w:fill="FFFFFF"/>
        </w:rPr>
        <w:t xml:space="preserve">logistical support in Africa, and the </w:t>
      </w:r>
      <w:proofErr w:type="spellStart"/>
      <w:r w:rsidRPr="001332C1">
        <w:rPr>
          <w:rFonts w:ascii="Computer modern" w:hAnsi="Computer modern" w:cs="Arial"/>
          <w:shd w:val="clear" w:color="auto" w:fill="FFFFFF"/>
        </w:rPr>
        <w:t>Tropenbos</w:t>
      </w:r>
      <w:proofErr w:type="spellEnd"/>
      <w:r w:rsidRPr="001332C1">
        <w:rPr>
          <w:rFonts w:ascii="Computer modern" w:hAnsi="Computer modern" w:cs="Arial"/>
          <w:shd w:val="clear" w:color="auto" w:fill="FFFFFF"/>
        </w:rPr>
        <w:t xml:space="preserve"> Kalimantan project (ITCI plots) and WWF (KUB plots) for providing data from Asia. This study is a contribution to the Technical Series (TS) of the BDFFP – (INPA-STRI). For assistance with access to datasets we thank Adriana Prieto, </w:t>
      </w:r>
      <w:proofErr w:type="spellStart"/>
      <w:r w:rsidRPr="001332C1">
        <w:rPr>
          <w:rFonts w:ascii="Computer modern" w:hAnsi="Computer modern" w:cs="Arial"/>
          <w:shd w:val="clear" w:color="auto" w:fill="FFFFFF"/>
        </w:rPr>
        <w:t>Agustín</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Rudas</w:t>
      </w:r>
      <w:proofErr w:type="spellEnd"/>
      <w:r w:rsidRPr="001332C1">
        <w:rPr>
          <w:rFonts w:ascii="Computer modern" w:hAnsi="Computer modern" w:cs="Arial"/>
          <w:shd w:val="clear" w:color="auto" w:fill="FFFFFF"/>
        </w:rPr>
        <w:t xml:space="preserve">, Alejandro Araujo-Murakami, Alexander G. </w:t>
      </w:r>
      <w:proofErr w:type="spellStart"/>
      <w:r w:rsidRPr="001332C1">
        <w:rPr>
          <w:rFonts w:ascii="Computer modern" w:hAnsi="Computer modern" w:cs="Arial"/>
          <w:shd w:val="clear" w:color="auto" w:fill="FFFFFF"/>
        </w:rPr>
        <w:t>Parada</w:t>
      </w:r>
      <w:proofErr w:type="spellEnd"/>
      <w:r w:rsidRPr="001332C1">
        <w:rPr>
          <w:rFonts w:ascii="Computer modern" w:hAnsi="Computer modern" w:cs="Arial"/>
          <w:shd w:val="clear" w:color="auto" w:fill="FFFFFF"/>
        </w:rPr>
        <w:t xml:space="preserve"> Gutierrez, </w:t>
      </w:r>
      <w:proofErr w:type="spellStart"/>
      <w:r w:rsidRPr="001332C1">
        <w:rPr>
          <w:rFonts w:ascii="Computer modern" w:hAnsi="Computer modern" w:cs="Arial"/>
          <w:shd w:val="clear" w:color="auto" w:fill="FFFFFF"/>
        </w:rPr>
        <w:t>Anand</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Roopsind</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Atila</w:t>
      </w:r>
      <w:proofErr w:type="spellEnd"/>
      <w:r w:rsidRPr="001332C1">
        <w:rPr>
          <w:rFonts w:ascii="Computer modern" w:hAnsi="Computer modern" w:cs="Arial"/>
          <w:shd w:val="clear" w:color="auto" w:fill="FFFFFF"/>
        </w:rPr>
        <w:t xml:space="preserve"> Alves de Oliveira, </w:t>
      </w:r>
      <w:proofErr w:type="spellStart"/>
      <w:r w:rsidRPr="001332C1">
        <w:rPr>
          <w:rFonts w:ascii="Computer modern" w:hAnsi="Computer modern" w:cs="Arial"/>
          <w:shd w:val="clear" w:color="auto" w:fill="FFFFFF"/>
        </w:rPr>
        <w:t>Claudinei</w:t>
      </w:r>
      <w:proofErr w:type="spellEnd"/>
      <w:r w:rsidRPr="001332C1">
        <w:rPr>
          <w:rFonts w:ascii="Computer modern" w:hAnsi="Computer modern" w:cs="Arial"/>
          <w:shd w:val="clear" w:color="auto" w:fill="FFFFFF"/>
        </w:rPr>
        <w:t xml:space="preserve"> Oliveira dos Santos, C. E. Timothy Paine, David Neill, Eliana Jimenez-Rojas, Freddy Ramirez Arevalo, </w:t>
      </w:r>
      <w:proofErr w:type="spellStart"/>
      <w:r w:rsidRPr="001332C1">
        <w:rPr>
          <w:rFonts w:ascii="Computer modern" w:hAnsi="Computer modern" w:cs="Arial"/>
          <w:shd w:val="clear" w:color="auto" w:fill="FFFFFF"/>
        </w:rPr>
        <w:t>Hannsjoerg</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Woell</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Iêda</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Leão</w:t>
      </w:r>
      <w:proofErr w:type="spellEnd"/>
      <w:r w:rsidRPr="001332C1">
        <w:rPr>
          <w:rFonts w:ascii="Computer modern" w:hAnsi="Computer modern" w:cs="Arial"/>
          <w:shd w:val="clear" w:color="auto" w:fill="FFFFFF"/>
        </w:rPr>
        <w:t xml:space="preserve"> do </w:t>
      </w:r>
      <w:proofErr w:type="spellStart"/>
      <w:r w:rsidRPr="001332C1">
        <w:rPr>
          <w:rFonts w:ascii="Computer modern" w:hAnsi="Computer modern" w:cs="Arial"/>
          <w:shd w:val="clear" w:color="auto" w:fill="FFFFFF"/>
        </w:rPr>
        <w:t>Amaral</w:t>
      </w:r>
      <w:proofErr w:type="spellEnd"/>
      <w:r w:rsidRPr="001332C1">
        <w:rPr>
          <w:rFonts w:ascii="Computer modern" w:hAnsi="Computer modern" w:cs="Arial"/>
          <w:shd w:val="clear" w:color="auto" w:fill="FFFFFF"/>
        </w:rPr>
        <w:t xml:space="preserve">, Irina Mendoza Polo, </w:t>
      </w:r>
      <w:proofErr w:type="spellStart"/>
      <w:r w:rsidRPr="001332C1">
        <w:rPr>
          <w:rFonts w:ascii="Computer modern" w:hAnsi="Computer modern" w:cs="Arial"/>
          <w:shd w:val="clear" w:color="auto" w:fill="FFFFFF"/>
        </w:rPr>
        <w:t>Isau</w:t>
      </w:r>
      <w:proofErr w:type="spellEnd"/>
      <w:r w:rsidRPr="001332C1">
        <w:rPr>
          <w:rFonts w:ascii="Computer modern" w:hAnsi="Computer modern" w:cs="Arial"/>
          <w:shd w:val="clear" w:color="auto" w:fill="FFFFFF"/>
        </w:rPr>
        <w:t xml:space="preserve"> </w:t>
      </w:r>
      <w:proofErr w:type="spellStart"/>
      <w:r w:rsidRPr="001332C1">
        <w:rPr>
          <w:rFonts w:ascii="Computer modern" w:hAnsi="Computer modern" w:cs="Arial"/>
          <w:shd w:val="clear" w:color="auto" w:fill="FFFFFF"/>
        </w:rPr>
        <w:t>Huamantupa-Chuquimaco</w:t>
      </w:r>
      <w:proofErr w:type="spellEnd"/>
      <w:r w:rsidRPr="001332C1">
        <w:rPr>
          <w:rFonts w:ascii="Computer modern" w:hAnsi="Computer modern" w:cs="Arial"/>
          <w:shd w:val="clear" w:color="auto" w:fill="FFFFFF"/>
        </w:rPr>
        <w:t xml:space="preserve">, Julien Engel, Kathryn Jeffery, </w:t>
      </w:r>
      <w:proofErr w:type="spellStart"/>
      <w:r w:rsidRPr="001332C1">
        <w:rPr>
          <w:rFonts w:ascii="Computer modern" w:hAnsi="Computer modern" w:cs="Arial"/>
          <w:shd w:val="clear" w:color="auto" w:fill="FFFFFF"/>
        </w:rPr>
        <w:t>Luzmila</w:t>
      </w:r>
      <w:proofErr w:type="spellEnd"/>
      <w:r w:rsidRPr="001332C1">
        <w:rPr>
          <w:rFonts w:ascii="Computer modern" w:hAnsi="Computer modern" w:cs="Arial"/>
          <w:shd w:val="clear" w:color="auto" w:fill="FFFFFF"/>
        </w:rPr>
        <w:t xml:space="preserve"> Arroyo, Michael D. Swaine, </w:t>
      </w:r>
      <w:proofErr w:type="spellStart"/>
      <w:r w:rsidRPr="001332C1">
        <w:rPr>
          <w:rFonts w:ascii="Computer modern" w:hAnsi="Computer modern" w:cs="Arial"/>
          <w:shd w:val="clear" w:color="auto" w:fill="FFFFFF"/>
        </w:rPr>
        <w:t>Nallaret</w:t>
      </w:r>
      <w:proofErr w:type="spellEnd"/>
      <w:r w:rsidRPr="001332C1">
        <w:rPr>
          <w:rFonts w:ascii="Computer modern" w:hAnsi="Computer modern" w:cs="Arial"/>
          <w:shd w:val="clear" w:color="auto" w:fill="FFFFFF"/>
        </w:rPr>
        <w:t xml:space="preserve"> Davila Cardozo, </w:t>
      </w:r>
      <w:proofErr w:type="spellStart"/>
      <w:r w:rsidRPr="001332C1">
        <w:rPr>
          <w:rFonts w:ascii="Computer modern" w:hAnsi="Computer modern" w:cs="Arial"/>
          <w:shd w:val="clear" w:color="auto" w:fill="FFFFFF"/>
        </w:rPr>
        <w:t>Natalino</w:t>
      </w:r>
      <w:proofErr w:type="spellEnd"/>
      <w:r w:rsidRPr="001332C1">
        <w:rPr>
          <w:rFonts w:ascii="Computer modern" w:hAnsi="Computer modern" w:cs="Arial"/>
          <w:shd w:val="clear" w:color="auto" w:fill="FFFFFF"/>
        </w:rPr>
        <w:t xml:space="preserve"> Silva, Nigel C. A. Pitman, </w:t>
      </w:r>
      <w:proofErr w:type="spellStart"/>
      <w:r w:rsidRPr="001332C1">
        <w:rPr>
          <w:rFonts w:ascii="Computer modern" w:hAnsi="Computer modern" w:cs="Arial"/>
          <w:shd w:val="clear" w:color="auto" w:fill="FFFFFF"/>
        </w:rPr>
        <w:t>Niro</w:t>
      </w:r>
      <w:proofErr w:type="spellEnd"/>
      <w:r w:rsidRPr="001332C1">
        <w:rPr>
          <w:rFonts w:ascii="Computer modern" w:hAnsi="Computer modern" w:cs="Arial"/>
          <w:shd w:val="clear" w:color="auto" w:fill="FFFFFF"/>
        </w:rPr>
        <w:t xml:space="preserve"> Higuchi, Raquel Thomas, Renske van </w:t>
      </w:r>
      <w:proofErr w:type="spellStart"/>
      <w:r w:rsidRPr="001332C1">
        <w:rPr>
          <w:rFonts w:ascii="Computer modern" w:hAnsi="Computer modern" w:cs="Arial"/>
          <w:shd w:val="clear" w:color="auto" w:fill="FFFFFF"/>
        </w:rPr>
        <w:t>Ek</w:t>
      </w:r>
      <w:proofErr w:type="spellEnd"/>
      <w:r w:rsidRPr="001332C1">
        <w:rPr>
          <w:rFonts w:ascii="Computer modern" w:hAnsi="Computer modern" w:cs="Arial"/>
          <w:shd w:val="clear" w:color="auto" w:fill="FFFFFF"/>
        </w:rPr>
        <w:t xml:space="preserve">, Richard Condit, Rodolfo Vasquez Martinez, Timothy J. Killeen, Walter A. Palacios, </w:t>
      </w:r>
      <w:proofErr w:type="spellStart"/>
      <w:r w:rsidRPr="001332C1">
        <w:rPr>
          <w:rFonts w:ascii="Computer modern" w:hAnsi="Computer modern" w:cs="Arial"/>
          <w:shd w:val="clear" w:color="auto" w:fill="FFFFFF"/>
        </w:rPr>
        <w:t>Wendeson</w:t>
      </w:r>
      <w:proofErr w:type="spellEnd"/>
      <w:r w:rsidRPr="001332C1">
        <w:rPr>
          <w:rFonts w:ascii="Computer modern" w:hAnsi="Computer modern" w:cs="Arial"/>
          <w:shd w:val="clear" w:color="auto" w:fill="FFFFFF"/>
        </w:rPr>
        <w:t xml:space="preserve"> Castro. We thank Georgina Mace and Jon Lloyd for comments on the manuscript. </w:t>
      </w:r>
      <w:r w:rsidRPr="001332C1">
        <w:rPr>
          <w:rFonts w:ascii="Computer modern" w:hAnsi="Computer modern"/>
        </w:rPr>
        <w:t xml:space="preserve">We thank our deceased colleagues, </w:t>
      </w:r>
      <w:r w:rsidRPr="001332C1">
        <w:rPr>
          <w:rFonts w:ascii="Computer modern" w:eastAsia="Times New Roman" w:hAnsi="Computer modern" w:cs="Arial"/>
          <w:lang w:eastAsia="en-GB"/>
        </w:rPr>
        <w:t xml:space="preserve">Samuel Almeida, </w:t>
      </w:r>
      <w:proofErr w:type="spellStart"/>
      <w:r w:rsidRPr="001332C1">
        <w:rPr>
          <w:rFonts w:ascii="Computer modern" w:eastAsia="Times New Roman" w:hAnsi="Computer modern" w:cs="Arial"/>
          <w:lang w:eastAsia="en-GB"/>
        </w:rPr>
        <w:t>Kwaku</w:t>
      </w:r>
      <w:proofErr w:type="spellEnd"/>
      <w:r w:rsidRPr="001332C1">
        <w:rPr>
          <w:rFonts w:ascii="Computer modern" w:eastAsia="Times New Roman" w:hAnsi="Computer modern" w:cs="Arial"/>
          <w:lang w:eastAsia="en-GB"/>
        </w:rPr>
        <w:t xml:space="preserve"> </w:t>
      </w:r>
      <w:proofErr w:type="spellStart"/>
      <w:r w:rsidRPr="001332C1">
        <w:rPr>
          <w:rFonts w:ascii="Computer modern" w:eastAsia="Times New Roman" w:hAnsi="Computer modern" w:cs="Arial"/>
          <w:lang w:eastAsia="en-GB"/>
        </w:rPr>
        <w:t>Duah</w:t>
      </w:r>
      <w:proofErr w:type="spellEnd"/>
      <w:r w:rsidRPr="001332C1">
        <w:rPr>
          <w:rFonts w:ascii="Computer modern" w:eastAsia="Times New Roman" w:hAnsi="Computer modern" w:cs="Arial"/>
          <w:lang w:eastAsia="en-GB"/>
        </w:rPr>
        <w:t xml:space="preserve">, Alwyn Gentry, and Sandra </w:t>
      </w:r>
      <w:proofErr w:type="spellStart"/>
      <w:r w:rsidRPr="001332C1">
        <w:rPr>
          <w:rFonts w:ascii="Computer modern" w:eastAsia="Times New Roman" w:hAnsi="Computer modern" w:cs="Arial"/>
          <w:lang w:eastAsia="en-GB"/>
        </w:rPr>
        <w:t>Patiño</w:t>
      </w:r>
      <w:proofErr w:type="spellEnd"/>
      <w:r w:rsidRPr="001332C1">
        <w:rPr>
          <w:rFonts w:ascii="Computer modern" w:eastAsia="Times New Roman" w:hAnsi="Computer modern" w:cs="Arial"/>
          <w:lang w:eastAsia="en-GB"/>
        </w:rPr>
        <w:t>, for their invaluable contributions to both this work and our wider understanding of tropical forest ecology.</w:t>
      </w:r>
    </w:p>
    <w:p w14:paraId="33FECE7F" w14:textId="77777777" w:rsidR="00BC7A73" w:rsidRPr="001332C1" w:rsidRDefault="00BC7A73" w:rsidP="00BC7A73">
      <w:pPr>
        <w:spacing w:line="480" w:lineRule="auto"/>
        <w:rPr>
          <w:rFonts w:ascii="Computer modern" w:eastAsia="Times New Roman" w:hAnsi="Computer modern" w:cs="Arial"/>
          <w:b/>
          <w:lang w:eastAsia="en-GB"/>
        </w:rPr>
      </w:pPr>
      <w:r w:rsidRPr="001332C1">
        <w:rPr>
          <w:rFonts w:ascii="Computer modern" w:eastAsia="Times New Roman" w:hAnsi="Computer modern" w:cs="Arial"/>
          <w:b/>
          <w:lang w:eastAsia="en-GB"/>
        </w:rPr>
        <w:t>Author contributions</w:t>
      </w:r>
    </w:p>
    <w:p w14:paraId="0BB83C9C" w14:textId="07466E96" w:rsidR="002368A8" w:rsidRPr="001332C1" w:rsidRDefault="00BC7A73" w:rsidP="00E13733">
      <w:pPr>
        <w:spacing w:line="480" w:lineRule="auto"/>
        <w:rPr>
          <w:rFonts w:ascii="Computer modern" w:eastAsia="Times New Roman" w:hAnsi="Computer modern" w:cs="Arial"/>
          <w:lang w:eastAsia="en-GB"/>
        </w:rPr>
      </w:pPr>
      <w:r w:rsidRPr="001332C1">
        <w:rPr>
          <w:rFonts w:ascii="Computer modern" w:eastAsia="Times New Roman" w:hAnsi="Computer modern" w:cs="Arial"/>
          <w:lang w:eastAsia="en-GB"/>
        </w:rPr>
        <w:t xml:space="preserve">Author contributions: O.L.P., S.L.L. and Y.M. conceived the RAINFOR, </w:t>
      </w:r>
      <w:proofErr w:type="spellStart"/>
      <w:r w:rsidRPr="001332C1">
        <w:rPr>
          <w:rFonts w:ascii="Computer modern" w:eastAsia="Times New Roman" w:hAnsi="Computer modern" w:cs="Arial"/>
          <w:lang w:eastAsia="en-GB"/>
        </w:rPr>
        <w:t>AfriTRON</w:t>
      </w:r>
      <w:proofErr w:type="spellEnd"/>
      <w:r w:rsidRPr="001332C1">
        <w:rPr>
          <w:rFonts w:ascii="Computer modern" w:eastAsia="Times New Roman" w:hAnsi="Computer modern" w:cs="Arial"/>
          <w:lang w:eastAsia="en-GB"/>
        </w:rPr>
        <w:t xml:space="preserve"> and T-FORCES forest census network programmes. J. Talbot, O.L.P., S.L.L.</w:t>
      </w:r>
      <w:r w:rsidR="00DA3CCC" w:rsidRPr="001332C1">
        <w:rPr>
          <w:rFonts w:ascii="Computer modern" w:eastAsia="Times New Roman" w:hAnsi="Computer modern" w:cs="Arial"/>
          <w:lang w:eastAsia="en-GB"/>
        </w:rPr>
        <w:t xml:space="preserve"> and L. Miles</w:t>
      </w:r>
      <w:r w:rsidRPr="001332C1">
        <w:rPr>
          <w:rFonts w:ascii="Computer modern" w:eastAsia="Times New Roman" w:hAnsi="Computer modern" w:cs="Arial"/>
          <w:lang w:eastAsia="en-GB"/>
        </w:rPr>
        <w:t xml:space="preserve"> conceived and designed the study. O.L.P., R.J.W.B., T.R.F., T.R.B., A.M.M. (South America), S.L.L., B.S., L.J.T.W., W.H., A.C.S., S.K.B., T.S., (Africa), L.Q., S.L.L., O.L.P. T.S., L.F.B., and F.S. (Asia) coordinated data collection with the help of most co-authors. G.L.G.</w:t>
      </w:r>
      <w:r w:rsidR="00627990" w:rsidRPr="001332C1">
        <w:rPr>
          <w:rFonts w:ascii="Computer modern" w:eastAsia="Times New Roman" w:hAnsi="Computer modern" w:cs="Arial"/>
          <w:lang w:eastAsia="en-GB"/>
        </w:rPr>
        <w:t xml:space="preserve">, S.L.L., O.L.P., T.R.B. and G.C.P. </w:t>
      </w:r>
      <w:r w:rsidRPr="001332C1">
        <w:rPr>
          <w:rFonts w:ascii="Computer modern" w:eastAsia="Times New Roman" w:hAnsi="Computer modern" w:cs="Arial"/>
          <w:lang w:eastAsia="en-GB"/>
        </w:rPr>
        <w:t xml:space="preserve">contributed tools to analyse and curate data. </w:t>
      </w:r>
      <w:r w:rsidR="00DA3CCC" w:rsidRPr="001332C1">
        <w:rPr>
          <w:rFonts w:ascii="Computer modern" w:eastAsia="Times New Roman" w:hAnsi="Computer modern" w:cs="Arial"/>
          <w:lang w:eastAsia="en-GB"/>
        </w:rPr>
        <w:t xml:space="preserve">J. Talbot, S.L.L., O.L.P., L.Q., S.K.B., J.C., A.C.S., W.H., G.L.G., A.M.M., B.S., T.S., </w:t>
      </w:r>
      <w:proofErr w:type="spellStart"/>
      <w:r w:rsidR="00DA3CCC" w:rsidRPr="001332C1">
        <w:rPr>
          <w:rFonts w:ascii="Computer modern" w:eastAsia="Times New Roman" w:hAnsi="Computer modern" w:cs="Arial"/>
          <w:lang w:eastAsia="en-GB"/>
        </w:rPr>
        <w:t>H.tS</w:t>
      </w:r>
      <w:proofErr w:type="spellEnd"/>
      <w:r w:rsidR="00DA3CCC" w:rsidRPr="001332C1">
        <w:rPr>
          <w:rFonts w:ascii="Computer modern" w:eastAsia="Times New Roman" w:hAnsi="Computer modern" w:cs="Arial"/>
          <w:lang w:eastAsia="en-GB"/>
        </w:rPr>
        <w:t xml:space="preserve">., L.J.T.W., K.A.B., S.I.A., E.C.A., A.A., L.E.O.C.A., P.A., G.A.A.C., T.R.B., M.B., L.F.B., C.B., J.F.B., N.B., J.B., D.B., F.B., R.B., N.C.P.C., J.L.C.C., C.C., E.C., C.J.C., J.A.C., E.N.H.C., Z.R.C., G.D., S.J.D., E.A.D., C.D.C., M.N.D.K., J.L.D., T.L.E., J.S.E., C.E.N.E., </w:t>
      </w:r>
      <w:r w:rsidR="00DA3CCC" w:rsidRPr="001332C1">
        <w:rPr>
          <w:rFonts w:ascii="Computer modern" w:eastAsia="Times New Roman" w:hAnsi="Computer modern" w:cs="Arial"/>
          <w:lang w:eastAsia="en-GB"/>
        </w:rPr>
        <w:lastRenderedPageBreak/>
        <w:t xml:space="preserve">S.F., T.R.F., R.H., L.V.G., M.G., J.H., D.J.H., T.B.H., K.K., K.H.O.L.K., K. </w:t>
      </w:r>
      <w:proofErr w:type="spellStart"/>
      <w:r w:rsidR="00DA3CCC" w:rsidRPr="001332C1">
        <w:rPr>
          <w:rFonts w:ascii="Computer modern" w:eastAsia="Times New Roman" w:hAnsi="Computer modern" w:cs="Arial"/>
          <w:lang w:eastAsia="en-GB"/>
        </w:rPr>
        <w:t>Kitayama</w:t>
      </w:r>
      <w:proofErr w:type="spellEnd"/>
      <w:r w:rsidR="00DA3CCC" w:rsidRPr="001332C1">
        <w:rPr>
          <w:rFonts w:ascii="Computer modern" w:eastAsia="Times New Roman" w:hAnsi="Computer modern" w:cs="Arial"/>
          <w:lang w:eastAsia="en-GB"/>
        </w:rPr>
        <w:t>, S.G.W.L., W.F.L., M.E.L., P.A.L., T.L., J.C.L., F.M.L., J.R.M., Y.M., L.M., B.S.M., B.H.M.J., A.R.M., P.S.M., V.C.M., J.T.M., J.M., R.N., E.A.O., A.C.P., G.P.,</w:t>
      </w:r>
      <w:r w:rsidR="00627990" w:rsidRPr="001332C1">
        <w:rPr>
          <w:rFonts w:ascii="Computer modern" w:eastAsia="Times New Roman" w:hAnsi="Computer modern" w:cs="Arial"/>
          <w:lang w:eastAsia="en-GB"/>
        </w:rPr>
        <w:t xml:space="preserve"> M.P.C., P.P., G.C.P., A.D.P., J.R.P., R.B.P., H.P., C.A.Q., J.R., M.R.M., E.R., K.A.S., R.P.S., I.S., D.S., R.S., M.S., L.S., H.T., S.T., J.W.T., S.C.T., M.T., P.U., F.C.V., P.N.V., I.C.G.V., V.A.V., O.W., S.W. and L.Z. </w:t>
      </w:r>
      <w:r w:rsidRPr="001332C1">
        <w:rPr>
          <w:rFonts w:ascii="Computer modern" w:eastAsia="Times New Roman" w:hAnsi="Computer modern" w:cs="Arial"/>
          <w:lang w:eastAsia="en-GB"/>
        </w:rPr>
        <w:t>collected field data. M.J.P.S. and J. Talbot carried out the data analysis, M.J.P.S., J. Talbot, O.L.P. and S.L.L wrote the paper. All co-authors commented on or approved the manuscript.</w:t>
      </w:r>
    </w:p>
    <w:p w14:paraId="6D6FA580" w14:textId="525CCF56" w:rsidR="00226CF2" w:rsidRPr="001332C1" w:rsidRDefault="00524DD8" w:rsidP="00E13733">
      <w:pPr>
        <w:spacing w:line="480" w:lineRule="auto"/>
        <w:rPr>
          <w:rFonts w:ascii="Computer modern" w:eastAsia="Times New Roman" w:hAnsi="Computer modern" w:cs="Arial"/>
          <w:b/>
          <w:lang w:eastAsia="en-GB"/>
        </w:rPr>
      </w:pPr>
      <w:r w:rsidRPr="001332C1">
        <w:rPr>
          <w:rFonts w:ascii="Computer modern" w:eastAsia="Times New Roman" w:hAnsi="Computer modern" w:cs="Arial"/>
          <w:b/>
          <w:lang w:eastAsia="en-GB"/>
        </w:rPr>
        <w:t xml:space="preserve">Competing financial </w:t>
      </w:r>
      <w:proofErr w:type="gramStart"/>
      <w:r w:rsidRPr="001332C1">
        <w:rPr>
          <w:rFonts w:ascii="Computer modern" w:eastAsia="Times New Roman" w:hAnsi="Computer modern" w:cs="Arial"/>
          <w:b/>
          <w:lang w:eastAsia="en-GB"/>
        </w:rPr>
        <w:t>interests</w:t>
      </w:r>
      <w:proofErr w:type="gramEnd"/>
      <w:r w:rsidRPr="001332C1">
        <w:rPr>
          <w:rFonts w:ascii="Computer modern" w:eastAsia="Times New Roman" w:hAnsi="Computer modern" w:cs="Arial"/>
          <w:b/>
          <w:lang w:eastAsia="en-GB"/>
        </w:rPr>
        <w:t xml:space="preserve"> statement</w:t>
      </w:r>
    </w:p>
    <w:p w14:paraId="64A77662" w14:textId="4338CDBD" w:rsidR="00226CF2" w:rsidRPr="001332C1" w:rsidRDefault="00226CF2" w:rsidP="00E13733">
      <w:pPr>
        <w:spacing w:line="480" w:lineRule="auto"/>
        <w:rPr>
          <w:rFonts w:ascii="Computer modern" w:eastAsia="Times New Roman" w:hAnsi="Computer modern" w:cs="Arial"/>
          <w:lang w:eastAsia="en-GB"/>
        </w:rPr>
      </w:pPr>
      <w:r w:rsidRPr="001332C1">
        <w:rPr>
          <w:rFonts w:ascii="Computer modern" w:eastAsia="Times New Roman" w:hAnsi="Computer modern" w:cs="Arial"/>
          <w:lang w:eastAsia="en-GB"/>
        </w:rPr>
        <w:t>The authors declare no competing financial interests.</w:t>
      </w:r>
    </w:p>
    <w:p w14:paraId="35F9F368" w14:textId="77777777" w:rsidR="003B04F3" w:rsidRPr="001332C1" w:rsidRDefault="00D80613" w:rsidP="00EE5132">
      <w:pPr>
        <w:rPr>
          <w:rFonts w:ascii="Computer modern" w:hAnsi="Computer modern"/>
          <w:b/>
        </w:rPr>
      </w:pPr>
      <w:r w:rsidRPr="001332C1">
        <w:rPr>
          <w:rFonts w:ascii="Computer modern" w:hAnsi="Computer modern"/>
          <w:b/>
        </w:rPr>
        <w:t>References</w:t>
      </w:r>
    </w:p>
    <w:p w14:paraId="702D88C8" w14:textId="77777777" w:rsidR="00BF7416" w:rsidRPr="001332C1" w:rsidRDefault="00260A75" w:rsidP="00BF7416">
      <w:pPr>
        <w:spacing w:after="0" w:line="240" w:lineRule="auto"/>
        <w:ind w:left="720" w:hanging="720"/>
        <w:rPr>
          <w:rFonts w:ascii="Calibri" w:hAnsi="Calibri"/>
          <w:noProof/>
        </w:rPr>
      </w:pPr>
      <w:r w:rsidRPr="001332C1">
        <w:rPr>
          <w:rFonts w:ascii="Computer modern" w:hAnsi="Computer modern"/>
          <w:noProof/>
        </w:rPr>
        <w:fldChar w:fldCharType="begin"/>
      </w:r>
      <w:r w:rsidR="003B04F3" w:rsidRPr="001332C1">
        <w:rPr>
          <w:rFonts w:ascii="Computer modern" w:hAnsi="Computer modern"/>
        </w:rPr>
        <w:instrText xml:space="preserve"> ADDIN EN.REFLIST </w:instrText>
      </w:r>
      <w:r w:rsidRPr="001332C1">
        <w:rPr>
          <w:rFonts w:ascii="Computer modern" w:hAnsi="Computer modern"/>
          <w:noProof/>
        </w:rPr>
        <w:fldChar w:fldCharType="separate"/>
      </w:r>
      <w:bookmarkStart w:id="1" w:name="_ENREF_1"/>
      <w:r w:rsidR="00BF7416" w:rsidRPr="001332C1">
        <w:rPr>
          <w:rFonts w:ascii="Calibri" w:hAnsi="Calibri"/>
          <w:noProof/>
        </w:rPr>
        <w:t>1</w:t>
      </w:r>
      <w:r w:rsidR="00BF7416" w:rsidRPr="001332C1">
        <w:rPr>
          <w:rFonts w:ascii="Calibri" w:hAnsi="Calibri"/>
          <w:noProof/>
        </w:rPr>
        <w:tab/>
        <w:t>Dirzo, R.</w:t>
      </w:r>
      <w:r w:rsidR="00BF7416" w:rsidRPr="001332C1">
        <w:rPr>
          <w:rFonts w:ascii="Calibri" w:hAnsi="Calibri"/>
          <w:i/>
          <w:noProof/>
        </w:rPr>
        <w:t xml:space="preserve"> et al.</w:t>
      </w:r>
      <w:r w:rsidR="00BF7416" w:rsidRPr="001332C1">
        <w:rPr>
          <w:rFonts w:ascii="Calibri" w:hAnsi="Calibri"/>
          <w:noProof/>
        </w:rPr>
        <w:t xml:space="preserve"> Defaunation in the Anthropocene. </w:t>
      </w:r>
      <w:r w:rsidR="00BF7416" w:rsidRPr="001332C1">
        <w:rPr>
          <w:rFonts w:ascii="Calibri" w:hAnsi="Calibri"/>
          <w:i/>
          <w:noProof/>
        </w:rPr>
        <w:t>Science</w:t>
      </w:r>
      <w:r w:rsidR="00BF7416" w:rsidRPr="001332C1">
        <w:rPr>
          <w:rFonts w:ascii="Calibri" w:hAnsi="Calibri"/>
          <w:noProof/>
        </w:rPr>
        <w:t xml:space="preserve"> </w:t>
      </w:r>
      <w:r w:rsidR="00BF7416" w:rsidRPr="001332C1">
        <w:rPr>
          <w:rFonts w:ascii="Calibri" w:hAnsi="Calibri"/>
          <w:b/>
          <w:noProof/>
        </w:rPr>
        <w:t>345</w:t>
      </w:r>
      <w:r w:rsidR="00BF7416" w:rsidRPr="001332C1">
        <w:rPr>
          <w:rFonts w:ascii="Calibri" w:hAnsi="Calibri"/>
          <w:noProof/>
        </w:rPr>
        <w:t>, 401-406, doi:10.1126/science.1251817 (2014).</w:t>
      </w:r>
      <w:bookmarkEnd w:id="1"/>
    </w:p>
    <w:p w14:paraId="6F84579E" w14:textId="492E5C9D" w:rsidR="00BF7416" w:rsidRPr="001332C1" w:rsidRDefault="00BF7416" w:rsidP="00BF7416">
      <w:pPr>
        <w:spacing w:after="0" w:line="240" w:lineRule="auto"/>
        <w:ind w:left="720" w:hanging="720"/>
        <w:rPr>
          <w:rFonts w:ascii="Calibri" w:hAnsi="Calibri"/>
          <w:noProof/>
        </w:rPr>
      </w:pPr>
      <w:bookmarkStart w:id="2" w:name="_ENREF_2"/>
      <w:r w:rsidRPr="001332C1">
        <w:rPr>
          <w:rFonts w:ascii="Calibri" w:hAnsi="Calibri"/>
          <w:noProof/>
        </w:rPr>
        <w:t>2</w:t>
      </w:r>
      <w:r w:rsidRPr="001332C1">
        <w:rPr>
          <w:rFonts w:ascii="Calibri" w:hAnsi="Calibri"/>
          <w:noProof/>
        </w:rPr>
        <w:tab/>
        <w:t>Thomas, C. D.</w:t>
      </w:r>
      <w:r w:rsidRPr="001332C1">
        <w:rPr>
          <w:rFonts w:ascii="Calibri" w:hAnsi="Calibri"/>
          <w:i/>
          <w:noProof/>
        </w:rPr>
        <w:t xml:space="preserve"> et al.</w:t>
      </w:r>
      <w:r w:rsidRPr="001332C1">
        <w:rPr>
          <w:rFonts w:ascii="Calibri" w:hAnsi="Calibri"/>
          <w:noProof/>
        </w:rPr>
        <w:t xml:space="preserve"> Extinction risk from climate change. </w:t>
      </w:r>
      <w:r w:rsidRPr="001332C1">
        <w:rPr>
          <w:rFonts w:ascii="Calibri" w:hAnsi="Calibri"/>
          <w:i/>
          <w:noProof/>
        </w:rPr>
        <w:t>Nature</w:t>
      </w:r>
      <w:r w:rsidRPr="001332C1">
        <w:rPr>
          <w:rFonts w:ascii="Calibri" w:hAnsi="Calibri"/>
          <w:noProof/>
        </w:rPr>
        <w:t xml:space="preserve"> </w:t>
      </w:r>
      <w:r w:rsidRPr="001332C1">
        <w:rPr>
          <w:rFonts w:ascii="Calibri" w:hAnsi="Calibri"/>
          <w:b/>
          <w:noProof/>
        </w:rPr>
        <w:t>427</w:t>
      </w:r>
      <w:r w:rsidRPr="001332C1">
        <w:rPr>
          <w:rFonts w:ascii="Calibri" w:hAnsi="Calibri"/>
          <w:noProof/>
        </w:rPr>
        <w:t>, 145-148, doi:</w:t>
      </w:r>
      <w:hyperlink r:id="rId11" w:history="1">
        <w:r w:rsidRPr="001332C1">
          <w:rPr>
            <w:rStyle w:val="Hyperlink"/>
            <w:rFonts w:ascii="Calibri" w:hAnsi="Calibri"/>
            <w:noProof/>
            <w:color w:val="auto"/>
          </w:rPr>
          <w:t>http://www.nature.com/nature/journal/v427/n6970/suppinfo/nature02121_S1.html</w:t>
        </w:r>
      </w:hyperlink>
      <w:r w:rsidRPr="001332C1">
        <w:rPr>
          <w:rFonts w:ascii="Calibri" w:hAnsi="Calibri"/>
          <w:noProof/>
        </w:rPr>
        <w:t xml:space="preserve"> (2004).</w:t>
      </w:r>
      <w:bookmarkEnd w:id="2"/>
    </w:p>
    <w:p w14:paraId="123A30DF" w14:textId="77777777" w:rsidR="00BF7416" w:rsidRPr="001332C1" w:rsidRDefault="00BF7416" w:rsidP="00BF7416">
      <w:pPr>
        <w:spacing w:after="0" w:line="240" w:lineRule="auto"/>
        <w:ind w:left="720" w:hanging="720"/>
        <w:rPr>
          <w:rFonts w:ascii="Calibri" w:hAnsi="Calibri"/>
          <w:noProof/>
        </w:rPr>
      </w:pPr>
      <w:bookmarkStart w:id="3" w:name="_ENREF_3"/>
      <w:r w:rsidRPr="001332C1">
        <w:rPr>
          <w:rFonts w:ascii="Calibri" w:hAnsi="Calibri"/>
          <w:noProof/>
        </w:rPr>
        <w:t>3</w:t>
      </w:r>
      <w:r w:rsidRPr="001332C1">
        <w:rPr>
          <w:rFonts w:ascii="Calibri" w:hAnsi="Calibri"/>
          <w:noProof/>
        </w:rPr>
        <w:tab/>
        <w:t>ter Steege, H.</w:t>
      </w:r>
      <w:r w:rsidRPr="001332C1">
        <w:rPr>
          <w:rFonts w:ascii="Calibri" w:hAnsi="Calibri"/>
          <w:i/>
          <w:noProof/>
        </w:rPr>
        <w:t xml:space="preserve"> et al.</w:t>
      </w:r>
      <w:r w:rsidRPr="001332C1">
        <w:rPr>
          <w:rFonts w:ascii="Calibri" w:hAnsi="Calibri"/>
          <w:noProof/>
        </w:rPr>
        <w:t xml:space="preserve"> Estimating the global conservation status of more than 15,000 Amazonian tree species. </w:t>
      </w:r>
      <w:r w:rsidRPr="001332C1">
        <w:rPr>
          <w:rFonts w:ascii="Calibri" w:hAnsi="Calibri"/>
          <w:i/>
          <w:noProof/>
        </w:rPr>
        <w:t>Science Advances</w:t>
      </w:r>
      <w:r w:rsidRPr="001332C1">
        <w:rPr>
          <w:rFonts w:ascii="Calibri" w:hAnsi="Calibri"/>
          <w:noProof/>
        </w:rPr>
        <w:t xml:space="preserve"> </w:t>
      </w:r>
      <w:r w:rsidRPr="001332C1">
        <w:rPr>
          <w:rFonts w:ascii="Calibri" w:hAnsi="Calibri"/>
          <w:b/>
          <w:noProof/>
        </w:rPr>
        <w:t>1</w:t>
      </w:r>
      <w:r w:rsidRPr="001332C1">
        <w:rPr>
          <w:rFonts w:ascii="Calibri" w:hAnsi="Calibri"/>
          <w:noProof/>
        </w:rPr>
        <w:t>, doi:10.1126/sciadv.1500936 (2015).</w:t>
      </w:r>
      <w:bookmarkEnd w:id="3"/>
    </w:p>
    <w:p w14:paraId="032F0644" w14:textId="77777777" w:rsidR="00BF7416" w:rsidRPr="001332C1" w:rsidRDefault="00BF7416" w:rsidP="00BF7416">
      <w:pPr>
        <w:spacing w:after="0" w:line="240" w:lineRule="auto"/>
        <w:ind w:left="720" w:hanging="720"/>
        <w:rPr>
          <w:rFonts w:ascii="Calibri" w:hAnsi="Calibri"/>
          <w:noProof/>
        </w:rPr>
      </w:pPr>
      <w:bookmarkStart w:id="4" w:name="_ENREF_4"/>
      <w:r w:rsidRPr="001332C1">
        <w:rPr>
          <w:rFonts w:ascii="Calibri" w:hAnsi="Calibri"/>
          <w:noProof/>
        </w:rPr>
        <w:t>4</w:t>
      </w:r>
      <w:r w:rsidRPr="001332C1">
        <w:rPr>
          <w:rFonts w:ascii="Calibri" w:hAnsi="Calibri"/>
          <w:noProof/>
        </w:rPr>
        <w:tab/>
        <w:t xml:space="preserve">Lewis, S. L., Edwards, D. P. &amp; Galbraith, D. Increasing human dominance of tropical forests. </w:t>
      </w:r>
      <w:r w:rsidRPr="001332C1">
        <w:rPr>
          <w:rFonts w:ascii="Calibri" w:hAnsi="Calibri"/>
          <w:i/>
          <w:noProof/>
        </w:rPr>
        <w:t>Science</w:t>
      </w:r>
      <w:r w:rsidRPr="001332C1">
        <w:rPr>
          <w:rFonts w:ascii="Calibri" w:hAnsi="Calibri"/>
          <w:noProof/>
        </w:rPr>
        <w:t xml:space="preserve"> </w:t>
      </w:r>
      <w:r w:rsidRPr="001332C1">
        <w:rPr>
          <w:rFonts w:ascii="Calibri" w:hAnsi="Calibri"/>
          <w:b/>
          <w:noProof/>
        </w:rPr>
        <w:t>349</w:t>
      </w:r>
      <w:r w:rsidRPr="001332C1">
        <w:rPr>
          <w:rFonts w:ascii="Calibri" w:hAnsi="Calibri"/>
          <w:noProof/>
        </w:rPr>
        <w:t>, 827-832, doi:10.1126/science.aaa9932 (2015).</w:t>
      </w:r>
      <w:bookmarkEnd w:id="4"/>
    </w:p>
    <w:p w14:paraId="0785582F" w14:textId="77777777" w:rsidR="00BF7416" w:rsidRPr="001332C1" w:rsidRDefault="00BF7416" w:rsidP="00BF7416">
      <w:pPr>
        <w:spacing w:after="0" w:line="240" w:lineRule="auto"/>
        <w:ind w:left="720" w:hanging="720"/>
        <w:rPr>
          <w:rFonts w:ascii="Calibri" w:hAnsi="Calibri"/>
          <w:noProof/>
        </w:rPr>
      </w:pPr>
      <w:bookmarkStart w:id="5" w:name="_ENREF_5"/>
      <w:r w:rsidRPr="001332C1">
        <w:rPr>
          <w:rFonts w:ascii="Calibri" w:hAnsi="Calibri"/>
          <w:noProof/>
        </w:rPr>
        <w:t>5</w:t>
      </w:r>
      <w:r w:rsidRPr="001332C1">
        <w:rPr>
          <w:rFonts w:ascii="Calibri" w:hAnsi="Calibri"/>
          <w:noProof/>
        </w:rPr>
        <w:tab/>
        <w:t>Moilanen, A.</w:t>
      </w:r>
      <w:r w:rsidRPr="001332C1">
        <w:rPr>
          <w:rFonts w:ascii="Calibri" w:hAnsi="Calibri"/>
          <w:i/>
          <w:noProof/>
        </w:rPr>
        <w:t xml:space="preserve"> et al.</w:t>
      </w:r>
      <w:r w:rsidRPr="001332C1">
        <w:rPr>
          <w:rFonts w:ascii="Calibri" w:hAnsi="Calibri"/>
          <w:noProof/>
        </w:rPr>
        <w:t xml:space="preserve"> </w:t>
      </w:r>
      <w:r w:rsidRPr="001332C1">
        <w:rPr>
          <w:rFonts w:ascii="Calibri" w:hAnsi="Calibri"/>
          <w:i/>
          <w:noProof/>
        </w:rPr>
        <w:t>Prioritizing multiple-use landscapes for conservation: methods for large multi-species planning problems</w:t>
      </w:r>
      <w:r w:rsidRPr="001332C1">
        <w:rPr>
          <w:rFonts w:ascii="Calibri" w:hAnsi="Calibri"/>
          <w:noProof/>
        </w:rPr>
        <w:t>. Vol. 272 (2005).</w:t>
      </w:r>
      <w:bookmarkEnd w:id="5"/>
    </w:p>
    <w:p w14:paraId="13DEA90F" w14:textId="77777777" w:rsidR="00BF7416" w:rsidRPr="001332C1" w:rsidRDefault="00BF7416" w:rsidP="00BF7416">
      <w:pPr>
        <w:spacing w:after="0" w:line="240" w:lineRule="auto"/>
        <w:ind w:left="720" w:hanging="720"/>
        <w:rPr>
          <w:rFonts w:ascii="Calibri" w:hAnsi="Calibri"/>
          <w:noProof/>
        </w:rPr>
      </w:pPr>
      <w:bookmarkStart w:id="6" w:name="_ENREF_6"/>
      <w:r w:rsidRPr="001332C1">
        <w:rPr>
          <w:rFonts w:ascii="Calibri" w:hAnsi="Calibri"/>
          <w:noProof/>
        </w:rPr>
        <w:t>6</w:t>
      </w:r>
      <w:r w:rsidRPr="001332C1">
        <w:rPr>
          <w:rFonts w:ascii="Calibri" w:hAnsi="Calibri"/>
          <w:noProof/>
        </w:rPr>
        <w:tab/>
        <w:t xml:space="preserve">Chape, S., Harrison, J., Spalding, M. &amp; Lysenko, I. Measuring the extent and effectiveness of protected areas as an indicator for meeting global biodiversity targets. </w:t>
      </w:r>
      <w:r w:rsidRPr="001332C1">
        <w:rPr>
          <w:rFonts w:ascii="Calibri" w:hAnsi="Calibri"/>
          <w:i/>
          <w:noProof/>
        </w:rPr>
        <w:t>Philosophical Transactions of the Royal Society B: Biological Sciences</w:t>
      </w:r>
      <w:r w:rsidRPr="001332C1">
        <w:rPr>
          <w:rFonts w:ascii="Calibri" w:hAnsi="Calibri"/>
          <w:noProof/>
        </w:rPr>
        <w:t xml:space="preserve"> </w:t>
      </w:r>
      <w:r w:rsidRPr="001332C1">
        <w:rPr>
          <w:rFonts w:ascii="Calibri" w:hAnsi="Calibri"/>
          <w:b/>
          <w:noProof/>
        </w:rPr>
        <w:t>360</w:t>
      </w:r>
      <w:r w:rsidRPr="001332C1">
        <w:rPr>
          <w:rFonts w:ascii="Calibri" w:hAnsi="Calibri"/>
          <w:noProof/>
        </w:rPr>
        <w:t>, 443-455, doi:10.1098/rstb.2004.1592 (2005).</w:t>
      </w:r>
      <w:bookmarkEnd w:id="6"/>
    </w:p>
    <w:p w14:paraId="3B3BCF9B" w14:textId="77777777" w:rsidR="00BF7416" w:rsidRPr="001332C1" w:rsidRDefault="00BF7416" w:rsidP="00BF7416">
      <w:pPr>
        <w:spacing w:after="0" w:line="240" w:lineRule="auto"/>
        <w:ind w:left="720" w:hanging="720"/>
        <w:rPr>
          <w:rFonts w:ascii="Calibri" w:hAnsi="Calibri"/>
          <w:noProof/>
        </w:rPr>
      </w:pPr>
      <w:bookmarkStart w:id="7" w:name="_ENREF_7"/>
      <w:r w:rsidRPr="001332C1">
        <w:rPr>
          <w:rFonts w:ascii="Calibri" w:hAnsi="Calibri"/>
          <w:noProof/>
        </w:rPr>
        <w:t>7</w:t>
      </w:r>
      <w:r w:rsidRPr="001332C1">
        <w:rPr>
          <w:rFonts w:ascii="Calibri" w:hAnsi="Calibri"/>
          <w:noProof/>
        </w:rPr>
        <w:tab/>
        <w:t>Matthews, H. D.</w:t>
      </w:r>
      <w:r w:rsidRPr="001332C1">
        <w:rPr>
          <w:rFonts w:ascii="Calibri" w:hAnsi="Calibri"/>
          <w:i/>
          <w:noProof/>
        </w:rPr>
        <w:t xml:space="preserve"> et al.</w:t>
      </w:r>
      <w:r w:rsidRPr="001332C1">
        <w:rPr>
          <w:rFonts w:ascii="Calibri" w:hAnsi="Calibri"/>
          <w:noProof/>
        </w:rPr>
        <w:t xml:space="preserve"> National contributions to observed global warming. </w:t>
      </w:r>
      <w:r w:rsidRPr="001332C1">
        <w:rPr>
          <w:rFonts w:ascii="Calibri" w:hAnsi="Calibri"/>
          <w:i/>
          <w:noProof/>
        </w:rPr>
        <w:t>Environmental Research Letters</w:t>
      </w:r>
      <w:r w:rsidRPr="001332C1">
        <w:rPr>
          <w:rFonts w:ascii="Calibri" w:hAnsi="Calibri"/>
          <w:noProof/>
        </w:rPr>
        <w:t xml:space="preserve"> </w:t>
      </w:r>
      <w:r w:rsidRPr="001332C1">
        <w:rPr>
          <w:rFonts w:ascii="Calibri" w:hAnsi="Calibri"/>
          <w:b/>
          <w:noProof/>
        </w:rPr>
        <w:t>9</w:t>
      </w:r>
      <w:r w:rsidRPr="001332C1">
        <w:rPr>
          <w:rFonts w:ascii="Calibri" w:hAnsi="Calibri"/>
          <w:noProof/>
        </w:rPr>
        <w:t>, 014010 (2014).</w:t>
      </w:r>
      <w:bookmarkEnd w:id="7"/>
    </w:p>
    <w:p w14:paraId="4A4C0482" w14:textId="77777777" w:rsidR="00BF7416" w:rsidRPr="001332C1" w:rsidRDefault="00BF7416" w:rsidP="00BF7416">
      <w:pPr>
        <w:spacing w:after="0" w:line="240" w:lineRule="auto"/>
        <w:ind w:left="720" w:hanging="720"/>
        <w:rPr>
          <w:rFonts w:ascii="Calibri" w:hAnsi="Calibri"/>
          <w:noProof/>
        </w:rPr>
      </w:pPr>
      <w:bookmarkStart w:id="8" w:name="_ENREF_8"/>
      <w:r w:rsidRPr="001332C1">
        <w:rPr>
          <w:rFonts w:ascii="Calibri" w:hAnsi="Calibri"/>
          <w:noProof/>
        </w:rPr>
        <w:t>8</w:t>
      </w:r>
      <w:r w:rsidRPr="001332C1">
        <w:rPr>
          <w:rFonts w:ascii="Calibri" w:hAnsi="Calibri"/>
          <w:noProof/>
        </w:rPr>
        <w:tab/>
        <w:t>United Nations Framework Convention on Climate Change.    (ed Conference of the Parties Twenty-first session) (2015).</w:t>
      </w:r>
      <w:bookmarkEnd w:id="8"/>
    </w:p>
    <w:p w14:paraId="33AA9BDD" w14:textId="77777777" w:rsidR="00BF7416" w:rsidRPr="001332C1" w:rsidRDefault="00BF7416" w:rsidP="00BF7416">
      <w:pPr>
        <w:spacing w:after="0" w:line="240" w:lineRule="auto"/>
        <w:ind w:left="720" w:hanging="720"/>
        <w:rPr>
          <w:rFonts w:ascii="Calibri" w:hAnsi="Calibri"/>
          <w:noProof/>
        </w:rPr>
      </w:pPr>
      <w:bookmarkStart w:id="9" w:name="_ENREF_9"/>
      <w:r w:rsidRPr="001332C1">
        <w:rPr>
          <w:rFonts w:ascii="Calibri" w:hAnsi="Calibri"/>
          <w:noProof/>
        </w:rPr>
        <w:t>9</w:t>
      </w:r>
      <w:r w:rsidRPr="001332C1">
        <w:rPr>
          <w:rFonts w:ascii="Calibri" w:hAnsi="Calibri"/>
          <w:noProof/>
        </w:rPr>
        <w:tab/>
        <w:t>Gardner, T. A.</w:t>
      </w:r>
      <w:r w:rsidRPr="001332C1">
        <w:rPr>
          <w:rFonts w:ascii="Calibri" w:hAnsi="Calibri"/>
          <w:i/>
          <w:noProof/>
        </w:rPr>
        <w:t xml:space="preserve"> et al.</w:t>
      </w:r>
      <w:r w:rsidRPr="001332C1">
        <w:rPr>
          <w:rFonts w:ascii="Calibri" w:hAnsi="Calibri"/>
          <w:noProof/>
        </w:rPr>
        <w:t xml:space="preserve"> A framework for integrating biodiversity concerns into national REDD+ programmes. </w:t>
      </w:r>
      <w:r w:rsidRPr="001332C1">
        <w:rPr>
          <w:rFonts w:ascii="Calibri" w:hAnsi="Calibri"/>
          <w:i/>
          <w:noProof/>
        </w:rPr>
        <w:t>Biol. Conserv.</w:t>
      </w:r>
      <w:r w:rsidRPr="001332C1">
        <w:rPr>
          <w:rFonts w:ascii="Calibri" w:hAnsi="Calibri"/>
          <w:noProof/>
        </w:rPr>
        <w:t xml:space="preserve"> </w:t>
      </w:r>
      <w:r w:rsidRPr="001332C1">
        <w:rPr>
          <w:rFonts w:ascii="Calibri" w:hAnsi="Calibri"/>
          <w:b/>
          <w:noProof/>
        </w:rPr>
        <w:t>154</w:t>
      </w:r>
      <w:r w:rsidRPr="001332C1">
        <w:rPr>
          <w:rFonts w:ascii="Calibri" w:hAnsi="Calibri"/>
          <w:noProof/>
        </w:rPr>
        <w:t>, 61-71, doi:10.1016/j.biocon.2011.11.018 (2012).</w:t>
      </w:r>
      <w:bookmarkEnd w:id="9"/>
    </w:p>
    <w:p w14:paraId="43D0BA81" w14:textId="77777777" w:rsidR="00BF7416" w:rsidRPr="001332C1" w:rsidRDefault="00BF7416" w:rsidP="00BF7416">
      <w:pPr>
        <w:spacing w:after="0" w:line="240" w:lineRule="auto"/>
        <w:ind w:left="720" w:hanging="720"/>
        <w:rPr>
          <w:rFonts w:ascii="Calibri" w:hAnsi="Calibri"/>
          <w:noProof/>
        </w:rPr>
      </w:pPr>
      <w:bookmarkStart w:id="10" w:name="_ENREF_10"/>
      <w:r w:rsidRPr="001332C1">
        <w:rPr>
          <w:rFonts w:ascii="Calibri" w:hAnsi="Calibri"/>
          <w:noProof/>
        </w:rPr>
        <w:t>10</w:t>
      </w:r>
      <w:r w:rsidRPr="001332C1">
        <w:rPr>
          <w:rFonts w:ascii="Calibri" w:hAnsi="Calibri"/>
          <w:noProof/>
        </w:rPr>
        <w:tab/>
        <w:t>Thomas, C. D.</w:t>
      </w:r>
      <w:r w:rsidRPr="001332C1">
        <w:rPr>
          <w:rFonts w:ascii="Calibri" w:hAnsi="Calibri"/>
          <w:i/>
          <w:noProof/>
        </w:rPr>
        <w:t xml:space="preserve"> et al.</w:t>
      </w:r>
      <w:r w:rsidRPr="001332C1">
        <w:rPr>
          <w:rFonts w:ascii="Calibri" w:hAnsi="Calibri"/>
          <w:noProof/>
        </w:rPr>
        <w:t xml:space="preserve"> Reconciling biodiversity and carbon conservation. </w:t>
      </w:r>
      <w:r w:rsidRPr="001332C1">
        <w:rPr>
          <w:rFonts w:ascii="Calibri" w:hAnsi="Calibri"/>
          <w:i/>
          <w:noProof/>
        </w:rPr>
        <w:t>Ecology Letters</w:t>
      </w:r>
      <w:r w:rsidRPr="001332C1">
        <w:rPr>
          <w:rFonts w:ascii="Calibri" w:hAnsi="Calibri"/>
          <w:noProof/>
        </w:rPr>
        <w:t xml:space="preserve"> </w:t>
      </w:r>
      <w:r w:rsidRPr="001332C1">
        <w:rPr>
          <w:rFonts w:ascii="Calibri" w:hAnsi="Calibri"/>
          <w:b/>
          <w:noProof/>
        </w:rPr>
        <w:t>16</w:t>
      </w:r>
      <w:r w:rsidRPr="001332C1">
        <w:rPr>
          <w:rFonts w:ascii="Calibri" w:hAnsi="Calibri"/>
          <w:noProof/>
        </w:rPr>
        <w:t>, 39-47, doi:10.1111/ele.12054 (2013).</w:t>
      </w:r>
      <w:bookmarkEnd w:id="10"/>
    </w:p>
    <w:p w14:paraId="58C9E31E" w14:textId="494E7FED" w:rsidR="00BF7416" w:rsidRPr="001332C1" w:rsidRDefault="00BF7416" w:rsidP="00BF7416">
      <w:pPr>
        <w:spacing w:after="0" w:line="240" w:lineRule="auto"/>
        <w:ind w:left="720" w:hanging="720"/>
        <w:rPr>
          <w:rFonts w:ascii="Calibri" w:hAnsi="Calibri"/>
          <w:noProof/>
        </w:rPr>
      </w:pPr>
      <w:bookmarkStart w:id="11" w:name="_ENREF_11"/>
      <w:r w:rsidRPr="001332C1">
        <w:rPr>
          <w:rFonts w:ascii="Calibri" w:hAnsi="Calibri"/>
          <w:noProof/>
        </w:rPr>
        <w:t>11</w:t>
      </w:r>
      <w:r w:rsidRPr="001332C1">
        <w:rPr>
          <w:rFonts w:ascii="Calibri" w:hAnsi="Calibri"/>
          <w:noProof/>
        </w:rPr>
        <w:tab/>
        <w:t xml:space="preserve">Ewers, R. M. &amp; Rodrigues, A. S. L. Estimates of reserve effectiveness are confounded by leakage. </w:t>
      </w:r>
      <w:r w:rsidRPr="001332C1">
        <w:rPr>
          <w:rFonts w:ascii="Calibri" w:hAnsi="Calibri"/>
          <w:i/>
          <w:noProof/>
        </w:rPr>
        <w:t>Trends in Ecology &amp; Evolution</w:t>
      </w:r>
      <w:r w:rsidRPr="001332C1">
        <w:rPr>
          <w:rFonts w:ascii="Calibri" w:hAnsi="Calibri"/>
          <w:noProof/>
        </w:rPr>
        <w:t xml:space="preserve"> </w:t>
      </w:r>
      <w:r w:rsidRPr="001332C1">
        <w:rPr>
          <w:rFonts w:ascii="Calibri" w:hAnsi="Calibri"/>
          <w:b/>
          <w:noProof/>
        </w:rPr>
        <w:t>23</w:t>
      </w:r>
      <w:r w:rsidRPr="001332C1">
        <w:rPr>
          <w:rFonts w:ascii="Calibri" w:hAnsi="Calibri"/>
          <w:noProof/>
        </w:rPr>
        <w:t>, 113-116, doi:</w:t>
      </w:r>
      <w:hyperlink r:id="rId12" w:history="1">
        <w:r w:rsidRPr="001332C1">
          <w:rPr>
            <w:rStyle w:val="Hyperlink"/>
            <w:rFonts w:ascii="Calibri" w:hAnsi="Calibri"/>
            <w:noProof/>
            <w:color w:val="auto"/>
          </w:rPr>
          <w:t>http://dx.doi.org/10.1016/j.tree.2007.11.008</w:t>
        </w:r>
      </w:hyperlink>
      <w:r w:rsidRPr="001332C1">
        <w:rPr>
          <w:rFonts w:ascii="Calibri" w:hAnsi="Calibri"/>
          <w:noProof/>
        </w:rPr>
        <w:t xml:space="preserve"> (2008).</w:t>
      </w:r>
      <w:bookmarkEnd w:id="11"/>
    </w:p>
    <w:p w14:paraId="74DC9304" w14:textId="6597EBE2" w:rsidR="00BF7416" w:rsidRPr="001332C1" w:rsidRDefault="00BF7416" w:rsidP="00BF7416">
      <w:pPr>
        <w:spacing w:after="0" w:line="240" w:lineRule="auto"/>
        <w:ind w:left="720" w:hanging="720"/>
        <w:rPr>
          <w:rFonts w:ascii="Calibri" w:hAnsi="Calibri"/>
          <w:noProof/>
        </w:rPr>
      </w:pPr>
      <w:bookmarkStart w:id="12" w:name="_ENREF_12"/>
      <w:r w:rsidRPr="001332C1">
        <w:rPr>
          <w:rFonts w:ascii="Calibri" w:hAnsi="Calibri"/>
          <w:noProof/>
        </w:rPr>
        <w:t>12</w:t>
      </w:r>
      <w:r w:rsidRPr="001332C1">
        <w:rPr>
          <w:rFonts w:ascii="Calibri" w:hAnsi="Calibri"/>
          <w:noProof/>
        </w:rPr>
        <w:tab/>
        <w:t>Cardinale, B. J.</w:t>
      </w:r>
      <w:r w:rsidRPr="001332C1">
        <w:rPr>
          <w:rFonts w:ascii="Calibri" w:hAnsi="Calibri"/>
          <w:i/>
          <w:noProof/>
        </w:rPr>
        <w:t xml:space="preserve"> et al.</w:t>
      </w:r>
      <w:r w:rsidRPr="001332C1">
        <w:rPr>
          <w:rFonts w:ascii="Calibri" w:hAnsi="Calibri"/>
          <w:noProof/>
        </w:rPr>
        <w:t xml:space="preserve"> Biodiversity loss and its impact on humanity. </w:t>
      </w:r>
      <w:r w:rsidRPr="001332C1">
        <w:rPr>
          <w:rFonts w:ascii="Calibri" w:hAnsi="Calibri"/>
          <w:i/>
          <w:noProof/>
        </w:rPr>
        <w:t>Nature</w:t>
      </w:r>
      <w:r w:rsidRPr="001332C1">
        <w:rPr>
          <w:rFonts w:ascii="Calibri" w:hAnsi="Calibri"/>
          <w:noProof/>
        </w:rPr>
        <w:t xml:space="preserve"> </w:t>
      </w:r>
      <w:r w:rsidRPr="001332C1">
        <w:rPr>
          <w:rFonts w:ascii="Calibri" w:hAnsi="Calibri"/>
          <w:b/>
          <w:noProof/>
        </w:rPr>
        <w:t>486</w:t>
      </w:r>
      <w:r w:rsidRPr="001332C1">
        <w:rPr>
          <w:rFonts w:ascii="Calibri" w:hAnsi="Calibri"/>
          <w:noProof/>
        </w:rPr>
        <w:t>, 59-67, doi:</w:t>
      </w:r>
      <w:hyperlink r:id="rId13" w:anchor="supplementary-information" w:history="1">
        <w:r w:rsidRPr="001332C1">
          <w:rPr>
            <w:rStyle w:val="Hyperlink"/>
            <w:rFonts w:ascii="Calibri" w:hAnsi="Calibri"/>
            <w:noProof/>
            <w:color w:val="auto"/>
          </w:rPr>
          <w:t>http://www.nature.com/nature/journal/v486/n7401/abs/nature11148.html#supplementary-information</w:t>
        </w:r>
      </w:hyperlink>
      <w:r w:rsidRPr="001332C1">
        <w:rPr>
          <w:rFonts w:ascii="Calibri" w:hAnsi="Calibri"/>
          <w:noProof/>
        </w:rPr>
        <w:t xml:space="preserve"> (2012).</w:t>
      </w:r>
      <w:bookmarkEnd w:id="12"/>
    </w:p>
    <w:p w14:paraId="13CEE47A" w14:textId="77777777" w:rsidR="00BF7416" w:rsidRPr="001332C1" w:rsidRDefault="00BF7416" w:rsidP="00BF7416">
      <w:pPr>
        <w:spacing w:after="0" w:line="240" w:lineRule="auto"/>
        <w:ind w:left="720" w:hanging="720"/>
        <w:rPr>
          <w:rFonts w:ascii="Calibri" w:hAnsi="Calibri"/>
          <w:noProof/>
        </w:rPr>
      </w:pPr>
      <w:bookmarkStart w:id="13" w:name="_ENREF_13"/>
      <w:r w:rsidRPr="001332C1">
        <w:rPr>
          <w:rFonts w:ascii="Calibri" w:hAnsi="Calibri"/>
          <w:noProof/>
        </w:rPr>
        <w:lastRenderedPageBreak/>
        <w:t>13</w:t>
      </w:r>
      <w:r w:rsidRPr="001332C1">
        <w:rPr>
          <w:rFonts w:ascii="Calibri" w:hAnsi="Calibri"/>
          <w:noProof/>
        </w:rPr>
        <w:tab/>
        <w:t xml:space="preserve">Tilman, D., Isbell, F. &amp; Cowles, J. M. Biodiversity and Ecosystem Functioning. </w:t>
      </w:r>
      <w:r w:rsidRPr="001332C1">
        <w:rPr>
          <w:rFonts w:ascii="Calibri" w:hAnsi="Calibri"/>
          <w:i/>
          <w:noProof/>
        </w:rPr>
        <w:t>Annual Review of Ecology, Evolution, and Systematics</w:t>
      </w:r>
      <w:r w:rsidRPr="001332C1">
        <w:rPr>
          <w:rFonts w:ascii="Calibri" w:hAnsi="Calibri"/>
          <w:noProof/>
        </w:rPr>
        <w:t xml:space="preserve"> </w:t>
      </w:r>
      <w:r w:rsidRPr="001332C1">
        <w:rPr>
          <w:rFonts w:ascii="Calibri" w:hAnsi="Calibri"/>
          <w:b/>
          <w:noProof/>
        </w:rPr>
        <w:t>45</w:t>
      </w:r>
      <w:r w:rsidRPr="001332C1">
        <w:rPr>
          <w:rFonts w:ascii="Calibri" w:hAnsi="Calibri"/>
          <w:noProof/>
        </w:rPr>
        <w:t>, 471-493, doi:10.1146/annurev-ecolsys-120213-091917 (2014).</w:t>
      </w:r>
      <w:bookmarkEnd w:id="13"/>
    </w:p>
    <w:p w14:paraId="08158587" w14:textId="77777777" w:rsidR="00BF7416" w:rsidRPr="001332C1" w:rsidRDefault="00BF7416" w:rsidP="00BF7416">
      <w:pPr>
        <w:spacing w:after="0" w:line="240" w:lineRule="auto"/>
        <w:ind w:left="720" w:hanging="720"/>
        <w:rPr>
          <w:rFonts w:ascii="Calibri" w:hAnsi="Calibri"/>
          <w:noProof/>
        </w:rPr>
      </w:pPr>
      <w:bookmarkStart w:id="14" w:name="_ENREF_14"/>
      <w:r w:rsidRPr="001332C1">
        <w:rPr>
          <w:rFonts w:ascii="Calibri" w:hAnsi="Calibri"/>
          <w:noProof/>
        </w:rPr>
        <w:t>14</w:t>
      </w:r>
      <w:r w:rsidRPr="001332C1">
        <w:rPr>
          <w:rFonts w:ascii="Calibri" w:hAnsi="Calibri"/>
          <w:noProof/>
        </w:rPr>
        <w:tab/>
        <w:t xml:space="preserve">Loreau, M. &amp; Hector, A. Partitioning selection and complementarity in biodiversity experiments. </w:t>
      </w:r>
      <w:r w:rsidRPr="001332C1">
        <w:rPr>
          <w:rFonts w:ascii="Calibri" w:hAnsi="Calibri"/>
          <w:i/>
          <w:noProof/>
        </w:rPr>
        <w:t>Nature</w:t>
      </w:r>
      <w:r w:rsidRPr="001332C1">
        <w:rPr>
          <w:rFonts w:ascii="Calibri" w:hAnsi="Calibri"/>
          <w:noProof/>
        </w:rPr>
        <w:t xml:space="preserve"> </w:t>
      </w:r>
      <w:r w:rsidRPr="001332C1">
        <w:rPr>
          <w:rFonts w:ascii="Calibri" w:hAnsi="Calibri"/>
          <w:b/>
          <w:noProof/>
        </w:rPr>
        <w:t>412</w:t>
      </w:r>
      <w:r w:rsidRPr="001332C1">
        <w:rPr>
          <w:rFonts w:ascii="Calibri" w:hAnsi="Calibri"/>
          <w:noProof/>
        </w:rPr>
        <w:t>, 72-76, doi:10.1038/35083573 (2001).</w:t>
      </w:r>
      <w:bookmarkEnd w:id="14"/>
    </w:p>
    <w:p w14:paraId="27CBF807" w14:textId="77777777" w:rsidR="00BF7416" w:rsidRPr="001332C1" w:rsidRDefault="00BF7416" w:rsidP="00BF7416">
      <w:pPr>
        <w:spacing w:after="0" w:line="240" w:lineRule="auto"/>
        <w:ind w:left="720" w:hanging="720"/>
        <w:rPr>
          <w:rFonts w:ascii="Calibri" w:hAnsi="Calibri"/>
          <w:noProof/>
        </w:rPr>
      </w:pPr>
      <w:bookmarkStart w:id="15" w:name="_ENREF_15"/>
      <w:r w:rsidRPr="001332C1">
        <w:rPr>
          <w:rFonts w:ascii="Calibri" w:hAnsi="Calibri"/>
          <w:noProof/>
        </w:rPr>
        <w:t>15</w:t>
      </w:r>
      <w:r w:rsidRPr="001332C1">
        <w:rPr>
          <w:rFonts w:ascii="Calibri" w:hAnsi="Calibri"/>
          <w:noProof/>
        </w:rPr>
        <w:tab/>
        <w:t xml:space="preserve">Morin, X., Fahse, L., Scherer-Lorenzen, M. &amp; Bugmann, H. Tree species richness promotes productivity in temperate forests through strong complementarity between species. </w:t>
      </w:r>
      <w:r w:rsidRPr="001332C1">
        <w:rPr>
          <w:rFonts w:ascii="Calibri" w:hAnsi="Calibri"/>
          <w:i/>
          <w:noProof/>
        </w:rPr>
        <w:t>Ecology Letters</w:t>
      </w:r>
      <w:r w:rsidRPr="001332C1">
        <w:rPr>
          <w:rFonts w:ascii="Calibri" w:hAnsi="Calibri"/>
          <w:noProof/>
        </w:rPr>
        <w:t xml:space="preserve"> </w:t>
      </w:r>
      <w:r w:rsidRPr="001332C1">
        <w:rPr>
          <w:rFonts w:ascii="Calibri" w:hAnsi="Calibri"/>
          <w:b/>
          <w:noProof/>
        </w:rPr>
        <w:t>14</w:t>
      </w:r>
      <w:r w:rsidRPr="001332C1">
        <w:rPr>
          <w:rFonts w:ascii="Calibri" w:hAnsi="Calibri"/>
          <w:noProof/>
        </w:rPr>
        <w:t>, 1211-1219, doi:10.1111/j.1461-0248.2011.01691.x (2011).</w:t>
      </w:r>
      <w:bookmarkEnd w:id="15"/>
    </w:p>
    <w:p w14:paraId="582B9994" w14:textId="77777777" w:rsidR="00BF7416" w:rsidRPr="001332C1" w:rsidRDefault="00BF7416" w:rsidP="00BF7416">
      <w:pPr>
        <w:spacing w:after="0" w:line="240" w:lineRule="auto"/>
        <w:ind w:left="720" w:hanging="720"/>
        <w:rPr>
          <w:rFonts w:ascii="Calibri" w:hAnsi="Calibri"/>
          <w:noProof/>
        </w:rPr>
      </w:pPr>
      <w:bookmarkStart w:id="16" w:name="_ENREF_16"/>
      <w:r w:rsidRPr="001332C1">
        <w:rPr>
          <w:rFonts w:ascii="Calibri" w:hAnsi="Calibri"/>
          <w:noProof/>
        </w:rPr>
        <w:t>16</w:t>
      </w:r>
      <w:r w:rsidRPr="001332C1">
        <w:rPr>
          <w:rFonts w:ascii="Calibri" w:hAnsi="Calibri"/>
          <w:noProof/>
        </w:rPr>
        <w:tab/>
        <w:t>Ruiz-Benito, P.</w:t>
      </w:r>
      <w:r w:rsidRPr="001332C1">
        <w:rPr>
          <w:rFonts w:ascii="Calibri" w:hAnsi="Calibri"/>
          <w:i/>
          <w:noProof/>
        </w:rPr>
        <w:t xml:space="preserve"> et al.</w:t>
      </w:r>
      <w:r w:rsidRPr="001332C1">
        <w:rPr>
          <w:rFonts w:ascii="Calibri" w:hAnsi="Calibri"/>
          <w:noProof/>
        </w:rPr>
        <w:t xml:space="preserve"> Diversity increases carbon storage and tree productivity in Spanish forests. </w:t>
      </w:r>
      <w:r w:rsidRPr="001332C1">
        <w:rPr>
          <w:rFonts w:ascii="Calibri" w:hAnsi="Calibri"/>
          <w:i/>
          <w:noProof/>
        </w:rPr>
        <w:t>Global Ecology and Biogeography</w:t>
      </w:r>
      <w:r w:rsidRPr="001332C1">
        <w:rPr>
          <w:rFonts w:ascii="Calibri" w:hAnsi="Calibri"/>
          <w:noProof/>
        </w:rPr>
        <w:t xml:space="preserve"> </w:t>
      </w:r>
      <w:r w:rsidRPr="001332C1">
        <w:rPr>
          <w:rFonts w:ascii="Calibri" w:hAnsi="Calibri"/>
          <w:b/>
          <w:noProof/>
        </w:rPr>
        <w:t>23</w:t>
      </w:r>
      <w:r w:rsidRPr="001332C1">
        <w:rPr>
          <w:rFonts w:ascii="Calibri" w:hAnsi="Calibri"/>
          <w:noProof/>
        </w:rPr>
        <w:t>, 311-322, doi:10.1111/geb.12126 (2014).</w:t>
      </w:r>
      <w:bookmarkEnd w:id="16"/>
    </w:p>
    <w:p w14:paraId="1B2C282B" w14:textId="77777777" w:rsidR="00BF7416" w:rsidRPr="001332C1" w:rsidRDefault="00BF7416" w:rsidP="00BF7416">
      <w:pPr>
        <w:spacing w:after="0" w:line="240" w:lineRule="auto"/>
        <w:ind w:left="720" w:hanging="720"/>
        <w:rPr>
          <w:rFonts w:ascii="Calibri" w:hAnsi="Calibri"/>
          <w:noProof/>
        </w:rPr>
      </w:pPr>
      <w:bookmarkStart w:id="17" w:name="_ENREF_17"/>
      <w:r w:rsidRPr="001332C1">
        <w:rPr>
          <w:rFonts w:ascii="Calibri" w:hAnsi="Calibri"/>
          <w:noProof/>
        </w:rPr>
        <w:t>17</w:t>
      </w:r>
      <w:r w:rsidRPr="001332C1">
        <w:rPr>
          <w:rFonts w:ascii="Calibri" w:hAnsi="Calibri"/>
          <w:noProof/>
        </w:rPr>
        <w:tab/>
        <w:t xml:space="preserve">Jucker, T., Bouriaud, O., Avacaritei, D. &amp; Coomes, D. A. Stabilizing effects of diversity on aboveground wood production in forest ecosystems: linking patterns and processes. </w:t>
      </w:r>
      <w:r w:rsidRPr="001332C1">
        <w:rPr>
          <w:rFonts w:ascii="Calibri" w:hAnsi="Calibri"/>
          <w:i/>
          <w:noProof/>
        </w:rPr>
        <w:t>Ecology Letters</w:t>
      </w:r>
      <w:r w:rsidRPr="001332C1">
        <w:rPr>
          <w:rFonts w:ascii="Calibri" w:hAnsi="Calibri"/>
          <w:noProof/>
        </w:rPr>
        <w:t xml:space="preserve"> </w:t>
      </w:r>
      <w:r w:rsidRPr="001332C1">
        <w:rPr>
          <w:rFonts w:ascii="Calibri" w:hAnsi="Calibri"/>
          <w:b/>
          <w:noProof/>
        </w:rPr>
        <w:t>17</w:t>
      </w:r>
      <w:r w:rsidRPr="001332C1">
        <w:rPr>
          <w:rFonts w:ascii="Calibri" w:hAnsi="Calibri"/>
          <w:noProof/>
        </w:rPr>
        <w:t>, 1560-1569, doi:10.1111/ele.12382 (2014).</w:t>
      </w:r>
      <w:bookmarkEnd w:id="17"/>
    </w:p>
    <w:p w14:paraId="08E1865D" w14:textId="77777777" w:rsidR="00BF7416" w:rsidRPr="001332C1" w:rsidRDefault="00BF7416" w:rsidP="00BF7416">
      <w:pPr>
        <w:spacing w:after="0" w:line="240" w:lineRule="auto"/>
        <w:ind w:left="720" w:hanging="720"/>
        <w:rPr>
          <w:rFonts w:ascii="Calibri" w:hAnsi="Calibri"/>
          <w:noProof/>
        </w:rPr>
      </w:pPr>
      <w:bookmarkStart w:id="18" w:name="_ENREF_18"/>
      <w:r w:rsidRPr="001332C1">
        <w:rPr>
          <w:rFonts w:ascii="Calibri" w:hAnsi="Calibri"/>
          <w:noProof/>
        </w:rPr>
        <w:t>18</w:t>
      </w:r>
      <w:r w:rsidRPr="001332C1">
        <w:rPr>
          <w:rFonts w:ascii="Calibri" w:hAnsi="Calibri"/>
          <w:noProof/>
        </w:rPr>
        <w:tab/>
        <w:t xml:space="preserve">Jucker, T., Bouriaud, O. &amp; Coomes, D. A. Crown plasticity enables trees to optimize canopy packing in mixed-species forests. </w:t>
      </w:r>
      <w:r w:rsidRPr="001332C1">
        <w:rPr>
          <w:rFonts w:ascii="Calibri" w:hAnsi="Calibri"/>
          <w:i/>
          <w:noProof/>
        </w:rPr>
        <w:t>Functional Ecology</w:t>
      </w:r>
      <w:r w:rsidRPr="001332C1">
        <w:rPr>
          <w:rFonts w:ascii="Calibri" w:hAnsi="Calibri"/>
          <w:noProof/>
        </w:rPr>
        <w:t xml:space="preserve"> </w:t>
      </w:r>
      <w:r w:rsidRPr="001332C1">
        <w:rPr>
          <w:rFonts w:ascii="Calibri" w:hAnsi="Calibri"/>
          <w:b/>
          <w:noProof/>
        </w:rPr>
        <w:t>29</w:t>
      </w:r>
      <w:r w:rsidRPr="001332C1">
        <w:rPr>
          <w:rFonts w:ascii="Calibri" w:hAnsi="Calibri"/>
          <w:noProof/>
        </w:rPr>
        <w:t>, 1078-1086, doi:10.1111/1365-2435.12428 (2015).</w:t>
      </w:r>
      <w:bookmarkEnd w:id="18"/>
    </w:p>
    <w:p w14:paraId="029267A6" w14:textId="77777777" w:rsidR="00BF7416" w:rsidRPr="001332C1" w:rsidRDefault="00BF7416" w:rsidP="00BF7416">
      <w:pPr>
        <w:spacing w:after="0" w:line="240" w:lineRule="auto"/>
        <w:ind w:left="720" w:hanging="720"/>
        <w:rPr>
          <w:rFonts w:ascii="Calibri" w:hAnsi="Calibri"/>
          <w:noProof/>
        </w:rPr>
      </w:pPr>
      <w:bookmarkStart w:id="19" w:name="_ENREF_19"/>
      <w:r w:rsidRPr="001332C1">
        <w:rPr>
          <w:rFonts w:ascii="Calibri" w:hAnsi="Calibri"/>
          <w:noProof/>
        </w:rPr>
        <w:t>19</w:t>
      </w:r>
      <w:r w:rsidRPr="001332C1">
        <w:rPr>
          <w:rFonts w:ascii="Calibri" w:hAnsi="Calibri"/>
          <w:noProof/>
        </w:rPr>
        <w:tab/>
        <w:t xml:space="preserve">Liang, J. J., Zhou, M., Tobin, P. C., McGuire, A. D. &amp; Reich, P. B. Biodiversity influences plant productivity through niche-efficiency. </w:t>
      </w:r>
      <w:r w:rsidRPr="001332C1">
        <w:rPr>
          <w:rFonts w:ascii="Calibri" w:hAnsi="Calibri"/>
          <w:i/>
          <w:noProof/>
        </w:rPr>
        <w:t>Proc. Natl. Acad. Sci. U. S. A.</w:t>
      </w:r>
      <w:r w:rsidRPr="001332C1">
        <w:rPr>
          <w:rFonts w:ascii="Calibri" w:hAnsi="Calibri"/>
          <w:noProof/>
        </w:rPr>
        <w:t xml:space="preserve"> </w:t>
      </w:r>
      <w:r w:rsidRPr="001332C1">
        <w:rPr>
          <w:rFonts w:ascii="Calibri" w:hAnsi="Calibri"/>
          <w:b/>
          <w:noProof/>
        </w:rPr>
        <w:t>112</w:t>
      </w:r>
      <w:r w:rsidRPr="001332C1">
        <w:rPr>
          <w:rFonts w:ascii="Calibri" w:hAnsi="Calibri"/>
          <w:noProof/>
        </w:rPr>
        <w:t>, 5738-5743, doi:10.1073/pnas.1409853112 (2015).</w:t>
      </w:r>
      <w:bookmarkEnd w:id="19"/>
    </w:p>
    <w:p w14:paraId="3812B8B6" w14:textId="77777777" w:rsidR="00BF7416" w:rsidRPr="001332C1" w:rsidRDefault="00BF7416" w:rsidP="00BF7416">
      <w:pPr>
        <w:spacing w:after="0" w:line="240" w:lineRule="auto"/>
        <w:ind w:left="720" w:hanging="720"/>
        <w:rPr>
          <w:rFonts w:ascii="Calibri" w:hAnsi="Calibri"/>
          <w:noProof/>
        </w:rPr>
      </w:pPr>
      <w:bookmarkStart w:id="20" w:name="_ENREF_20"/>
      <w:r w:rsidRPr="001332C1">
        <w:rPr>
          <w:rFonts w:ascii="Calibri" w:hAnsi="Calibri"/>
          <w:noProof/>
        </w:rPr>
        <w:t>20</w:t>
      </w:r>
      <w:r w:rsidRPr="001332C1">
        <w:rPr>
          <w:rFonts w:ascii="Calibri" w:hAnsi="Calibri"/>
          <w:noProof/>
        </w:rPr>
        <w:tab/>
        <w:t xml:space="preserve">Keeling, H. C. &amp; Phillips, O. L. The global relationship between forest productivity and biomass. </w:t>
      </w:r>
      <w:r w:rsidRPr="001332C1">
        <w:rPr>
          <w:rFonts w:ascii="Calibri" w:hAnsi="Calibri"/>
          <w:i/>
          <w:noProof/>
        </w:rPr>
        <w:t>Global Ecology and Biogeography</w:t>
      </w:r>
      <w:r w:rsidRPr="001332C1">
        <w:rPr>
          <w:rFonts w:ascii="Calibri" w:hAnsi="Calibri"/>
          <w:noProof/>
        </w:rPr>
        <w:t xml:space="preserve"> </w:t>
      </w:r>
      <w:r w:rsidRPr="001332C1">
        <w:rPr>
          <w:rFonts w:ascii="Calibri" w:hAnsi="Calibri"/>
          <w:b/>
          <w:noProof/>
        </w:rPr>
        <w:t>16</w:t>
      </w:r>
      <w:r w:rsidRPr="001332C1">
        <w:rPr>
          <w:rFonts w:ascii="Calibri" w:hAnsi="Calibri"/>
          <w:noProof/>
        </w:rPr>
        <w:t>, 618-631, doi:10.1111/j.1466-8238.2007.00314.x (2007).</w:t>
      </w:r>
      <w:bookmarkEnd w:id="20"/>
    </w:p>
    <w:p w14:paraId="0ECF3955" w14:textId="77777777" w:rsidR="00BF7416" w:rsidRPr="001332C1" w:rsidRDefault="00BF7416" w:rsidP="00BF7416">
      <w:pPr>
        <w:spacing w:after="0" w:line="240" w:lineRule="auto"/>
        <w:ind w:left="720" w:hanging="720"/>
        <w:rPr>
          <w:rFonts w:ascii="Calibri" w:hAnsi="Calibri"/>
          <w:noProof/>
        </w:rPr>
      </w:pPr>
      <w:bookmarkStart w:id="21" w:name="_ENREF_21"/>
      <w:r w:rsidRPr="001332C1">
        <w:rPr>
          <w:rFonts w:ascii="Calibri" w:hAnsi="Calibri"/>
          <w:noProof/>
        </w:rPr>
        <w:t>21</w:t>
      </w:r>
      <w:r w:rsidRPr="001332C1">
        <w:rPr>
          <w:rFonts w:ascii="Calibri" w:hAnsi="Calibri"/>
          <w:noProof/>
        </w:rPr>
        <w:tab/>
        <w:t>Galbraith, D.</w:t>
      </w:r>
      <w:r w:rsidRPr="001332C1">
        <w:rPr>
          <w:rFonts w:ascii="Calibri" w:hAnsi="Calibri"/>
          <w:i/>
          <w:noProof/>
        </w:rPr>
        <w:t xml:space="preserve"> et al.</w:t>
      </w:r>
      <w:r w:rsidRPr="001332C1">
        <w:rPr>
          <w:rFonts w:ascii="Calibri" w:hAnsi="Calibri"/>
          <w:noProof/>
        </w:rPr>
        <w:t xml:space="preserve"> Residence times of woody biomass in tropical forests. </w:t>
      </w:r>
      <w:r w:rsidRPr="001332C1">
        <w:rPr>
          <w:rFonts w:ascii="Calibri" w:hAnsi="Calibri"/>
          <w:i/>
          <w:noProof/>
        </w:rPr>
        <w:t>Plant Ecology &amp; Diversity</w:t>
      </w:r>
      <w:r w:rsidRPr="001332C1">
        <w:rPr>
          <w:rFonts w:ascii="Calibri" w:hAnsi="Calibri"/>
          <w:noProof/>
        </w:rPr>
        <w:t xml:space="preserve"> </w:t>
      </w:r>
      <w:r w:rsidRPr="001332C1">
        <w:rPr>
          <w:rFonts w:ascii="Calibri" w:hAnsi="Calibri"/>
          <w:b/>
          <w:noProof/>
        </w:rPr>
        <w:t>6</w:t>
      </w:r>
      <w:r w:rsidRPr="001332C1">
        <w:rPr>
          <w:rFonts w:ascii="Calibri" w:hAnsi="Calibri"/>
          <w:noProof/>
        </w:rPr>
        <w:t>, 139-157, doi:10.1080/17550874.2013.770578 (2013).</w:t>
      </w:r>
      <w:bookmarkEnd w:id="21"/>
    </w:p>
    <w:p w14:paraId="2CC99E3D" w14:textId="77777777" w:rsidR="00BF7416" w:rsidRPr="001332C1" w:rsidRDefault="00BF7416" w:rsidP="00BF7416">
      <w:pPr>
        <w:spacing w:after="0" w:line="240" w:lineRule="auto"/>
        <w:ind w:left="720" w:hanging="720"/>
        <w:rPr>
          <w:rFonts w:ascii="Calibri" w:hAnsi="Calibri"/>
          <w:noProof/>
        </w:rPr>
      </w:pPr>
      <w:bookmarkStart w:id="22" w:name="_ENREF_22"/>
      <w:r w:rsidRPr="001332C1">
        <w:rPr>
          <w:rFonts w:ascii="Calibri" w:hAnsi="Calibri"/>
          <w:noProof/>
        </w:rPr>
        <w:t>22</w:t>
      </w:r>
      <w:r w:rsidRPr="001332C1">
        <w:rPr>
          <w:rFonts w:ascii="Calibri" w:hAnsi="Calibri"/>
          <w:noProof/>
        </w:rPr>
        <w:tab/>
        <w:t>Chisholm, R. A.</w:t>
      </w:r>
      <w:r w:rsidRPr="001332C1">
        <w:rPr>
          <w:rFonts w:ascii="Calibri" w:hAnsi="Calibri"/>
          <w:i/>
          <w:noProof/>
        </w:rPr>
        <w:t xml:space="preserve"> et al.</w:t>
      </w:r>
      <w:r w:rsidRPr="001332C1">
        <w:rPr>
          <w:rFonts w:ascii="Calibri" w:hAnsi="Calibri"/>
          <w:noProof/>
        </w:rPr>
        <w:t xml:space="preserve"> Scale-dependent relationships between tree species richness and ecosystem function in forests. </w:t>
      </w:r>
      <w:r w:rsidRPr="001332C1">
        <w:rPr>
          <w:rFonts w:ascii="Calibri" w:hAnsi="Calibri"/>
          <w:i/>
          <w:noProof/>
        </w:rPr>
        <w:t>Journal of Ecology</w:t>
      </w:r>
      <w:r w:rsidRPr="001332C1">
        <w:rPr>
          <w:rFonts w:ascii="Calibri" w:hAnsi="Calibri"/>
          <w:noProof/>
        </w:rPr>
        <w:t xml:space="preserve"> </w:t>
      </w:r>
      <w:r w:rsidRPr="001332C1">
        <w:rPr>
          <w:rFonts w:ascii="Calibri" w:hAnsi="Calibri"/>
          <w:b/>
          <w:noProof/>
        </w:rPr>
        <w:t>101</w:t>
      </w:r>
      <w:r w:rsidRPr="001332C1">
        <w:rPr>
          <w:rFonts w:ascii="Calibri" w:hAnsi="Calibri"/>
          <w:noProof/>
        </w:rPr>
        <w:t>, 1214-1224, doi:10.1111/1365-2745.12132 (2013).</w:t>
      </w:r>
      <w:bookmarkEnd w:id="22"/>
    </w:p>
    <w:p w14:paraId="2983295A" w14:textId="77777777" w:rsidR="00BF7416" w:rsidRPr="001332C1" w:rsidRDefault="00BF7416" w:rsidP="00BF7416">
      <w:pPr>
        <w:spacing w:after="0" w:line="240" w:lineRule="auto"/>
        <w:ind w:left="720" w:hanging="720"/>
        <w:rPr>
          <w:rFonts w:ascii="Calibri" w:hAnsi="Calibri"/>
          <w:noProof/>
        </w:rPr>
      </w:pPr>
      <w:bookmarkStart w:id="23" w:name="_ENREF_23"/>
      <w:r w:rsidRPr="001332C1">
        <w:rPr>
          <w:rFonts w:ascii="Calibri" w:hAnsi="Calibri"/>
          <w:noProof/>
        </w:rPr>
        <w:t>23</w:t>
      </w:r>
      <w:r w:rsidRPr="001332C1">
        <w:rPr>
          <w:rFonts w:ascii="Calibri" w:hAnsi="Calibri"/>
          <w:noProof/>
        </w:rPr>
        <w:tab/>
        <w:t>Poorter, L.</w:t>
      </w:r>
      <w:r w:rsidRPr="001332C1">
        <w:rPr>
          <w:rFonts w:ascii="Calibri" w:hAnsi="Calibri"/>
          <w:i/>
          <w:noProof/>
        </w:rPr>
        <w:t xml:space="preserve"> et al.</w:t>
      </w:r>
      <w:r w:rsidRPr="001332C1">
        <w:rPr>
          <w:rFonts w:ascii="Calibri" w:hAnsi="Calibri"/>
          <w:noProof/>
        </w:rPr>
        <w:t xml:space="preserve"> Diversity enhances carbon storage in tropical forests. </w:t>
      </w:r>
      <w:r w:rsidRPr="001332C1">
        <w:rPr>
          <w:rFonts w:ascii="Calibri" w:hAnsi="Calibri"/>
          <w:i/>
          <w:noProof/>
        </w:rPr>
        <w:t>Global Ecology and Biogeography</w:t>
      </w:r>
      <w:r w:rsidRPr="001332C1">
        <w:rPr>
          <w:rFonts w:ascii="Calibri" w:hAnsi="Calibri"/>
          <w:noProof/>
        </w:rPr>
        <w:t>, n/a-n/a, doi:10.1111/geb.12364 (2015).</w:t>
      </w:r>
      <w:bookmarkEnd w:id="23"/>
    </w:p>
    <w:p w14:paraId="60FBC556" w14:textId="77777777" w:rsidR="00BF7416" w:rsidRPr="001332C1" w:rsidRDefault="00BF7416" w:rsidP="00BF7416">
      <w:pPr>
        <w:spacing w:after="0" w:line="240" w:lineRule="auto"/>
        <w:ind w:left="720" w:hanging="720"/>
        <w:rPr>
          <w:rFonts w:ascii="Calibri" w:hAnsi="Calibri"/>
          <w:noProof/>
        </w:rPr>
      </w:pPr>
      <w:bookmarkStart w:id="24" w:name="_ENREF_24"/>
      <w:r w:rsidRPr="001332C1">
        <w:rPr>
          <w:rFonts w:ascii="Calibri" w:hAnsi="Calibri"/>
          <w:noProof/>
        </w:rPr>
        <w:t>24</w:t>
      </w:r>
      <w:r w:rsidRPr="001332C1">
        <w:rPr>
          <w:rFonts w:ascii="Calibri" w:hAnsi="Calibri"/>
          <w:noProof/>
        </w:rPr>
        <w:tab/>
        <w:t>Cavanaugh, K. C.</w:t>
      </w:r>
      <w:r w:rsidRPr="001332C1">
        <w:rPr>
          <w:rFonts w:ascii="Calibri" w:hAnsi="Calibri"/>
          <w:i/>
          <w:noProof/>
        </w:rPr>
        <w:t xml:space="preserve"> et al.</w:t>
      </w:r>
      <w:r w:rsidRPr="001332C1">
        <w:rPr>
          <w:rFonts w:ascii="Calibri" w:hAnsi="Calibri"/>
          <w:noProof/>
        </w:rPr>
        <w:t xml:space="preserve"> Carbon storage in tropical forests correlates with taxonomic diversity and functional dominance on a global scale. </w:t>
      </w:r>
      <w:r w:rsidRPr="001332C1">
        <w:rPr>
          <w:rFonts w:ascii="Calibri" w:hAnsi="Calibri"/>
          <w:i/>
          <w:noProof/>
        </w:rPr>
        <w:t>Global Ecology and Biogeography</w:t>
      </w:r>
      <w:r w:rsidRPr="001332C1">
        <w:rPr>
          <w:rFonts w:ascii="Calibri" w:hAnsi="Calibri"/>
          <w:noProof/>
        </w:rPr>
        <w:t xml:space="preserve"> </w:t>
      </w:r>
      <w:r w:rsidRPr="001332C1">
        <w:rPr>
          <w:rFonts w:ascii="Calibri" w:hAnsi="Calibri"/>
          <w:b/>
          <w:noProof/>
        </w:rPr>
        <w:t>23</w:t>
      </w:r>
      <w:r w:rsidRPr="001332C1">
        <w:rPr>
          <w:rFonts w:ascii="Calibri" w:hAnsi="Calibri"/>
          <w:noProof/>
        </w:rPr>
        <w:t>, 563-573, doi:10.1111/geb.12143 (2014).</w:t>
      </w:r>
      <w:bookmarkEnd w:id="24"/>
    </w:p>
    <w:p w14:paraId="04E33968" w14:textId="77777777" w:rsidR="00BF7416" w:rsidRPr="001332C1" w:rsidRDefault="00BF7416" w:rsidP="00BF7416">
      <w:pPr>
        <w:spacing w:after="0" w:line="240" w:lineRule="auto"/>
        <w:ind w:left="720" w:hanging="720"/>
        <w:rPr>
          <w:rFonts w:ascii="Calibri" w:hAnsi="Calibri"/>
          <w:noProof/>
        </w:rPr>
      </w:pPr>
      <w:bookmarkStart w:id="25" w:name="_ENREF_25"/>
      <w:r w:rsidRPr="001332C1">
        <w:rPr>
          <w:rFonts w:ascii="Calibri" w:hAnsi="Calibri"/>
          <w:noProof/>
        </w:rPr>
        <w:t>25</w:t>
      </w:r>
      <w:r w:rsidRPr="001332C1">
        <w:rPr>
          <w:rFonts w:ascii="Calibri" w:hAnsi="Calibri"/>
          <w:noProof/>
        </w:rPr>
        <w:tab/>
        <w:t xml:space="preserve">Day, M., Baldauf, C., Rutishauser, E. &amp; Sunderland, T. Relationships between tree species diversity and above-ground biomass in Central African rainforests: implications for REDD. </w:t>
      </w:r>
      <w:r w:rsidRPr="001332C1">
        <w:rPr>
          <w:rFonts w:ascii="Calibri" w:hAnsi="Calibri"/>
          <w:i/>
          <w:noProof/>
        </w:rPr>
        <w:t>Environmental Conservation</w:t>
      </w:r>
      <w:r w:rsidRPr="001332C1">
        <w:rPr>
          <w:rFonts w:ascii="Calibri" w:hAnsi="Calibri"/>
          <w:noProof/>
        </w:rPr>
        <w:t xml:space="preserve"> </w:t>
      </w:r>
      <w:r w:rsidRPr="001332C1">
        <w:rPr>
          <w:rFonts w:ascii="Calibri" w:hAnsi="Calibri"/>
          <w:b/>
          <w:noProof/>
        </w:rPr>
        <w:t>41</w:t>
      </w:r>
      <w:r w:rsidRPr="001332C1">
        <w:rPr>
          <w:rFonts w:ascii="Calibri" w:hAnsi="Calibri"/>
          <w:noProof/>
        </w:rPr>
        <w:t>, 64-72, doi:doi:10.1017/S0376892913000295 (2014).</w:t>
      </w:r>
      <w:bookmarkEnd w:id="25"/>
    </w:p>
    <w:p w14:paraId="6850EA0E" w14:textId="77777777" w:rsidR="00BF7416" w:rsidRPr="001332C1" w:rsidRDefault="00BF7416" w:rsidP="00BF7416">
      <w:pPr>
        <w:spacing w:after="0" w:line="240" w:lineRule="auto"/>
        <w:ind w:left="720" w:hanging="720"/>
        <w:rPr>
          <w:rFonts w:ascii="Calibri" w:hAnsi="Calibri"/>
          <w:noProof/>
        </w:rPr>
      </w:pPr>
      <w:bookmarkStart w:id="26" w:name="_ENREF_26"/>
      <w:r w:rsidRPr="001332C1">
        <w:rPr>
          <w:rFonts w:ascii="Calibri" w:hAnsi="Calibri"/>
          <w:noProof/>
        </w:rPr>
        <w:t>26</w:t>
      </w:r>
      <w:r w:rsidRPr="001332C1">
        <w:rPr>
          <w:rFonts w:ascii="Calibri" w:hAnsi="Calibri"/>
          <w:noProof/>
        </w:rPr>
        <w:tab/>
        <w:t>Ter Steege, H.</w:t>
      </w:r>
      <w:r w:rsidRPr="001332C1">
        <w:rPr>
          <w:rFonts w:ascii="Calibri" w:hAnsi="Calibri"/>
          <w:i/>
          <w:noProof/>
        </w:rPr>
        <w:t xml:space="preserve"> et al.</w:t>
      </w:r>
      <w:r w:rsidRPr="001332C1">
        <w:rPr>
          <w:rFonts w:ascii="Calibri" w:hAnsi="Calibri"/>
          <w:noProof/>
        </w:rPr>
        <w:t xml:space="preserve"> A spatial model of tree </w:t>
      </w:r>
      <w:r w:rsidRPr="001332C1">
        <w:rPr>
          <w:rFonts w:ascii="Calibri" w:hAnsi="Calibri" w:hint="eastAsia"/>
          <w:noProof/>
        </w:rPr>
        <w:t>α</w:t>
      </w:r>
      <w:r w:rsidRPr="001332C1">
        <w:rPr>
          <w:rFonts w:ascii="Calibri" w:hAnsi="Calibri"/>
          <w:noProof/>
        </w:rPr>
        <w:t xml:space="preserve">-diversity and tree density for the Amazon. </w:t>
      </w:r>
      <w:r w:rsidRPr="001332C1">
        <w:rPr>
          <w:rFonts w:ascii="Calibri" w:hAnsi="Calibri"/>
          <w:i/>
          <w:noProof/>
        </w:rPr>
        <w:t>Biodiversity &amp; Conservation</w:t>
      </w:r>
      <w:r w:rsidRPr="001332C1">
        <w:rPr>
          <w:rFonts w:ascii="Calibri" w:hAnsi="Calibri"/>
          <w:noProof/>
        </w:rPr>
        <w:t xml:space="preserve"> </w:t>
      </w:r>
      <w:r w:rsidRPr="001332C1">
        <w:rPr>
          <w:rFonts w:ascii="Calibri" w:hAnsi="Calibri"/>
          <w:b/>
          <w:noProof/>
        </w:rPr>
        <w:t>12</w:t>
      </w:r>
      <w:r w:rsidRPr="001332C1">
        <w:rPr>
          <w:rFonts w:ascii="Calibri" w:hAnsi="Calibri"/>
          <w:noProof/>
        </w:rPr>
        <w:t>, 2255-2277, doi:10.1023/a:1024593414624 (2003).</w:t>
      </w:r>
      <w:bookmarkEnd w:id="26"/>
    </w:p>
    <w:p w14:paraId="4D4293F2" w14:textId="77777777" w:rsidR="00BF7416" w:rsidRPr="001332C1" w:rsidRDefault="00BF7416" w:rsidP="00BF7416">
      <w:pPr>
        <w:spacing w:after="0" w:line="240" w:lineRule="auto"/>
        <w:ind w:left="720" w:hanging="720"/>
        <w:rPr>
          <w:rFonts w:ascii="Calibri" w:hAnsi="Calibri"/>
          <w:noProof/>
        </w:rPr>
      </w:pPr>
      <w:bookmarkStart w:id="27" w:name="_ENREF_27"/>
      <w:r w:rsidRPr="001332C1">
        <w:rPr>
          <w:rFonts w:ascii="Calibri" w:hAnsi="Calibri"/>
          <w:noProof/>
        </w:rPr>
        <w:t>27</w:t>
      </w:r>
      <w:r w:rsidRPr="001332C1">
        <w:rPr>
          <w:rFonts w:ascii="Calibri" w:hAnsi="Calibri"/>
          <w:noProof/>
        </w:rPr>
        <w:tab/>
        <w:t>Quesada, C. A.</w:t>
      </w:r>
      <w:r w:rsidRPr="001332C1">
        <w:rPr>
          <w:rFonts w:ascii="Calibri" w:hAnsi="Calibri"/>
          <w:i/>
          <w:noProof/>
        </w:rPr>
        <w:t xml:space="preserve"> et al.</w:t>
      </w:r>
      <w:r w:rsidRPr="001332C1">
        <w:rPr>
          <w:rFonts w:ascii="Calibri" w:hAnsi="Calibri"/>
          <w:noProof/>
        </w:rPr>
        <w:t xml:space="preserve"> Basin-wide variations in Amazon forest structure and function are mediated by both soils and climate. </w:t>
      </w:r>
      <w:r w:rsidRPr="001332C1">
        <w:rPr>
          <w:rFonts w:ascii="Calibri" w:hAnsi="Calibri"/>
          <w:i/>
          <w:noProof/>
        </w:rPr>
        <w:t>Biogeosciences</w:t>
      </w:r>
      <w:r w:rsidRPr="001332C1">
        <w:rPr>
          <w:rFonts w:ascii="Calibri" w:hAnsi="Calibri"/>
          <w:noProof/>
        </w:rPr>
        <w:t xml:space="preserve"> </w:t>
      </w:r>
      <w:r w:rsidRPr="001332C1">
        <w:rPr>
          <w:rFonts w:ascii="Calibri" w:hAnsi="Calibri"/>
          <w:b/>
          <w:noProof/>
        </w:rPr>
        <w:t>9</w:t>
      </w:r>
      <w:r w:rsidRPr="001332C1">
        <w:rPr>
          <w:rFonts w:ascii="Calibri" w:hAnsi="Calibri"/>
          <w:noProof/>
        </w:rPr>
        <w:t>, 2203-2246, doi:10.5194/bg-9-2203-2012 (2012).</w:t>
      </w:r>
      <w:bookmarkEnd w:id="27"/>
    </w:p>
    <w:p w14:paraId="7B1F1CB3" w14:textId="77777777" w:rsidR="00BF7416" w:rsidRPr="001332C1" w:rsidRDefault="00BF7416" w:rsidP="00BF7416">
      <w:pPr>
        <w:spacing w:after="0" w:line="240" w:lineRule="auto"/>
        <w:ind w:left="720" w:hanging="720"/>
        <w:rPr>
          <w:rFonts w:ascii="Calibri" w:hAnsi="Calibri"/>
          <w:noProof/>
        </w:rPr>
      </w:pPr>
      <w:bookmarkStart w:id="28" w:name="_ENREF_28"/>
      <w:r w:rsidRPr="001332C1">
        <w:rPr>
          <w:rFonts w:ascii="Calibri" w:hAnsi="Calibri"/>
          <w:noProof/>
        </w:rPr>
        <w:t>28</w:t>
      </w:r>
      <w:r w:rsidRPr="001332C1">
        <w:rPr>
          <w:rFonts w:ascii="Calibri" w:hAnsi="Calibri"/>
          <w:noProof/>
        </w:rPr>
        <w:tab/>
        <w:t>Baraloto, C.</w:t>
      </w:r>
      <w:r w:rsidRPr="001332C1">
        <w:rPr>
          <w:rFonts w:ascii="Calibri" w:hAnsi="Calibri"/>
          <w:i/>
          <w:noProof/>
        </w:rPr>
        <w:t xml:space="preserve"> et al.</w:t>
      </w:r>
      <w:r w:rsidRPr="001332C1">
        <w:rPr>
          <w:rFonts w:ascii="Calibri" w:hAnsi="Calibri"/>
          <w:noProof/>
        </w:rPr>
        <w:t xml:space="preserve"> Disentangling stand and environmental correlates of aboveground biomass in Amazonian forests. </w:t>
      </w:r>
      <w:r w:rsidRPr="001332C1">
        <w:rPr>
          <w:rFonts w:ascii="Calibri" w:hAnsi="Calibri"/>
          <w:i/>
          <w:noProof/>
        </w:rPr>
        <w:t>Global Change Biology</w:t>
      </w:r>
      <w:r w:rsidRPr="001332C1">
        <w:rPr>
          <w:rFonts w:ascii="Calibri" w:hAnsi="Calibri"/>
          <w:noProof/>
        </w:rPr>
        <w:t xml:space="preserve"> </w:t>
      </w:r>
      <w:r w:rsidRPr="001332C1">
        <w:rPr>
          <w:rFonts w:ascii="Calibri" w:hAnsi="Calibri"/>
          <w:b/>
          <w:noProof/>
        </w:rPr>
        <w:t>17</w:t>
      </w:r>
      <w:r w:rsidRPr="001332C1">
        <w:rPr>
          <w:rFonts w:ascii="Calibri" w:hAnsi="Calibri"/>
          <w:noProof/>
        </w:rPr>
        <w:t>, 2677-2688, doi:10.1111/j.1365-2486.2011.02432.x (2011).</w:t>
      </w:r>
      <w:bookmarkEnd w:id="28"/>
    </w:p>
    <w:p w14:paraId="6834D4F9" w14:textId="77777777" w:rsidR="00BF7416" w:rsidRPr="001332C1" w:rsidRDefault="00BF7416" w:rsidP="00BF7416">
      <w:pPr>
        <w:spacing w:after="0" w:line="240" w:lineRule="auto"/>
        <w:ind w:left="720" w:hanging="720"/>
        <w:rPr>
          <w:rFonts w:ascii="Calibri" w:hAnsi="Calibri"/>
          <w:noProof/>
        </w:rPr>
      </w:pPr>
      <w:bookmarkStart w:id="29" w:name="_ENREF_29"/>
      <w:r w:rsidRPr="001332C1">
        <w:rPr>
          <w:rFonts w:ascii="Calibri" w:hAnsi="Calibri"/>
          <w:noProof/>
        </w:rPr>
        <w:t>29</w:t>
      </w:r>
      <w:r w:rsidRPr="001332C1">
        <w:rPr>
          <w:rFonts w:ascii="Calibri" w:hAnsi="Calibri"/>
          <w:noProof/>
        </w:rPr>
        <w:tab/>
        <w:t>Lewis, S. L.</w:t>
      </w:r>
      <w:r w:rsidRPr="001332C1">
        <w:rPr>
          <w:rFonts w:ascii="Calibri" w:hAnsi="Calibri"/>
          <w:i/>
          <w:noProof/>
        </w:rPr>
        <w:t xml:space="preserve"> et al.</w:t>
      </w:r>
      <w:r w:rsidRPr="001332C1">
        <w:rPr>
          <w:rFonts w:ascii="Calibri" w:hAnsi="Calibri"/>
          <w:noProof/>
        </w:rPr>
        <w:t xml:space="preserve"> Above-ground biomass and structure of 260 African tropical forests. </w:t>
      </w:r>
      <w:r w:rsidRPr="001332C1">
        <w:rPr>
          <w:rFonts w:ascii="Calibri" w:hAnsi="Calibri"/>
          <w:i/>
          <w:noProof/>
        </w:rPr>
        <w:t>Philosophical Transactions of the Royal Society B: Biological Sciences</w:t>
      </w:r>
      <w:r w:rsidRPr="001332C1">
        <w:rPr>
          <w:rFonts w:ascii="Calibri" w:hAnsi="Calibri"/>
          <w:noProof/>
        </w:rPr>
        <w:t xml:space="preserve"> </w:t>
      </w:r>
      <w:r w:rsidRPr="001332C1">
        <w:rPr>
          <w:rFonts w:ascii="Calibri" w:hAnsi="Calibri"/>
          <w:b/>
          <w:noProof/>
        </w:rPr>
        <w:t>368</w:t>
      </w:r>
      <w:r w:rsidRPr="001332C1">
        <w:rPr>
          <w:rFonts w:ascii="Calibri" w:hAnsi="Calibri"/>
          <w:noProof/>
        </w:rPr>
        <w:t>, doi:10.1098/rstb.2012.0295 (2013).</w:t>
      </w:r>
      <w:bookmarkEnd w:id="29"/>
    </w:p>
    <w:p w14:paraId="69EAEFDE" w14:textId="77777777" w:rsidR="00BF7416" w:rsidRPr="001332C1" w:rsidRDefault="00BF7416" w:rsidP="00BF7416">
      <w:pPr>
        <w:spacing w:after="0" w:line="240" w:lineRule="auto"/>
        <w:ind w:left="720" w:hanging="720"/>
        <w:rPr>
          <w:rFonts w:ascii="Calibri" w:hAnsi="Calibri"/>
          <w:noProof/>
        </w:rPr>
      </w:pPr>
      <w:bookmarkStart w:id="30" w:name="_ENREF_30"/>
      <w:r w:rsidRPr="001332C1">
        <w:rPr>
          <w:rFonts w:ascii="Calibri" w:hAnsi="Calibri"/>
          <w:noProof/>
        </w:rPr>
        <w:t>30</w:t>
      </w:r>
      <w:r w:rsidRPr="001332C1">
        <w:rPr>
          <w:rFonts w:ascii="Calibri" w:hAnsi="Calibri"/>
          <w:noProof/>
        </w:rPr>
        <w:tab/>
        <w:t>Banin, L.</w:t>
      </w:r>
      <w:r w:rsidRPr="001332C1">
        <w:rPr>
          <w:rFonts w:ascii="Calibri" w:hAnsi="Calibri"/>
          <w:i/>
          <w:noProof/>
        </w:rPr>
        <w:t xml:space="preserve"> et al.</w:t>
      </w:r>
      <w:r w:rsidRPr="001332C1">
        <w:rPr>
          <w:rFonts w:ascii="Calibri" w:hAnsi="Calibri"/>
          <w:noProof/>
        </w:rPr>
        <w:t xml:space="preserve"> Tropical forest wood production: a cross-continental comparison. </w:t>
      </w:r>
      <w:r w:rsidRPr="001332C1">
        <w:rPr>
          <w:rFonts w:ascii="Calibri" w:hAnsi="Calibri"/>
          <w:i/>
          <w:noProof/>
        </w:rPr>
        <w:t>Journal of Ecology</w:t>
      </w:r>
      <w:r w:rsidRPr="001332C1">
        <w:rPr>
          <w:rFonts w:ascii="Calibri" w:hAnsi="Calibri"/>
          <w:noProof/>
        </w:rPr>
        <w:t xml:space="preserve"> </w:t>
      </w:r>
      <w:r w:rsidRPr="001332C1">
        <w:rPr>
          <w:rFonts w:ascii="Calibri" w:hAnsi="Calibri"/>
          <w:b/>
          <w:noProof/>
        </w:rPr>
        <w:t>102</w:t>
      </w:r>
      <w:r w:rsidRPr="001332C1">
        <w:rPr>
          <w:rFonts w:ascii="Calibri" w:hAnsi="Calibri"/>
          <w:noProof/>
        </w:rPr>
        <w:t>, 1025-1037, doi:10.1111/1365-2745.12263 (2014).</w:t>
      </w:r>
      <w:bookmarkEnd w:id="30"/>
    </w:p>
    <w:p w14:paraId="1AABD06E" w14:textId="77777777" w:rsidR="00BF7416" w:rsidRPr="001332C1" w:rsidRDefault="00BF7416" w:rsidP="00BF7416">
      <w:pPr>
        <w:spacing w:after="0" w:line="240" w:lineRule="auto"/>
        <w:ind w:left="720" w:hanging="720"/>
        <w:rPr>
          <w:rFonts w:ascii="Calibri" w:hAnsi="Calibri"/>
          <w:noProof/>
        </w:rPr>
      </w:pPr>
      <w:bookmarkStart w:id="31" w:name="_ENREF_31"/>
      <w:r w:rsidRPr="001332C1">
        <w:rPr>
          <w:rFonts w:ascii="Calibri" w:hAnsi="Calibri"/>
          <w:noProof/>
        </w:rPr>
        <w:t>31</w:t>
      </w:r>
      <w:r w:rsidRPr="001332C1">
        <w:rPr>
          <w:rFonts w:ascii="Calibri" w:hAnsi="Calibri"/>
          <w:noProof/>
        </w:rPr>
        <w:tab/>
        <w:t>Slik, J. W. F.</w:t>
      </w:r>
      <w:r w:rsidRPr="001332C1">
        <w:rPr>
          <w:rFonts w:ascii="Calibri" w:hAnsi="Calibri"/>
          <w:i/>
          <w:noProof/>
        </w:rPr>
        <w:t xml:space="preserve"> et al.</w:t>
      </w:r>
      <w:r w:rsidRPr="001332C1">
        <w:rPr>
          <w:rFonts w:ascii="Calibri" w:hAnsi="Calibri"/>
          <w:noProof/>
        </w:rPr>
        <w:t xml:space="preserve"> Environmental correlates of tree biomass, basal area, wood specific gravity and stem density gradients in Borneo's tropical forests. </w:t>
      </w:r>
      <w:r w:rsidRPr="001332C1">
        <w:rPr>
          <w:rFonts w:ascii="Calibri" w:hAnsi="Calibri"/>
          <w:i/>
          <w:noProof/>
        </w:rPr>
        <w:t>Global Ecology and Biogeography</w:t>
      </w:r>
      <w:r w:rsidRPr="001332C1">
        <w:rPr>
          <w:rFonts w:ascii="Calibri" w:hAnsi="Calibri"/>
          <w:noProof/>
        </w:rPr>
        <w:t xml:space="preserve"> </w:t>
      </w:r>
      <w:r w:rsidRPr="001332C1">
        <w:rPr>
          <w:rFonts w:ascii="Calibri" w:hAnsi="Calibri"/>
          <w:b/>
          <w:noProof/>
        </w:rPr>
        <w:t>19</w:t>
      </w:r>
      <w:r w:rsidRPr="001332C1">
        <w:rPr>
          <w:rFonts w:ascii="Calibri" w:hAnsi="Calibri"/>
          <w:noProof/>
        </w:rPr>
        <w:t>, 50-60, doi:10.1111/j.1466-8238.2009.00489.x (2010).</w:t>
      </w:r>
      <w:bookmarkEnd w:id="31"/>
    </w:p>
    <w:p w14:paraId="21504BCD" w14:textId="77777777" w:rsidR="00BF7416" w:rsidRPr="001332C1" w:rsidRDefault="00BF7416" w:rsidP="00BF7416">
      <w:pPr>
        <w:spacing w:after="0" w:line="240" w:lineRule="auto"/>
        <w:ind w:left="720" w:hanging="720"/>
        <w:rPr>
          <w:rFonts w:ascii="Calibri" w:hAnsi="Calibri"/>
          <w:noProof/>
        </w:rPr>
      </w:pPr>
      <w:bookmarkStart w:id="32" w:name="_ENREF_32"/>
      <w:r w:rsidRPr="001332C1">
        <w:rPr>
          <w:rFonts w:ascii="Calibri" w:hAnsi="Calibri"/>
          <w:noProof/>
        </w:rPr>
        <w:lastRenderedPageBreak/>
        <w:t>32</w:t>
      </w:r>
      <w:r w:rsidRPr="001332C1">
        <w:rPr>
          <w:rFonts w:ascii="Calibri" w:hAnsi="Calibri"/>
          <w:noProof/>
        </w:rPr>
        <w:tab/>
        <w:t xml:space="preserve">Gentry, A. H. Tree species richness of upper Amazonian forests. </w:t>
      </w:r>
      <w:r w:rsidRPr="001332C1">
        <w:rPr>
          <w:rFonts w:ascii="Calibri" w:hAnsi="Calibri"/>
          <w:i/>
          <w:noProof/>
        </w:rPr>
        <w:t>Proceedings of the National Academy of Sciences</w:t>
      </w:r>
      <w:r w:rsidRPr="001332C1">
        <w:rPr>
          <w:rFonts w:ascii="Calibri" w:hAnsi="Calibri"/>
          <w:noProof/>
        </w:rPr>
        <w:t xml:space="preserve"> </w:t>
      </w:r>
      <w:r w:rsidRPr="001332C1">
        <w:rPr>
          <w:rFonts w:ascii="Calibri" w:hAnsi="Calibri"/>
          <w:b/>
          <w:noProof/>
        </w:rPr>
        <w:t>85</w:t>
      </w:r>
      <w:r w:rsidRPr="001332C1">
        <w:rPr>
          <w:rFonts w:ascii="Calibri" w:hAnsi="Calibri"/>
          <w:noProof/>
        </w:rPr>
        <w:t>, 156-159 (1988).</w:t>
      </w:r>
      <w:bookmarkEnd w:id="32"/>
    </w:p>
    <w:p w14:paraId="519BEE6E" w14:textId="77777777" w:rsidR="00BF7416" w:rsidRPr="001332C1" w:rsidRDefault="00BF7416" w:rsidP="00BF7416">
      <w:pPr>
        <w:spacing w:after="0" w:line="240" w:lineRule="auto"/>
        <w:ind w:left="720" w:hanging="720"/>
        <w:rPr>
          <w:rFonts w:ascii="Calibri" w:hAnsi="Calibri"/>
          <w:noProof/>
        </w:rPr>
      </w:pPr>
      <w:bookmarkStart w:id="33" w:name="_ENREF_33"/>
      <w:r w:rsidRPr="001332C1">
        <w:rPr>
          <w:rFonts w:ascii="Calibri" w:hAnsi="Calibri"/>
          <w:noProof/>
        </w:rPr>
        <w:t>33</w:t>
      </w:r>
      <w:r w:rsidRPr="001332C1">
        <w:rPr>
          <w:rFonts w:ascii="Calibri" w:hAnsi="Calibri"/>
          <w:noProof/>
        </w:rPr>
        <w:tab/>
        <w:t>Slik, J. W. F.</w:t>
      </w:r>
      <w:r w:rsidRPr="001332C1">
        <w:rPr>
          <w:rFonts w:ascii="Calibri" w:hAnsi="Calibri"/>
          <w:i/>
          <w:noProof/>
        </w:rPr>
        <w:t xml:space="preserve"> et al.</w:t>
      </w:r>
      <w:r w:rsidRPr="001332C1">
        <w:rPr>
          <w:rFonts w:ascii="Calibri" w:hAnsi="Calibri"/>
          <w:noProof/>
        </w:rPr>
        <w:t xml:space="preserve"> An estimate of the number of tropical tree species. </w:t>
      </w:r>
      <w:r w:rsidRPr="001332C1">
        <w:rPr>
          <w:rFonts w:ascii="Calibri" w:hAnsi="Calibri"/>
          <w:i/>
          <w:noProof/>
        </w:rPr>
        <w:t>Proceedings of the National Academy of Sciences</w:t>
      </w:r>
      <w:r w:rsidRPr="001332C1">
        <w:rPr>
          <w:rFonts w:ascii="Calibri" w:hAnsi="Calibri"/>
          <w:noProof/>
        </w:rPr>
        <w:t>, doi:10.1073/pnas.1423147112 (2015).</w:t>
      </w:r>
      <w:bookmarkEnd w:id="33"/>
    </w:p>
    <w:p w14:paraId="087A3CAA" w14:textId="77777777" w:rsidR="00BF7416" w:rsidRPr="001332C1" w:rsidRDefault="00BF7416" w:rsidP="00BF7416">
      <w:pPr>
        <w:spacing w:after="0" w:line="240" w:lineRule="auto"/>
        <w:ind w:left="720" w:hanging="720"/>
        <w:rPr>
          <w:rFonts w:ascii="Calibri" w:hAnsi="Calibri"/>
          <w:noProof/>
        </w:rPr>
      </w:pPr>
      <w:bookmarkStart w:id="34" w:name="_ENREF_34"/>
      <w:r w:rsidRPr="001332C1">
        <w:rPr>
          <w:rFonts w:ascii="Calibri" w:hAnsi="Calibri"/>
          <w:noProof/>
        </w:rPr>
        <w:t>34</w:t>
      </w:r>
      <w:r w:rsidRPr="001332C1">
        <w:rPr>
          <w:rFonts w:ascii="Calibri" w:hAnsi="Calibri"/>
          <w:noProof/>
        </w:rPr>
        <w:tab/>
        <w:t>Parmentier, I.</w:t>
      </w:r>
      <w:r w:rsidRPr="001332C1">
        <w:rPr>
          <w:rFonts w:ascii="Calibri" w:hAnsi="Calibri"/>
          <w:i/>
          <w:noProof/>
        </w:rPr>
        <w:t xml:space="preserve"> et al.</w:t>
      </w:r>
      <w:r w:rsidRPr="001332C1">
        <w:rPr>
          <w:rFonts w:ascii="Calibri" w:hAnsi="Calibri"/>
          <w:noProof/>
        </w:rPr>
        <w:t xml:space="preserve"> The odd man out? Might climate explain the lower tree </w:t>
      </w:r>
      <w:r w:rsidRPr="001332C1">
        <w:rPr>
          <w:rFonts w:ascii="Calibri" w:hAnsi="Calibri" w:hint="eastAsia"/>
          <w:noProof/>
        </w:rPr>
        <w:t>α</w:t>
      </w:r>
      <w:r w:rsidRPr="001332C1">
        <w:rPr>
          <w:rFonts w:ascii="Calibri" w:hAnsi="Calibri"/>
          <w:noProof/>
        </w:rPr>
        <w:t xml:space="preserve">-diversity of African rain forests relative to Amazonian rain forests? </w:t>
      </w:r>
      <w:r w:rsidRPr="001332C1">
        <w:rPr>
          <w:rFonts w:ascii="Calibri" w:hAnsi="Calibri"/>
          <w:i/>
          <w:noProof/>
        </w:rPr>
        <w:t>Journal of Ecology</w:t>
      </w:r>
      <w:r w:rsidRPr="001332C1">
        <w:rPr>
          <w:rFonts w:ascii="Calibri" w:hAnsi="Calibri"/>
          <w:noProof/>
        </w:rPr>
        <w:t xml:space="preserve"> </w:t>
      </w:r>
      <w:r w:rsidRPr="001332C1">
        <w:rPr>
          <w:rFonts w:ascii="Calibri" w:hAnsi="Calibri"/>
          <w:b/>
          <w:noProof/>
        </w:rPr>
        <w:t>95</w:t>
      </w:r>
      <w:r w:rsidRPr="001332C1">
        <w:rPr>
          <w:rFonts w:ascii="Calibri" w:hAnsi="Calibri"/>
          <w:noProof/>
        </w:rPr>
        <w:t>, 1058-1071, doi:10.1111/j.1365-2745.2007.01273.x (2007).</w:t>
      </w:r>
      <w:bookmarkEnd w:id="34"/>
    </w:p>
    <w:p w14:paraId="628B055B" w14:textId="77777777" w:rsidR="00BF7416" w:rsidRPr="001332C1" w:rsidRDefault="00BF7416" w:rsidP="00BF7416">
      <w:pPr>
        <w:spacing w:after="0" w:line="240" w:lineRule="auto"/>
        <w:ind w:left="720" w:hanging="720"/>
        <w:rPr>
          <w:rFonts w:ascii="Calibri" w:hAnsi="Calibri"/>
          <w:noProof/>
        </w:rPr>
      </w:pPr>
      <w:bookmarkStart w:id="35" w:name="_ENREF_35"/>
      <w:r w:rsidRPr="001332C1">
        <w:rPr>
          <w:rFonts w:ascii="Calibri" w:hAnsi="Calibri"/>
          <w:noProof/>
        </w:rPr>
        <w:t>35</w:t>
      </w:r>
      <w:r w:rsidRPr="001332C1">
        <w:rPr>
          <w:rFonts w:ascii="Calibri" w:hAnsi="Calibri"/>
          <w:noProof/>
        </w:rPr>
        <w:tab/>
        <w:t>Kraft, N. J. B.</w:t>
      </w:r>
      <w:r w:rsidRPr="001332C1">
        <w:rPr>
          <w:rFonts w:ascii="Calibri" w:hAnsi="Calibri"/>
          <w:i/>
          <w:noProof/>
        </w:rPr>
        <w:t xml:space="preserve"> et al.</w:t>
      </w:r>
      <w:r w:rsidRPr="001332C1">
        <w:rPr>
          <w:rFonts w:ascii="Calibri" w:hAnsi="Calibri"/>
          <w:noProof/>
        </w:rPr>
        <w:t xml:space="preserve"> Disentangling the Drivers of </w:t>
      </w:r>
      <w:r w:rsidRPr="001332C1">
        <w:rPr>
          <w:rFonts w:ascii="Calibri" w:hAnsi="Calibri" w:hint="eastAsia"/>
          <w:noProof/>
        </w:rPr>
        <w:t>β</w:t>
      </w:r>
      <w:r w:rsidRPr="001332C1">
        <w:rPr>
          <w:rFonts w:ascii="Calibri" w:hAnsi="Calibri"/>
          <w:noProof/>
        </w:rPr>
        <w:t xml:space="preserve"> Diversity Along Latitudinal and Elevational Gradients. </w:t>
      </w:r>
      <w:r w:rsidRPr="001332C1">
        <w:rPr>
          <w:rFonts w:ascii="Calibri" w:hAnsi="Calibri"/>
          <w:i/>
          <w:noProof/>
        </w:rPr>
        <w:t>Science</w:t>
      </w:r>
      <w:r w:rsidRPr="001332C1">
        <w:rPr>
          <w:rFonts w:ascii="Calibri" w:hAnsi="Calibri"/>
          <w:noProof/>
        </w:rPr>
        <w:t xml:space="preserve"> </w:t>
      </w:r>
      <w:r w:rsidRPr="001332C1">
        <w:rPr>
          <w:rFonts w:ascii="Calibri" w:hAnsi="Calibri"/>
          <w:b/>
          <w:noProof/>
        </w:rPr>
        <w:t>333</w:t>
      </w:r>
      <w:r w:rsidRPr="001332C1">
        <w:rPr>
          <w:rFonts w:ascii="Calibri" w:hAnsi="Calibri"/>
          <w:noProof/>
        </w:rPr>
        <w:t>, 1755-1758, doi:10.1126/science.1208584 (2011).</w:t>
      </w:r>
      <w:bookmarkEnd w:id="35"/>
    </w:p>
    <w:p w14:paraId="21196AB1" w14:textId="77777777" w:rsidR="00BF7416" w:rsidRPr="001332C1" w:rsidRDefault="00BF7416" w:rsidP="00BF7416">
      <w:pPr>
        <w:spacing w:after="0" w:line="240" w:lineRule="auto"/>
        <w:ind w:left="720" w:hanging="720"/>
        <w:rPr>
          <w:rFonts w:ascii="Calibri" w:hAnsi="Calibri"/>
          <w:noProof/>
        </w:rPr>
      </w:pPr>
      <w:bookmarkStart w:id="36" w:name="_ENREF_36"/>
      <w:r w:rsidRPr="001332C1">
        <w:rPr>
          <w:rFonts w:ascii="Calibri" w:hAnsi="Calibri"/>
          <w:noProof/>
        </w:rPr>
        <w:t>36</w:t>
      </w:r>
      <w:r w:rsidRPr="001332C1">
        <w:rPr>
          <w:rFonts w:ascii="Calibri" w:hAnsi="Calibri"/>
          <w:noProof/>
        </w:rPr>
        <w:tab/>
        <w:t xml:space="preserve">Zhang, Y. &amp; Chen, H. Y. H. Individual size inequality links forest diversity and above-ground biomass. </w:t>
      </w:r>
      <w:r w:rsidRPr="001332C1">
        <w:rPr>
          <w:rFonts w:ascii="Calibri" w:hAnsi="Calibri"/>
          <w:i/>
          <w:noProof/>
        </w:rPr>
        <w:t>Journal of Ecology</w:t>
      </w:r>
      <w:r w:rsidRPr="001332C1">
        <w:rPr>
          <w:rFonts w:ascii="Calibri" w:hAnsi="Calibri"/>
          <w:noProof/>
        </w:rPr>
        <w:t xml:space="preserve"> </w:t>
      </w:r>
      <w:r w:rsidRPr="001332C1">
        <w:rPr>
          <w:rFonts w:ascii="Calibri" w:hAnsi="Calibri"/>
          <w:b/>
          <w:noProof/>
        </w:rPr>
        <w:t>103</w:t>
      </w:r>
      <w:r w:rsidRPr="001332C1">
        <w:rPr>
          <w:rFonts w:ascii="Calibri" w:hAnsi="Calibri"/>
          <w:noProof/>
        </w:rPr>
        <w:t>, 1245-1252, doi:10.1111/1365-2745.12425 (2015).</w:t>
      </w:r>
      <w:bookmarkEnd w:id="36"/>
    </w:p>
    <w:p w14:paraId="77AD8EA0" w14:textId="77777777" w:rsidR="00BF7416" w:rsidRPr="001332C1" w:rsidRDefault="00BF7416" w:rsidP="00BF7416">
      <w:pPr>
        <w:spacing w:after="0" w:line="240" w:lineRule="auto"/>
        <w:ind w:left="720" w:hanging="720"/>
        <w:rPr>
          <w:rFonts w:ascii="Calibri" w:hAnsi="Calibri"/>
          <w:noProof/>
        </w:rPr>
      </w:pPr>
      <w:bookmarkStart w:id="37" w:name="_ENREF_37"/>
      <w:r w:rsidRPr="001332C1">
        <w:rPr>
          <w:rFonts w:ascii="Calibri" w:hAnsi="Calibri"/>
          <w:noProof/>
        </w:rPr>
        <w:t>37</w:t>
      </w:r>
      <w:r w:rsidRPr="001332C1">
        <w:rPr>
          <w:rFonts w:ascii="Calibri" w:hAnsi="Calibri"/>
          <w:noProof/>
        </w:rPr>
        <w:tab/>
        <w:t>Finegan, B.</w:t>
      </w:r>
      <w:r w:rsidRPr="001332C1">
        <w:rPr>
          <w:rFonts w:ascii="Calibri" w:hAnsi="Calibri"/>
          <w:i/>
          <w:noProof/>
        </w:rPr>
        <w:t xml:space="preserve"> et al.</w:t>
      </w:r>
      <w:r w:rsidRPr="001332C1">
        <w:rPr>
          <w:rFonts w:ascii="Calibri" w:hAnsi="Calibri"/>
          <w:noProof/>
        </w:rPr>
        <w:t xml:space="preserve"> Does functional trait diversity predict above-ground biomass and productivity of tropical forests? Testing three alternative hypotheses. </w:t>
      </w:r>
      <w:r w:rsidRPr="001332C1">
        <w:rPr>
          <w:rFonts w:ascii="Calibri" w:hAnsi="Calibri"/>
          <w:i/>
          <w:noProof/>
        </w:rPr>
        <w:t>Journal of Ecology</w:t>
      </w:r>
      <w:r w:rsidRPr="001332C1">
        <w:rPr>
          <w:rFonts w:ascii="Calibri" w:hAnsi="Calibri"/>
          <w:noProof/>
        </w:rPr>
        <w:t xml:space="preserve"> </w:t>
      </w:r>
      <w:r w:rsidRPr="001332C1">
        <w:rPr>
          <w:rFonts w:ascii="Calibri" w:hAnsi="Calibri"/>
          <w:b/>
          <w:noProof/>
        </w:rPr>
        <w:t>103</w:t>
      </w:r>
      <w:r w:rsidRPr="001332C1">
        <w:rPr>
          <w:rFonts w:ascii="Calibri" w:hAnsi="Calibri"/>
          <w:noProof/>
        </w:rPr>
        <w:t>, 191-201, doi:10.1111/1365-2745.12346 (2015).</w:t>
      </w:r>
      <w:bookmarkEnd w:id="37"/>
    </w:p>
    <w:p w14:paraId="68727B47" w14:textId="77777777" w:rsidR="00BF7416" w:rsidRPr="001332C1" w:rsidRDefault="00BF7416" w:rsidP="00BF7416">
      <w:pPr>
        <w:spacing w:after="0" w:line="240" w:lineRule="auto"/>
        <w:ind w:left="720" w:hanging="720"/>
        <w:rPr>
          <w:rFonts w:ascii="Calibri" w:hAnsi="Calibri"/>
          <w:noProof/>
        </w:rPr>
      </w:pPr>
      <w:bookmarkStart w:id="38" w:name="_ENREF_38"/>
      <w:r w:rsidRPr="001332C1">
        <w:rPr>
          <w:rFonts w:ascii="Calibri" w:hAnsi="Calibri"/>
          <w:noProof/>
        </w:rPr>
        <w:t>38</w:t>
      </w:r>
      <w:r w:rsidRPr="001332C1">
        <w:rPr>
          <w:rFonts w:ascii="Calibri" w:hAnsi="Calibri"/>
          <w:noProof/>
        </w:rPr>
        <w:tab/>
        <w:t>Isbell, F.</w:t>
      </w:r>
      <w:r w:rsidRPr="001332C1">
        <w:rPr>
          <w:rFonts w:ascii="Calibri" w:hAnsi="Calibri"/>
          <w:i/>
          <w:noProof/>
        </w:rPr>
        <w:t xml:space="preserve"> et al.</w:t>
      </w:r>
      <w:r w:rsidRPr="001332C1">
        <w:rPr>
          <w:rFonts w:ascii="Calibri" w:hAnsi="Calibri"/>
          <w:noProof/>
        </w:rPr>
        <w:t xml:space="preserve"> Biodiversity increases the resistance of ecosystem productivity to climate extremes. </w:t>
      </w:r>
      <w:r w:rsidRPr="001332C1">
        <w:rPr>
          <w:rFonts w:ascii="Calibri" w:hAnsi="Calibri"/>
          <w:i/>
          <w:noProof/>
        </w:rPr>
        <w:t>Nature</w:t>
      </w:r>
      <w:r w:rsidRPr="001332C1">
        <w:rPr>
          <w:rFonts w:ascii="Calibri" w:hAnsi="Calibri"/>
          <w:noProof/>
        </w:rPr>
        <w:t xml:space="preserve"> </w:t>
      </w:r>
      <w:r w:rsidRPr="001332C1">
        <w:rPr>
          <w:rFonts w:ascii="Calibri" w:hAnsi="Calibri"/>
          <w:b/>
          <w:noProof/>
        </w:rPr>
        <w:t>526</w:t>
      </w:r>
      <w:r w:rsidRPr="001332C1">
        <w:rPr>
          <w:rFonts w:ascii="Calibri" w:hAnsi="Calibri"/>
          <w:noProof/>
        </w:rPr>
        <w:t>, 574-577, doi:10.1038/nature15374 (2015).</w:t>
      </w:r>
      <w:bookmarkEnd w:id="38"/>
    </w:p>
    <w:p w14:paraId="45D3AB12" w14:textId="77777777" w:rsidR="00BF7416" w:rsidRPr="001332C1" w:rsidRDefault="00BF7416" w:rsidP="00BF7416">
      <w:pPr>
        <w:spacing w:after="0" w:line="240" w:lineRule="auto"/>
        <w:ind w:left="720" w:hanging="720"/>
        <w:rPr>
          <w:rFonts w:ascii="Calibri" w:hAnsi="Calibri"/>
          <w:noProof/>
        </w:rPr>
      </w:pPr>
      <w:bookmarkStart w:id="39" w:name="_ENREF_39"/>
      <w:r w:rsidRPr="001332C1">
        <w:rPr>
          <w:rFonts w:ascii="Calibri" w:hAnsi="Calibri"/>
          <w:noProof/>
        </w:rPr>
        <w:t>39</w:t>
      </w:r>
      <w:r w:rsidRPr="001332C1">
        <w:rPr>
          <w:rFonts w:ascii="Calibri" w:hAnsi="Calibri"/>
          <w:noProof/>
        </w:rPr>
        <w:tab/>
        <w:t>Hector, A.</w:t>
      </w:r>
      <w:r w:rsidRPr="001332C1">
        <w:rPr>
          <w:rFonts w:ascii="Calibri" w:hAnsi="Calibri"/>
          <w:i/>
          <w:noProof/>
        </w:rPr>
        <w:t xml:space="preserve"> et al.</w:t>
      </w:r>
      <w:r w:rsidRPr="001332C1">
        <w:rPr>
          <w:rFonts w:ascii="Calibri" w:hAnsi="Calibri"/>
          <w:noProof/>
        </w:rPr>
        <w:t xml:space="preserve"> The Sabah Biodiversity Experiment: a long-term test of the role of tree diversity in restoring tropical forest structure and functioning. </w:t>
      </w:r>
      <w:r w:rsidRPr="001332C1">
        <w:rPr>
          <w:rFonts w:ascii="Calibri" w:hAnsi="Calibri"/>
          <w:i/>
          <w:noProof/>
        </w:rPr>
        <w:t>Philosophical Transactions of the Royal Society of London B: Biological Sciences</w:t>
      </w:r>
      <w:r w:rsidRPr="001332C1">
        <w:rPr>
          <w:rFonts w:ascii="Calibri" w:hAnsi="Calibri"/>
          <w:noProof/>
        </w:rPr>
        <w:t xml:space="preserve"> </w:t>
      </w:r>
      <w:r w:rsidRPr="001332C1">
        <w:rPr>
          <w:rFonts w:ascii="Calibri" w:hAnsi="Calibri"/>
          <w:b/>
          <w:noProof/>
        </w:rPr>
        <w:t>366</w:t>
      </w:r>
      <w:r w:rsidRPr="001332C1">
        <w:rPr>
          <w:rFonts w:ascii="Calibri" w:hAnsi="Calibri"/>
          <w:noProof/>
        </w:rPr>
        <w:t>, 3303-3315 (2011).</w:t>
      </w:r>
      <w:bookmarkEnd w:id="39"/>
    </w:p>
    <w:p w14:paraId="7028F8FE" w14:textId="77777777" w:rsidR="00BF7416" w:rsidRPr="001332C1" w:rsidRDefault="00BF7416" w:rsidP="00BF7416">
      <w:pPr>
        <w:spacing w:after="0" w:line="240" w:lineRule="auto"/>
        <w:ind w:left="720" w:hanging="720"/>
        <w:rPr>
          <w:rFonts w:ascii="Calibri" w:hAnsi="Calibri"/>
          <w:noProof/>
        </w:rPr>
      </w:pPr>
      <w:bookmarkStart w:id="40" w:name="_ENREF_40"/>
      <w:r w:rsidRPr="001332C1">
        <w:rPr>
          <w:rFonts w:ascii="Calibri" w:hAnsi="Calibri"/>
          <w:noProof/>
        </w:rPr>
        <w:t>40</w:t>
      </w:r>
      <w:r w:rsidRPr="001332C1">
        <w:rPr>
          <w:rFonts w:ascii="Calibri" w:hAnsi="Calibri"/>
          <w:noProof/>
        </w:rPr>
        <w:tab/>
        <w:t>Banin, L.</w:t>
      </w:r>
      <w:r w:rsidRPr="001332C1">
        <w:rPr>
          <w:rFonts w:ascii="Calibri" w:hAnsi="Calibri"/>
          <w:i/>
          <w:noProof/>
        </w:rPr>
        <w:t xml:space="preserve"> et al.</w:t>
      </w:r>
      <w:r w:rsidRPr="001332C1">
        <w:rPr>
          <w:rFonts w:ascii="Calibri" w:hAnsi="Calibri"/>
          <w:noProof/>
        </w:rPr>
        <w:t xml:space="preserve"> What controls tropical forest architecture? Testing environmental, structural and floristic drivers. </w:t>
      </w:r>
      <w:r w:rsidRPr="001332C1">
        <w:rPr>
          <w:rFonts w:ascii="Calibri" w:hAnsi="Calibri"/>
          <w:i/>
          <w:noProof/>
        </w:rPr>
        <w:t>Global Ecology and Biogeography</w:t>
      </w:r>
      <w:r w:rsidRPr="001332C1">
        <w:rPr>
          <w:rFonts w:ascii="Calibri" w:hAnsi="Calibri"/>
          <w:noProof/>
        </w:rPr>
        <w:t xml:space="preserve"> </w:t>
      </w:r>
      <w:r w:rsidRPr="001332C1">
        <w:rPr>
          <w:rFonts w:ascii="Calibri" w:hAnsi="Calibri"/>
          <w:b/>
          <w:noProof/>
        </w:rPr>
        <w:t>21</w:t>
      </w:r>
      <w:r w:rsidRPr="001332C1">
        <w:rPr>
          <w:rFonts w:ascii="Calibri" w:hAnsi="Calibri"/>
          <w:noProof/>
        </w:rPr>
        <w:t>, 1179-1190, doi:10.1111/j.1466-8238.2012.00778.x (2012).</w:t>
      </w:r>
      <w:bookmarkEnd w:id="40"/>
    </w:p>
    <w:p w14:paraId="645ACF97" w14:textId="77777777" w:rsidR="00BF7416" w:rsidRPr="001332C1" w:rsidRDefault="00BF7416" w:rsidP="00BF7416">
      <w:pPr>
        <w:spacing w:after="0" w:line="240" w:lineRule="auto"/>
        <w:ind w:left="720" w:hanging="720"/>
        <w:rPr>
          <w:rFonts w:ascii="Calibri" w:hAnsi="Calibri"/>
          <w:noProof/>
        </w:rPr>
      </w:pPr>
      <w:bookmarkStart w:id="41" w:name="_ENREF_41"/>
      <w:r w:rsidRPr="001332C1">
        <w:rPr>
          <w:rFonts w:ascii="Calibri" w:hAnsi="Calibri"/>
          <w:noProof/>
        </w:rPr>
        <w:t>41</w:t>
      </w:r>
      <w:r w:rsidRPr="001332C1">
        <w:rPr>
          <w:rFonts w:ascii="Calibri" w:hAnsi="Calibri"/>
          <w:noProof/>
        </w:rPr>
        <w:tab/>
        <w:t>Beaudrot, L.</w:t>
      </w:r>
      <w:r w:rsidRPr="001332C1">
        <w:rPr>
          <w:rFonts w:ascii="Calibri" w:hAnsi="Calibri"/>
          <w:i/>
          <w:noProof/>
        </w:rPr>
        <w:t xml:space="preserve"> et al.</w:t>
      </w:r>
      <w:r w:rsidRPr="001332C1">
        <w:rPr>
          <w:rFonts w:ascii="Calibri" w:hAnsi="Calibri"/>
          <w:noProof/>
        </w:rPr>
        <w:t xml:space="preserve"> Limited carbon and biodiversity co-benefits for tropical forest mammals and birds. </w:t>
      </w:r>
      <w:r w:rsidRPr="001332C1">
        <w:rPr>
          <w:rFonts w:ascii="Calibri" w:hAnsi="Calibri"/>
          <w:i/>
          <w:noProof/>
        </w:rPr>
        <w:t>Ecological Applications</w:t>
      </w:r>
      <w:r w:rsidRPr="001332C1">
        <w:rPr>
          <w:rFonts w:ascii="Calibri" w:hAnsi="Calibri"/>
          <w:noProof/>
        </w:rPr>
        <w:t xml:space="preserve"> (2015).</w:t>
      </w:r>
      <w:bookmarkEnd w:id="41"/>
    </w:p>
    <w:p w14:paraId="6D5E0881" w14:textId="77777777" w:rsidR="00BF7416" w:rsidRPr="001332C1" w:rsidRDefault="00BF7416" w:rsidP="00BF7416">
      <w:pPr>
        <w:spacing w:after="0" w:line="240" w:lineRule="auto"/>
        <w:ind w:left="720" w:hanging="720"/>
        <w:rPr>
          <w:rFonts w:ascii="Calibri" w:hAnsi="Calibri"/>
          <w:noProof/>
        </w:rPr>
      </w:pPr>
      <w:bookmarkStart w:id="42" w:name="_ENREF_42"/>
      <w:r w:rsidRPr="001332C1">
        <w:rPr>
          <w:rFonts w:ascii="Calibri" w:hAnsi="Calibri"/>
          <w:noProof/>
        </w:rPr>
        <w:t>42</w:t>
      </w:r>
      <w:r w:rsidRPr="001332C1">
        <w:rPr>
          <w:rFonts w:ascii="Calibri" w:hAnsi="Calibri"/>
          <w:noProof/>
        </w:rPr>
        <w:tab/>
        <w:t>Draper, F. C.</w:t>
      </w:r>
      <w:r w:rsidRPr="001332C1">
        <w:rPr>
          <w:rFonts w:ascii="Calibri" w:hAnsi="Calibri"/>
          <w:i/>
          <w:noProof/>
        </w:rPr>
        <w:t xml:space="preserve"> et al.</w:t>
      </w:r>
      <w:r w:rsidRPr="001332C1">
        <w:rPr>
          <w:rFonts w:ascii="Calibri" w:hAnsi="Calibri"/>
          <w:noProof/>
        </w:rPr>
        <w:t xml:space="preserve"> The distribution and amount of carbon in the largest peatland complex in Amazonia. </w:t>
      </w:r>
      <w:r w:rsidRPr="001332C1">
        <w:rPr>
          <w:rFonts w:ascii="Calibri" w:hAnsi="Calibri"/>
          <w:i/>
          <w:noProof/>
        </w:rPr>
        <w:t>Environmental Research Letters</w:t>
      </w:r>
      <w:r w:rsidRPr="001332C1">
        <w:rPr>
          <w:rFonts w:ascii="Calibri" w:hAnsi="Calibri"/>
          <w:noProof/>
        </w:rPr>
        <w:t xml:space="preserve"> </w:t>
      </w:r>
      <w:r w:rsidRPr="001332C1">
        <w:rPr>
          <w:rFonts w:ascii="Calibri" w:hAnsi="Calibri"/>
          <w:b/>
          <w:noProof/>
        </w:rPr>
        <w:t>9</w:t>
      </w:r>
      <w:r w:rsidRPr="001332C1">
        <w:rPr>
          <w:rFonts w:ascii="Calibri" w:hAnsi="Calibri"/>
          <w:noProof/>
        </w:rPr>
        <w:t>, 124017 (2014).</w:t>
      </w:r>
      <w:bookmarkEnd w:id="42"/>
    </w:p>
    <w:p w14:paraId="029CBBB7" w14:textId="77777777" w:rsidR="00BF7416" w:rsidRPr="001332C1" w:rsidRDefault="00BF7416" w:rsidP="00BF7416">
      <w:pPr>
        <w:spacing w:after="0" w:line="240" w:lineRule="auto"/>
        <w:ind w:left="720" w:hanging="720"/>
        <w:rPr>
          <w:rFonts w:ascii="Calibri" w:hAnsi="Calibri"/>
          <w:noProof/>
        </w:rPr>
      </w:pPr>
      <w:bookmarkStart w:id="43" w:name="_ENREF_43"/>
      <w:r w:rsidRPr="001332C1">
        <w:rPr>
          <w:rFonts w:ascii="Calibri" w:hAnsi="Calibri"/>
          <w:noProof/>
        </w:rPr>
        <w:t>43</w:t>
      </w:r>
      <w:r w:rsidRPr="001332C1">
        <w:rPr>
          <w:rFonts w:ascii="Calibri" w:hAnsi="Calibri"/>
          <w:noProof/>
        </w:rPr>
        <w:tab/>
        <w:t xml:space="preserve">Balmford, A., Gaston, K. J., Blyth, S., James, A. &amp; Kapos, V. Global variation in terrestrial conservation costs, conservation benefits, and unmet conservation needs. </w:t>
      </w:r>
      <w:r w:rsidRPr="001332C1">
        <w:rPr>
          <w:rFonts w:ascii="Calibri" w:hAnsi="Calibri"/>
          <w:i/>
          <w:noProof/>
        </w:rPr>
        <w:t>Proceedings of the National Academy of Sciences</w:t>
      </w:r>
      <w:r w:rsidRPr="001332C1">
        <w:rPr>
          <w:rFonts w:ascii="Calibri" w:hAnsi="Calibri"/>
          <w:noProof/>
        </w:rPr>
        <w:t xml:space="preserve"> </w:t>
      </w:r>
      <w:r w:rsidRPr="001332C1">
        <w:rPr>
          <w:rFonts w:ascii="Calibri" w:hAnsi="Calibri"/>
          <w:b/>
          <w:noProof/>
        </w:rPr>
        <w:t>100</w:t>
      </w:r>
      <w:r w:rsidRPr="001332C1">
        <w:rPr>
          <w:rFonts w:ascii="Calibri" w:hAnsi="Calibri"/>
          <w:noProof/>
        </w:rPr>
        <w:t>, 1046-1050, doi:10.1073/pnas.0236945100 (2003).</w:t>
      </w:r>
      <w:bookmarkEnd w:id="43"/>
    </w:p>
    <w:p w14:paraId="6F106AED" w14:textId="77777777" w:rsidR="00BF7416" w:rsidRPr="001332C1" w:rsidRDefault="00BF7416" w:rsidP="00BF7416">
      <w:pPr>
        <w:spacing w:after="0" w:line="240" w:lineRule="auto"/>
        <w:ind w:left="720" w:hanging="720"/>
        <w:rPr>
          <w:rFonts w:ascii="Calibri" w:hAnsi="Calibri"/>
          <w:noProof/>
        </w:rPr>
      </w:pPr>
      <w:bookmarkStart w:id="44" w:name="_ENREF_44"/>
      <w:r w:rsidRPr="001332C1">
        <w:rPr>
          <w:rFonts w:ascii="Calibri" w:hAnsi="Calibri"/>
          <w:noProof/>
        </w:rPr>
        <w:t>44</w:t>
      </w:r>
      <w:r w:rsidRPr="001332C1">
        <w:rPr>
          <w:rFonts w:ascii="Calibri" w:hAnsi="Calibri"/>
          <w:noProof/>
        </w:rPr>
        <w:tab/>
        <w:t>Malhi, Y.</w:t>
      </w:r>
      <w:r w:rsidRPr="001332C1">
        <w:rPr>
          <w:rFonts w:ascii="Calibri" w:hAnsi="Calibri"/>
          <w:i/>
          <w:noProof/>
        </w:rPr>
        <w:t xml:space="preserve"> et al.</w:t>
      </w:r>
      <w:r w:rsidRPr="001332C1">
        <w:rPr>
          <w:rFonts w:ascii="Calibri" w:hAnsi="Calibri"/>
          <w:noProof/>
        </w:rPr>
        <w:t xml:space="preserve"> An international network to monitor the structure, composition and dynamics of Amazonian forests (RAINFOR). </w:t>
      </w:r>
      <w:r w:rsidRPr="001332C1">
        <w:rPr>
          <w:rFonts w:ascii="Calibri" w:hAnsi="Calibri"/>
          <w:i/>
          <w:noProof/>
        </w:rPr>
        <w:t>Journal of Vegetation Science</w:t>
      </w:r>
      <w:r w:rsidRPr="001332C1">
        <w:rPr>
          <w:rFonts w:ascii="Calibri" w:hAnsi="Calibri"/>
          <w:noProof/>
        </w:rPr>
        <w:t xml:space="preserve"> </w:t>
      </w:r>
      <w:r w:rsidRPr="001332C1">
        <w:rPr>
          <w:rFonts w:ascii="Calibri" w:hAnsi="Calibri"/>
          <w:b/>
          <w:noProof/>
        </w:rPr>
        <w:t>13</w:t>
      </w:r>
      <w:r w:rsidRPr="001332C1">
        <w:rPr>
          <w:rFonts w:ascii="Calibri" w:hAnsi="Calibri"/>
          <w:noProof/>
        </w:rPr>
        <w:t>, 439-450, doi:10.1111/j.1654-1103.2002.tb02068.x (2002).</w:t>
      </w:r>
      <w:bookmarkEnd w:id="44"/>
    </w:p>
    <w:p w14:paraId="44AF4F82" w14:textId="77777777" w:rsidR="00BF7416" w:rsidRPr="001332C1" w:rsidRDefault="00BF7416" w:rsidP="00BF7416">
      <w:pPr>
        <w:spacing w:after="0" w:line="240" w:lineRule="auto"/>
        <w:ind w:left="720" w:hanging="720"/>
        <w:rPr>
          <w:rFonts w:ascii="Calibri" w:hAnsi="Calibri"/>
          <w:noProof/>
        </w:rPr>
      </w:pPr>
      <w:bookmarkStart w:id="45" w:name="_ENREF_45"/>
      <w:r w:rsidRPr="001332C1">
        <w:rPr>
          <w:rFonts w:ascii="Calibri" w:hAnsi="Calibri"/>
          <w:noProof/>
        </w:rPr>
        <w:t>45</w:t>
      </w:r>
      <w:r w:rsidRPr="001332C1">
        <w:rPr>
          <w:rFonts w:ascii="Calibri" w:hAnsi="Calibri"/>
          <w:noProof/>
        </w:rPr>
        <w:tab/>
        <w:t xml:space="preserve">Lopez-Gonzalez, G., Lewis, S. L., Burkitt, M. &amp; Phillips, O. L. ForestPlots.net: a web application and research tool to manage and analyse tropical forest plot data. </w:t>
      </w:r>
      <w:r w:rsidRPr="001332C1">
        <w:rPr>
          <w:rFonts w:ascii="Calibri" w:hAnsi="Calibri"/>
          <w:i/>
          <w:noProof/>
        </w:rPr>
        <w:t>Journal of Vegetation Science</w:t>
      </w:r>
      <w:r w:rsidRPr="001332C1">
        <w:rPr>
          <w:rFonts w:ascii="Calibri" w:hAnsi="Calibri"/>
          <w:noProof/>
        </w:rPr>
        <w:t xml:space="preserve"> </w:t>
      </w:r>
      <w:r w:rsidRPr="001332C1">
        <w:rPr>
          <w:rFonts w:ascii="Calibri" w:hAnsi="Calibri"/>
          <w:b/>
          <w:noProof/>
        </w:rPr>
        <w:t>22</w:t>
      </w:r>
      <w:r w:rsidRPr="001332C1">
        <w:rPr>
          <w:rFonts w:ascii="Calibri" w:hAnsi="Calibri"/>
          <w:noProof/>
        </w:rPr>
        <w:t>, 610-613, doi:10.1111/j.1654-1103.2011.01312.x (2011).</w:t>
      </w:r>
      <w:bookmarkEnd w:id="45"/>
    </w:p>
    <w:p w14:paraId="533396C2" w14:textId="77777777" w:rsidR="00BF7416" w:rsidRPr="001332C1" w:rsidRDefault="00BF7416" w:rsidP="00BF7416">
      <w:pPr>
        <w:spacing w:after="0" w:line="240" w:lineRule="auto"/>
        <w:ind w:left="720" w:hanging="720"/>
        <w:rPr>
          <w:rFonts w:ascii="Calibri" w:hAnsi="Calibri"/>
          <w:noProof/>
        </w:rPr>
      </w:pPr>
      <w:bookmarkStart w:id="46" w:name="_ENREF_46"/>
      <w:r w:rsidRPr="001332C1">
        <w:rPr>
          <w:rFonts w:ascii="Calibri" w:hAnsi="Calibri"/>
          <w:noProof/>
        </w:rPr>
        <w:t>46</w:t>
      </w:r>
      <w:r w:rsidRPr="001332C1">
        <w:rPr>
          <w:rFonts w:ascii="Calibri" w:hAnsi="Calibri"/>
          <w:noProof/>
        </w:rPr>
        <w:tab/>
        <w:t>Chave, J.</w:t>
      </w:r>
      <w:r w:rsidRPr="001332C1">
        <w:rPr>
          <w:rFonts w:ascii="Calibri" w:hAnsi="Calibri"/>
          <w:i/>
          <w:noProof/>
        </w:rPr>
        <w:t xml:space="preserve"> et al.</w:t>
      </w:r>
      <w:r w:rsidRPr="001332C1">
        <w:rPr>
          <w:rFonts w:ascii="Calibri" w:hAnsi="Calibri"/>
          <w:noProof/>
        </w:rPr>
        <w:t xml:space="preserve"> Improved allometric models to estimate the aboveground biomass of tropical trees. </w:t>
      </w:r>
      <w:r w:rsidRPr="001332C1">
        <w:rPr>
          <w:rFonts w:ascii="Calibri" w:hAnsi="Calibri"/>
          <w:i/>
          <w:noProof/>
        </w:rPr>
        <w:t>Global Change Biology</w:t>
      </w:r>
      <w:r w:rsidRPr="001332C1">
        <w:rPr>
          <w:rFonts w:ascii="Calibri" w:hAnsi="Calibri"/>
          <w:noProof/>
        </w:rPr>
        <w:t xml:space="preserve"> </w:t>
      </w:r>
      <w:r w:rsidRPr="001332C1">
        <w:rPr>
          <w:rFonts w:ascii="Calibri" w:hAnsi="Calibri"/>
          <w:b/>
          <w:noProof/>
        </w:rPr>
        <w:t>20</w:t>
      </w:r>
      <w:r w:rsidRPr="001332C1">
        <w:rPr>
          <w:rFonts w:ascii="Calibri" w:hAnsi="Calibri"/>
          <w:noProof/>
        </w:rPr>
        <w:t>, 3177-3190, doi:10.1111/gcb.12629 (2014).</w:t>
      </w:r>
      <w:bookmarkEnd w:id="46"/>
    </w:p>
    <w:p w14:paraId="0483A3A5" w14:textId="77777777" w:rsidR="00BF7416" w:rsidRPr="001332C1" w:rsidRDefault="00BF7416" w:rsidP="00BF7416">
      <w:pPr>
        <w:spacing w:after="0" w:line="240" w:lineRule="auto"/>
        <w:ind w:left="720" w:hanging="720"/>
        <w:rPr>
          <w:rFonts w:ascii="Calibri" w:hAnsi="Calibri"/>
          <w:noProof/>
        </w:rPr>
      </w:pPr>
      <w:bookmarkStart w:id="47" w:name="_ENREF_47"/>
      <w:r w:rsidRPr="001332C1">
        <w:rPr>
          <w:rFonts w:ascii="Calibri" w:hAnsi="Calibri"/>
          <w:noProof/>
        </w:rPr>
        <w:t>47</w:t>
      </w:r>
      <w:r w:rsidRPr="001332C1">
        <w:rPr>
          <w:rFonts w:ascii="Calibri" w:hAnsi="Calibri"/>
          <w:noProof/>
        </w:rPr>
        <w:tab/>
        <w:t>Chave, J.</w:t>
      </w:r>
      <w:r w:rsidRPr="001332C1">
        <w:rPr>
          <w:rFonts w:ascii="Calibri" w:hAnsi="Calibri"/>
          <w:i/>
          <w:noProof/>
        </w:rPr>
        <w:t xml:space="preserve"> et al.</w:t>
      </w:r>
      <w:r w:rsidRPr="001332C1">
        <w:rPr>
          <w:rFonts w:ascii="Calibri" w:hAnsi="Calibri"/>
          <w:noProof/>
        </w:rPr>
        <w:t xml:space="preserve"> Towards a worldwide wood economics spectrum. </w:t>
      </w:r>
      <w:r w:rsidRPr="001332C1">
        <w:rPr>
          <w:rFonts w:ascii="Calibri" w:hAnsi="Calibri"/>
          <w:i/>
          <w:noProof/>
        </w:rPr>
        <w:t>Ecology Letters</w:t>
      </w:r>
      <w:r w:rsidRPr="001332C1">
        <w:rPr>
          <w:rFonts w:ascii="Calibri" w:hAnsi="Calibri"/>
          <w:noProof/>
        </w:rPr>
        <w:t xml:space="preserve"> </w:t>
      </w:r>
      <w:r w:rsidRPr="001332C1">
        <w:rPr>
          <w:rFonts w:ascii="Calibri" w:hAnsi="Calibri"/>
          <w:b/>
          <w:noProof/>
        </w:rPr>
        <w:t>12</w:t>
      </w:r>
      <w:r w:rsidRPr="001332C1">
        <w:rPr>
          <w:rFonts w:ascii="Calibri" w:hAnsi="Calibri"/>
          <w:noProof/>
        </w:rPr>
        <w:t>, 351-366, doi:10.1111/j.1461-0248.2009.01285.x (2009).</w:t>
      </w:r>
      <w:bookmarkEnd w:id="47"/>
    </w:p>
    <w:p w14:paraId="5FF11362" w14:textId="77777777" w:rsidR="00BF7416" w:rsidRPr="001332C1" w:rsidRDefault="00BF7416" w:rsidP="00BF7416">
      <w:pPr>
        <w:spacing w:after="0" w:line="240" w:lineRule="auto"/>
        <w:ind w:left="720" w:hanging="720"/>
        <w:rPr>
          <w:rFonts w:ascii="Calibri" w:hAnsi="Calibri"/>
          <w:noProof/>
        </w:rPr>
      </w:pPr>
      <w:bookmarkStart w:id="48" w:name="_ENREF_48"/>
      <w:r w:rsidRPr="001332C1">
        <w:rPr>
          <w:rFonts w:ascii="Calibri" w:hAnsi="Calibri"/>
          <w:noProof/>
        </w:rPr>
        <w:t>48</w:t>
      </w:r>
      <w:r w:rsidRPr="001332C1">
        <w:rPr>
          <w:rFonts w:ascii="Calibri" w:hAnsi="Calibri"/>
          <w:noProof/>
        </w:rPr>
        <w:tab/>
        <w:t>Zanne, A. E.</w:t>
      </w:r>
      <w:r w:rsidRPr="001332C1">
        <w:rPr>
          <w:rFonts w:ascii="Calibri" w:hAnsi="Calibri"/>
          <w:i/>
          <w:noProof/>
        </w:rPr>
        <w:t xml:space="preserve"> et al.</w:t>
      </w:r>
      <w:r w:rsidRPr="001332C1">
        <w:rPr>
          <w:rFonts w:ascii="Calibri" w:hAnsi="Calibri"/>
          <w:noProof/>
        </w:rPr>
        <w:t xml:space="preserve">     (Dryad Data Repository, 2009).</w:t>
      </w:r>
      <w:bookmarkEnd w:id="48"/>
    </w:p>
    <w:p w14:paraId="574B428B" w14:textId="77777777" w:rsidR="00BF7416" w:rsidRPr="001332C1" w:rsidRDefault="00BF7416" w:rsidP="00BF7416">
      <w:pPr>
        <w:spacing w:after="0" w:line="240" w:lineRule="auto"/>
        <w:ind w:left="720" w:hanging="720"/>
        <w:rPr>
          <w:rFonts w:ascii="Calibri" w:hAnsi="Calibri"/>
          <w:noProof/>
        </w:rPr>
      </w:pPr>
      <w:bookmarkStart w:id="49" w:name="_ENREF_49"/>
      <w:r w:rsidRPr="001332C1">
        <w:rPr>
          <w:rFonts w:ascii="Calibri" w:hAnsi="Calibri"/>
          <w:noProof/>
        </w:rPr>
        <w:t>49</w:t>
      </w:r>
      <w:r w:rsidRPr="001332C1">
        <w:rPr>
          <w:rFonts w:ascii="Calibri" w:hAnsi="Calibri"/>
          <w:noProof/>
        </w:rPr>
        <w:tab/>
        <w:t>Feldpausch, T. R.</w:t>
      </w:r>
      <w:r w:rsidRPr="001332C1">
        <w:rPr>
          <w:rFonts w:ascii="Calibri" w:hAnsi="Calibri"/>
          <w:i/>
          <w:noProof/>
        </w:rPr>
        <w:t xml:space="preserve"> et al.</w:t>
      </w:r>
      <w:r w:rsidRPr="001332C1">
        <w:rPr>
          <w:rFonts w:ascii="Calibri" w:hAnsi="Calibri"/>
          <w:noProof/>
        </w:rPr>
        <w:t xml:space="preserve"> Tree height integrated into pantropical forest biomass estimates. </w:t>
      </w:r>
      <w:r w:rsidRPr="001332C1">
        <w:rPr>
          <w:rFonts w:ascii="Calibri" w:hAnsi="Calibri"/>
          <w:i/>
          <w:noProof/>
        </w:rPr>
        <w:t>Biogeosciences</w:t>
      </w:r>
      <w:r w:rsidRPr="001332C1">
        <w:rPr>
          <w:rFonts w:ascii="Calibri" w:hAnsi="Calibri"/>
          <w:noProof/>
        </w:rPr>
        <w:t xml:space="preserve"> </w:t>
      </w:r>
      <w:r w:rsidRPr="001332C1">
        <w:rPr>
          <w:rFonts w:ascii="Calibri" w:hAnsi="Calibri"/>
          <w:b/>
          <w:noProof/>
        </w:rPr>
        <w:t>9</w:t>
      </w:r>
      <w:r w:rsidRPr="001332C1">
        <w:rPr>
          <w:rFonts w:ascii="Calibri" w:hAnsi="Calibri"/>
          <w:noProof/>
        </w:rPr>
        <w:t>, 3381-3403 (2012).</w:t>
      </w:r>
      <w:bookmarkEnd w:id="49"/>
    </w:p>
    <w:p w14:paraId="4D17A721" w14:textId="77777777" w:rsidR="00BF7416" w:rsidRPr="001332C1" w:rsidRDefault="00BF7416" w:rsidP="00BF7416">
      <w:pPr>
        <w:spacing w:after="0" w:line="240" w:lineRule="auto"/>
        <w:ind w:left="720" w:hanging="720"/>
        <w:rPr>
          <w:rFonts w:ascii="Calibri" w:hAnsi="Calibri"/>
          <w:noProof/>
        </w:rPr>
      </w:pPr>
      <w:bookmarkStart w:id="50" w:name="_ENREF_50"/>
      <w:r w:rsidRPr="001332C1">
        <w:rPr>
          <w:rFonts w:ascii="Calibri" w:hAnsi="Calibri"/>
          <w:noProof/>
        </w:rPr>
        <w:t>50</w:t>
      </w:r>
      <w:r w:rsidRPr="001332C1">
        <w:rPr>
          <w:rFonts w:ascii="Calibri" w:hAnsi="Calibri"/>
          <w:noProof/>
        </w:rPr>
        <w:tab/>
        <w:t xml:space="preserve">Thomas, S. C. &amp; Martin, A. R. Carbon Content of Tree Tissues: A Synthesis. </w:t>
      </w:r>
      <w:r w:rsidRPr="001332C1">
        <w:rPr>
          <w:rFonts w:ascii="Calibri" w:hAnsi="Calibri"/>
          <w:i/>
          <w:noProof/>
        </w:rPr>
        <w:t>Forests</w:t>
      </w:r>
      <w:r w:rsidRPr="001332C1">
        <w:rPr>
          <w:rFonts w:ascii="Calibri" w:hAnsi="Calibri"/>
          <w:noProof/>
        </w:rPr>
        <w:t xml:space="preserve"> </w:t>
      </w:r>
      <w:r w:rsidRPr="001332C1">
        <w:rPr>
          <w:rFonts w:ascii="Calibri" w:hAnsi="Calibri"/>
          <w:b/>
          <w:noProof/>
        </w:rPr>
        <w:t>3</w:t>
      </w:r>
      <w:r w:rsidRPr="001332C1">
        <w:rPr>
          <w:rFonts w:ascii="Calibri" w:hAnsi="Calibri"/>
          <w:noProof/>
        </w:rPr>
        <w:t>, 332-352 (2012).</w:t>
      </w:r>
      <w:bookmarkEnd w:id="50"/>
    </w:p>
    <w:p w14:paraId="2D804AA6" w14:textId="77777777" w:rsidR="00BF7416" w:rsidRPr="001332C1" w:rsidRDefault="00BF7416" w:rsidP="00BF7416">
      <w:pPr>
        <w:spacing w:after="0" w:line="240" w:lineRule="auto"/>
        <w:ind w:left="720" w:hanging="720"/>
        <w:rPr>
          <w:rFonts w:ascii="Calibri" w:hAnsi="Calibri"/>
          <w:noProof/>
        </w:rPr>
      </w:pPr>
      <w:bookmarkStart w:id="51" w:name="_ENREF_51"/>
      <w:r w:rsidRPr="001332C1">
        <w:rPr>
          <w:rFonts w:ascii="Calibri" w:hAnsi="Calibri"/>
          <w:noProof/>
        </w:rPr>
        <w:t>51</w:t>
      </w:r>
      <w:r w:rsidRPr="001332C1">
        <w:rPr>
          <w:rFonts w:ascii="Calibri" w:hAnsi="Calibri"/>
          <w:noProof/>
        </w:rPr>
        <w:tab/>
        <w:t xml:space="preserve">Rosseel, Y. lavaan: An R Package for Structural Equation Modeling. </w:t>
      </w:r>
      <w:r w:rsidRPr="001332C1">
        <w:rPr>
          <w:rFonts w:ascii="Calibri" w:hAnsi="Calibri"/>
          <w:i/>
          <w:noProof/>
        </w:rPr>
        <w:t>2012</w:t>
      </w:r>
      <w:r w:rsidRPr="001332C1">
        <w:rPr>
          <w:rFonts w:ascii="Calibri" w:hAnsi="Calibri"/>
          <w:noProof/>
        </w:rPr>
        <w:t xml:space="preserve"> </w:t>
      </w:r>
      <w:r w:rsidRPr="001332C1">
        <w:rPr>
          <w:rFonts w:ascii="Calibri" w:hAnsi="Calibri"/>
          <w:b/>
          <w:noProof/>
        </w:rPr>
        <w:t>48</w:t>
      </w:r>
      <w:r w:rsidRPr="001332C1">
        <w:rPr>
          <w:rFonts w:ascii="Calibri" w:hAnsi="Calibri"/>
          <w:noProof/>
        </w:rPr>
        <w:t>, 36, doi:10.18637/jss.v048.i02 (2012).</w:t>
      </w:r>
      <w:bookmarkEnd w:id="51"/>
    </w:p>
    <w:p w14:paraId="79052A08" w14:textId="77777777" w:rsidR="00BF7416" w:rsidRDefault="00BF7416" w:rsidP="00BF7416">
      <w:pPr>
        <w:spacing w:line="240" w:lineRule="auto"/>
        <w:ind w:left="720" w:hanging="720"/>
        <w:rPr>
          <w:rFonts w:ascii="Calibri" w:hAnsi="Calibri"/>
          <w:noProof/>
        </w:rPr>
      </w:pPr>
      <w:bookmarkStart w:id="52" w:name="_ENREF_52"/>
      <w:r w:rsidRPr="001332C1">
        <w:rPr>
          <w:rFonts w:ascii="Calibri" w:hAnsi="Calibri"/>
          <w:noProof/>
        </w:rPr>
        <w:t>52</w:t>
      </w:r>
      <w:r w:rsidRPr="001332C1">
        <w:rPr>
          <w:rFonts w:ascii="Calibri" w:hAnsi="Calibri"/>
          <w:noProof/>
        </w:rPr>
        <w:tab/>
        <w:t>Bartholom</w:t>
      </w:r>
      <w:r w:rsidRPr="001332C1">
        <w:rPr>
          <w:rFonts w:ascii="Calibri" w:hAnsi="Calibri" w:hint="eastAsia"/>
          <w:noProof/>
        </w:rPr>
        <w:t>é</w:t>
      </w:r>
      <w:r w:rsidRPr="001332C1">
        <w:rPr>
          <w:rFonts w:ascii="Calibri" w:hAnsi="Calibri"/>
          <w:noProof/>
        </w:rPr>
        <w:t xml:space="preserve">, E. &amp; Belward, A. S. GLC2000: a new approach to global land cover mapping from Earth observation data. </w:t>
      </w:r>
      <w:r w:rsidRPr="001332C1">
        <w:rPr>
          <w:rFonts w:ascii="Calibri" w:hAnsi="Calibri"/>
          <w:i/>
          <w:noProof/>
        </w:rPr>
        <w:t>International Journal of Remote Sensing</w:t>
      </w:r>
      <w:r w:rsidRPr="001332C1">
        <w:rPr>
          <w:rFonts w:ascii="Calibri" w:hAnsi="Calibri"/>
          <w:noProof/>
        </w:rPr>
        <w:t xml:space="preserve"> </w:t>
      </w:r>
      <w:r w:rsidRPr="001332C1">
        <w:rPr>
          <w:rFonts w:ascii="Calibri" w:hAnsi="Calibri"/>
          <w:b/>
          <w:noProof/>
        </w:rPr>
        <w:t>26</w:t>
      </w:r>
      <w:r w:rsidRPr="001332C1">
        <w:rPr>
          <w:rFonts w:ascii="Calibri" w:hAnsi="Calibri"/>
          <w:noProof/>
        </w:rPr>
        <w:t>, 1959-1977, doi:10.1080/01431160412331291297 (2005).</w:t>
      </w:r>
      <w:bookmarkEnd w:id="52"/>
    </w:p>
    <w:p w14:paraId="0EFA2911" w14:textId="09CFA9B5" w:rsidR="003C1B4F" w:rsidRDefault="003C1B4F" w:rsidP="00BF7416">
      <w:pPr>
        <w:spacing w:line="240" w:lineRule="auto"/>
        <w:ind w:left="720" w:hanging="720"/>
        <w:rPr>
          <w:rFonts w:eastAsia="Times New Roman"/>
        </w:rPr>
      </w:pPr>
      <w:r>
        <w:rPr>
          <w:rFonts w:ascii="Calibri" w:hAnsi="Calibri"/>
          <w:noProof/>
        </w:rPr>
        <w:t>53</w:t>
      </w:r>
      <w:r>
        <w:rPr>
          <w:rFonts w:ascii="Calibri" w:hAnsi="Calibri"/>
          <w:noProof/>
        </w:rPr>
        <w:tab/>
      </w:r>
      <w:r>
        <w:rPr>
          <w:rFonts w:eastAsia="Times New Roman"/>
        </w:rPr>
        <w:t xml:space="preserve">R: A Language and Environment for Statistical Computing, R Core Team, R Foundation for Statistical Computing, Vienna, Austria (2016) </w:t>
      </w:r>
      <w:hyperlink r:id="rId14" w:history="1">
        <w:r>
          <w:rPr>
            <w:rStyle w:val="Hyperlink"/>
            <w:rFonts w:eastAsia="Times New Roman"/>
          </w:rPr>
          <w:t>https://www.R-project.org</w:t>
        </w:r>
      </w:hyperlink>
      <w:r>
        <w:rPr>
          <w:rFonts w:eastAsia="Times New Roman"/>
        </w:rPr>
        <w:t>.</w:t>
      </w:r>
    </w:p>
    <w:p w14:paraId="018102A9" w14:textId="36847CAB" w:rsidR="003C1B4F" w:rsidRDefault="003C1B4F" w:rsidP="00053465">
      <w:pPr>
        <w:spacing w:line="240" w:lineRule="auto"/>
        <w:ind w:left="720" w:hanging="720"/>
        <w:rPr>
          <w:rFonts w:eastAsia="Times New Roman"/>
        </w:rPr>
      </w:pPr>
      <w:r>
        <w:rPr>
          <w:rFonts w:eastAsia="Times New Roman"/>
        </w:rPr>
        <w:lastRenderedPageBreak/>
        <w:t>54</w:t>
      </w:r>
      <w:r>
        <w:rPr>
          <w:rFonts w:eastAsia="Times New Roman"/>
        </w:rPr>
        <w:tab/>
      </w:r>
      <w:r w:rsidRPr="003C1B4F">
        <w:rPr>
          <w:rFonts w:eastAsia="Times New Roman"/>
        </w:rPr>
        <w:t>Original S code by Richard A. Becker a</w:t>
      </w:r>
      <w:r>
        <w:rPr>
          <w:rFonts w:eastAsia="Times New Roman"/>
        </w:rPr>
        <w:t xml:space="preserve">nd Allan R. Wilks. R version by </w:t>
      </w:r>
      <w:r w:rsidRPr="003C1B4F">
        <w:rPr>
          <w:rFonts w:eastAsia="Times New Roman"/>
        </w:rPr>
        <w:t xml:space="preserve">Ray Brownrigg. Enhancements by Thomas </w:t>
      </w:r>
      <w:r>
        <w:rPr>
          <w:rFonts w:eastAsia="Times New Roman"/>
        </w:rPr>
        <w:t>P Minka</w:t>
      </w:r>
      <w:r w:rsidRPr="003C1B4F">
        <w:rPr>
          <w:rFonts w:eastAsia="Times New Roman"/>
        </w:rPr>
        <w:t>. maps: Draw Geographical</w:t>
      </w:r>
      <w:r w:rsidR="00053465">
        <w:rPr>
          <w:rFonts w:eastAsia="Times New Roman"/>
        </w:rPr>
        <w:t xml:space="preserve"> Maps. R package version 2.3-9. </w:t>
      </w:r>
      <w:r w:rsidR="00053465" w:rsidRPr="003C1B4F">
        <w:rPr>
          <w:rFonts w:eastAsia="Times New Roman"/>
        </w:rPr>
        <w:t>(2014)</w:t>
      </w:r>
      <w:r w:rsidR="00053465">
        <w:rPr>
          <w:rFonts w:eastAsia="Times New Roman"/>
        </w:rPr>
        <w:t xml:space="preserve"> </w:t>
      </w:r>
      <w:r w:rsidRPr="003C1B4F">
        <w:rPr>
          <w:rFonts w:eastAsia="Times New Roman"/>
        </w:rPr>
        <w:t>http://CRAN.R-project.org/package=maps</w:t>
      </w:r>
      <w:r w:rsidR="00053465">
        <w:rPr>
          <w:rFonts w:eastAsia="Times New Roman"/>
        </w:rPr>
        <w:t>.</w:t>
      </w:r>
    </w:p>
    <w:p w14:paraId="1073A909" w14:textId="77777777" w:rsidR="003C1B4F" w:rsidRPr="001332C1" w:rsidRDefault="003C1B4F" w:rsidP="00BF7416">
      <w:pPr>
        <w:spacing w:line="240" w:lineRule="auto"/>
        <w:ind w:left="720" w:hanging="720"/>
        <w:rPr>
          <w:rFonts w:ascii="Calibri" w:hAnsi="Calibri"/>
          <w:noProof/>
        </w:rPr>
      </w:pPr>
    </w:p>
    <w:p w14:paraId="01BCAE06" w14:textId="0A9108A4" w:rsidR="00BF7416" w:rsidRPr="001332C1" w:rsidRDefault="00BF7416" w:rsidP="00BF7416">
      <w:pPr>
        <w:spacing w:line="240" w:lineRule="auto"/>
        <w:rPr>
          <w:rFonts w:ascii="Calibri" w:hAnsi="Calibri"/>
          <w:noProof/>
        </w:rPr>
      </w:pPr>
    </w:p>
    <w:p w14:paraId="05A03B1E" w14:textId="6A094C30" w:rsidR="00E77D6A" w:rsidRPr="001332C1" w:rsidRDefault="00260A75" w:rsidP="008239A9">
      <w:pPr>
        <w:rPr>
          <w:rFonts w:ascii="Computer modern" w:hAnsi="Computer modern"/>
        </w:rPr>
      </w:pPr>
      <w:r w:rsidRPr="001332C1">
        <w:rPr>
          <w:rFonts w:ascii="Computer modern" w:hAnsi="Computer modern"/>
        </w:rPr>
        <w:fldChar w:fldCharType="end"/>
      </w:r>
    </w:p>
    <w:p w14:paraId="2D341F36" w14:textId="77777777" w:rsidR="0059315E" w:rsidRPr="001332C1" w:rsidRDefault="0059315E" w:rsidP="008239A9">
      <w:pPr>
        <w:rPr>
          <w:rFonts w:ascii="Computer modern" w:hAnsi="Computer modern"/>
        </w:rPr>
      </w:pPr>
    </w:p>
    <w:p w14:paraId="32A7797F" w14:textId="77777777" w:rsidR="0059315E" w:rsidRPr="001332C1" w:rsidRDefault="0059315E" w:rsidP="008239A9">
      <w:pPr>
        <w:rPr>
          <w:rFonts w:ascii="Computer modern" w:hAnsi="Computer modern"/>
        </w:rPr>
      </w:pPr>
    </w:p>
    <w:p w14:paraId="1B53E20B" w14:textId="77777777" w:rsidR="0059315E" w:rsidRPr="001332C1" w:rsidRDefault="0059315E" w:rsidP="008239A9">
      <w:pPr>
        <w:rPr>
          <w:rFonts w:ascii="Computer modern" w:hAnsi="Computer modern"/>
        </w:rPr>
      </w:pPr>
    </w:p>
    <w:p w14:paraId="42CD7406" w14:textId="77777777" w:rsidR="0059315E" w:rsidRPr="001332C1" w:rsidRDefault="0059315E" w:rsidP="008239A9">
      <w:pPr>
        <w:rPr>
          <w:rFonts w:ascii="Computer modern" w:hAnsi="Computer modern"/>
        </w:rPr>
      </w:pPr>
    </w:p>
    <w:p w14:paraId="0D0B5636" w14:textId="77777777" w:rsidR="0059315E" w:rsidRPr="001332C1" w:rsidRDefault="0059315E" w:rsidP="008239A9">
      <w:pPr>
        <w:rPr>
          <w:rFonts w:ascii="Computer modern" w:hAnsi="Computer modern"/>
        </w:rPr>
      </w:pPr>
    </w:p>
    <w:p w14:paraId="1E1121A9" w14:textId="77777777" w:rsidR="0059315E" w:rsidRPr="001332C1" w:rsidRDefault="0059315E" w:rsidP="008239A9">
      <w:pPr>
        <w:rPr>
          <w:rFonts w:ascii="Computer modern" w:hAnsi="Computer modern"/>
        </w:rPr>
      </w:pPr>
    </w:p>
    <w:p w14:paraId="0C06F8AF" w14:textId="77777777" w:rsidR="0059315E" w:rsidRPr="001332C1" w:rsidRDefault="0059315E" w:rsidP="008239A9">
      <w:pPr>
        <w:rPr>
          <w:rFonts w:ascii="Computer modern" w:hAnsi="Computer modern"/>
        </w:rPr>
      </w:pPr>
    </w:p>
    <w:p w14:paraId="40F55F0B" w14:textId="77777777" w:rsidR="0059315E" w:rsidRPr="001332C1" w:rsidRDefault="0059315E" w:rsidP="008239A9">
      <w:pPr>
        <w:rPr>
          <w:rFonts w:ascii="Computer modern" w:hAnsi="Computer modern"/>
        </w:rPr>
      </w:pPr>
    </w:p>
    <w:p w14:paraId="686971D7" w14:textId="77777777" w:rsidR="0059315E" w:rsidRPr="001332C1" w:rsidRDefault="0059315E" w:rsidP="008239A9">
      <w:pPr>
        <w:rPr>
          <w:rFonts w:ascii="Computer modern" w:hAnsi="Computer modern"/>
        </w:rPr>
      </w:pPr>
    </w:p>
    <w:p w14:paraId="7257A87C" w14:textId="77777777" w:rsidR="0059315E" w:rsidRPr="001332C1" w:rsidRDefault="0059315E" w:rsidP="008239A9">
      <w:pPr>
        <w:rPr>
          <w:rFonts w:ascii="Computer modern" w:hAnsi="Computer modern"/>
        </w:rPr>
      </w:pPr>
    </w:p>
    <w:p w14:paraId="30857B47" w14:textId="77777777" w:rsidR="0059315E" w:rsidRPr="001332C1" w:rsidRDefault="0059315E" w:rsidP="008239A9">
      <w:pPr>
        <w:rPr>
          <w:rFonts w:ascii="Computer modern" w:hAnsi="Computer modern"/>
        </w:rPr>
      </w:pPr>
    </w:p>
    <w:p w14:paraId="39844F0F" w14:textId="77777777" w:rsidR="0059315E" w:rsidRPr="001332C1" w:rsidRDefault="0059315E" w:rsidP="008239A9">
      <w:pPr>
        <w:rPr>
          <w:rFonts w:ascii="Computer modern" w:hAnsi="Computer modern"/>
        </w:rPr>
      </w:pPr>
    </w:p>
    <w:p w14:paraId="5E70F0B6" w14:textId="77777777" w:rsidR="0059315E" w:rsidRPr="001332C1" w:rsidRDefault="0059315E" w:rsidP="008239A9">
      <w:pPr>
        <w:rPr>
          <w:rFonts w:ascii="Computer modern" w:hAnsi="Computer modern"/>
        </w:rPr>
        <w:sectPr w:rsidR="0059315E" w:rsidRPr="001332C1" w:rsidSect="00E13733">
          <w:headerReference w:type="default" r:id="rId15"/>
          <w:footerReference w:type="default" r:id="rId16"/>
          <w:pgSz w:w="11906" w:h="16838"/>
          <w:pgMar w:top="1440" w:right="1440" w:bottom="1440" w:left="1440" w:header="708" w:footer="708" w:gutter="0"/>
          <w:lnNumType w:countBy="1" w:restart="continuous"/>
          <w:cols w:space="708"/>
          <w:docGrid w:linePitch="360"/>
        </w:sectPr>
      </w:pPr>
    </w:p>
    <w:p w14:paraId="36ACA44D" w14:textId="3BD5B7CD" w:rsidR="00C90D0C" w:rsidRPr="001332C1" w:rsidRDefault="00684388" w:rsidP="008239A9">
      <w:pPr>
        <w:rPr>
          <w:rFonts w:ascii="Computer modern" w:hAnsi="Computer modern"/>
        </w:rPr>
      </w:pPr>
      <w:r w:rsidRPr="001332C1">
        <w:rPr>
          <w:rFonts w:ascii="Computer modern" w:hAnsi="Computer modern"/>
          <w:b/>
        </w:rPr>
        <w:lastRenderedPageBreak/>
        <w:t>Tables</w:t>
      </w:r>
    </w:p>
    <w:p w14:paraId="4ADC1A25" w14:textId="07763242" w:rsidR="004B6660" w:rsidRPr="001332C1" w:rsidRDefault="004B6660" w:rsidP="008239A9">
      <w:pPr>
        <w:rPr>
          <w:rFonts w:ascii="Computer modern" w:hAnsi="Computer modern"/>
        </w:rPr>
      </w:pPr>
      <w:r w:rsidRPr="001332C1">
        <w:rPr>
          <w:rFonts w:ascii="Computer modern" w:hAnsi="Computer modern"/>
          <w:b/>
        </w:rPr>
        <w:t xml:space="preserve">Table 1. </w:t>
      </w:r>
      <w:r w:rsidRPr="001332C1">
        <w:rPr>
          <w:rFonts w:ascii="Computer modern" w:hAnsi="Computer modern"/>
        </w:rPr>
        <w:t xml:space="preserve">Pan-tropical and continental studies assessing the diversity-carbon relationship. Sampling locations </w:t>
      </w:r>
      <w:r w:rsidR="0057144E" w:rsidRPr="001332C1">
        <w:rPr>
          <w:rFonts w:ascii="Computer modern" w:hAnsi="Computer modern"/>
        </w:rPr>
        <w:t>are groups</w:t>
      </w:r>
      <w:r w:rsidRPr="001332C1">
        <w:rPr>
          <w:rFonts w:ascii="Computer modern" w:hAnsi="Computer modern"/>
        </w:rPr>
        <w:t xml:space="preserve"> of plots in close proximity to each other (individual large plots in</w:t>
      </w:r>
      <w:r w:rsidR="00E55506" w:rsidRPr="001332C1">
        <w:rPr>
          <w:rFonts w:ascii="Computer modern" w:hAnsi="Computer modern"/>
        </w:rPr>
        <w:t xml:space="preserve"> </w:t>
      </w:r>
      <w:hyperlink w:anchor="_ENREF_22" w:tooltip="Chisholm, 2013 #67" w:history="1">
        <w:r w:rsidR="00BF7416"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DaGlzaG9sbTwvQXV0aG9yPjxZZWFyPjIwMTM8L1llYXI+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22</w:t>
        </w:r>
        <w:r w:rsidR="00BF7416" w:rsidRPr="001332C1">
          <w:rPr>
            <w:rFonts w:ascii="Computer modern" w:hAnsi="Computer modern"/>
          </w:rPr>
          <w:fldChar w:fldCharType="end"/>
        </w:r>
      </w:hyperlink>
      <w:r w:rsidRPr="001332C1">
        <w:rPr>
          <w:rFonts w:ascii="Computer modern" w:hAnsi="Computer modern"/>
        </w:rPr>
        <w:t xml:space="preserve">, </w:t>
      </w:r>
      <w:r w:rsidR="0057144E" w:rsidRPr="001332C1">
        <w:rPr>
          <w:rFonts w:ascii="Computer modern" w:hAnsi="Computer modern"/>
        </w:rPr>
        <w:t>TEAM cor</w:t>
      </w:r>
      <w:r w:rsidR="00BF7416" w:rsidRPr="001332C1">
        <w:rPr>
          <w:rFonts w:ascii="Computer modern" w:hAnsi="Computer modern"/>
        </w:rPr>
        <w:t xml:space="preserve">e study sites in </w:t>
      </w:r>
      <w:hyperlink w:anchor="_ENREF_24" w:tooltip="Cavanaugh, 2014 #33"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Cavanaugh&lt;/Author&gt;&lt;Year&gt;2014&lt;/Year&gt;&lt;RecNum&gt;33&lt;/RecNum&gt;&lt;DisplayText&gt;&lt;style face="superscript"&gt;24&lt;/style&gt;&lt;/DisplayText&gt;&lt;record&gt;&lt;rec-number&gt;33&lt;/rec-number&gt;&lt;foreign-keys&gt;&lt;key app="EN" db-id="va9vtzde2xsrzkeeratxfea6ddx5e9x0592e"&gt;33&lt;/key&gt;&lt;/foreign-keys&gt;&lt;ref-type name="Journal Article"&gt;17&lt;/ref-type&gt;&lt;contributors&gt;&lt;authors&gt;&lt;author&gt;Cavanaugh, Kyle C.&lt;/author&gt;&lt;author&gt;Gosnell, J. Stephen&lt;/author&gt;&lt;author&gt;Davis, Samantha L.&lt;/author&gt;&lt;author&gt;Ahumada, Jorge&lt;/author&gt;&lt;author&gt;Boundja, Patrick&lt;/author&gt;&lt;author&gt;Clark, David B.&lt;/author&gt;&lt;author&gt;Mugerwa, Badru&lt;/author&gt;&lt;author&gt;Jansen, Patrick A.&lt;/author&gt;&lt;author&gt;O&amp;apos;Brien, Timothy G.&lt;/author&gt;&lt;author&gt;Rovero, Francesco&lt;/author&gt;&lt;author&gt;Sheil, Douglas&lt;/author&gt;&lt;author&gt;Vasquez, Rodolfo&lt;/author&gt;&lt;author&gt;Andelman, Sandy&lt;/author&gt;&lt;/authors&gt;&lt;/contributors&gt;&lt;titles&gt;&lt;title&gt;Carbon storage in tropical forests correlates with taxonomic diversity and functional dominance on a global scale&lt;/title&gt;&lt;secondary-title&gt;Global Ecology and Biogeography&lt;/secondary-title&gt;&lt;/titles&gt;&lt;periodical&gt;&lt;full-title&gt;Global Ecology and Biogeography&lt;/full-title&gt;&lt;/periodical&gt;&lt;pages&gt;563-573&lt;/pages&gt;&lt;volume&gt;23&lt;/volume&gt;&lt;number&gt;5&lt;/number&gt;&lt;keywords&gt;&lt;keyword&gt;Aboveground carbon storage&lt;/keyword&gt;&lt;keyword&gt;Africa&lt;/keyword&gt;&lt;keyword&gt;Asia&lt;/keyword&gt;&lt;keyword&gt;biodiversity&lt;/keyword&gt;&lt;keyword&gt;functional diversity&lt;/keyword&gt;&lt;keyword&gt;functional dominance&lt;/keyword&gt;&lt;keyword&gt;Neotropics&lt;/keyword&gt;&lt;keyword&gt;niche complementarity&lt;/keyword&gt;&lt;keyword&gt;taxonomic diversity&lt;/keyword&gt;&lt;keyword&gt;tropical forest&lt;/keyword&gt;&lt;/keywords&gt;&lt;dates&gt;&lt;year&gt;2014&lt;/year&gt;&lt;/dates&gt;&lt;isbn&gt;1466-8238&lt;/isbn&gt;&lt;urls&gt;&lt;related-urls&gt;&lt;url&gt;http://dx.doi.org/10.1111/geb.12143&lt;/url&gt;&lt;/related-urls&gt;&lt;/urls&gt;&lt;electronic-resource-num&gt;10.1111/geb.12143&lt;/electronic-resource-num&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24</w:t>
        </w:r>
        <w:r w:rsidR="00BF7416" w:rsidRPr="001332C1">
          <w:rPr>
            <w:rFonts w:ascii="Computer modern" w:hAnsi="Computer modern"/>
          </w:rPr>
          <w:fldChar w:fldCharType="end"/>
        </w:r>
      </w:hyperlink>
      <w:r w:rsidR="0057144E" w:rsidRPr="001332C1">
        <w:rPr>
          <w:rFonts w:ascii="Computer modern" w:hAnsi="Computer modern"/>
        </w:rPr>
        <w:t>, “forest sites” in</w:t>
      </w:r>
      <w:r w:rsidR="00BF7416" w:rsidRPr="001332C1">
        <w:rPr>
          <w:rFonts w:ascii="Computer modern" w:hAnsi="Computer modern"/>
        </w:rPr>
        <w:t xml:space="preserve"> </w:t>
      </w:r>
      <w:hyperlink w:anchor="_ENREF_23" w:tooltip="Poorter, 2015 #299" w:history="1">
        <w:r w:rsidR="00BF7416" w:rsidRPr="001332C1">
          <w:rPr>
            <w:rFonts w:ascii="Computer modern" w:hAnsi="Computer modern"/>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 </w:instrText>
        </w:r>
        <w:r w:rsidR="00BF7416" w:rsidRPr="001332C1">
          <w:rPr>
            <w:rFonts w:ascii="Computer modern" w:hAnsi="Computer modern"/>
          </w:rPr>
          <w:fldChar w:fldCharType="begin">
            <w:fldData xml:space="preserve">PEVuZE5vdGU+PENpdGU+PEF1dGhvcj5Qb29ydGVyPC9BdXRob3I+PFllYXI+MjAxNTwvWWVhcj48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</w:fldData>
          </w:fldChar>
        </w:r>
        <w:r w:rsidR="00BF7416" w:rsidRPr="001332C1">
          <w:rPr>
            <w:rFonts w:ascii="Computer modern" w:hAnsi="Computer modern"/>
          </w:rPr>
          <w:instrText xml:space="preserve"> ADDIN EN.CITE.DATA </w:instrText>
        </w:r>
        <w:r w:rsidR="00BF7416" w:rsidRPr="001332C1">
          <w:rPr>
            <w:rFonts w:ascii="Computer modern" w:hAnsi="Computer modern"/>
          </w:rPr>
        </w:r>
        <w:r w:rsidR="00BF7416" w:rsidRPr="001332C1">
          <w:rPr>
            <w:rFonts w:ascii="Computer modern" w:hAnsi="Computer modern"/>
          </w:rPr>
          <w:fldChar w:fldCharType="end"/>
        </w:r>
        <w:r w:rsidR="00BF7416" w:rsidRPr="001332C1">
          <w:rPr>
            <w:rFonts w:ascii="Computer modern" w:hAnsi="Computer modern"/>
          </w:rPr>
        </w:r>
        <w:r w:rsidR="00BF7416" w:rsidRPr="001332C1">
          <w:rPr>
            <w:rFonts w:ascii="Computer modern" w:hAnsi="Computer modern"/>
          </w:rPr>
          <w:fldChar w:fldCharType="separate"/>
        </w:r>
        <w:r w:rsidR="00BF7416" w:rsidRPr="001332C1">
          <w:rPr>
            <w:rFonts w:ascii="Computer modern" w:hAnsi="Computer modern"/>
            <w:noProof/>
            <w:vertAlign w:val="superscript"/>
          </w:rPr>
          <w:t>23</w:t>
        </w:r>
        <w:r w:rsidR="00BF7416" w:rsidRPr="001332C1">
          <w:rPr>
            <w:rFonts w:ascii="Computer modern" w:hAnsi="Computer modern"/>
          </w:rPr>
          <w:fldChar w:fldCharType="end"/>
        </w:r>
      </w:hyperlink>
      <w:r w:rsidR="0057144E" w:rsidRPr="001332C1">
        <w:rPr>
          <w:rFonts w:ascii="Computer modern" w:hAnsi="Computer modern"/>
        </w:rPr>
        <w:t>, groups of plots within 5 km of each other in this study). The number of sampling locations in the largest blocs of forest in each continent are given, these are the Amazon basin and surrounding contiguous forest, the Congo basin and surrounding contiguous forest</w:t>
      </w:r>
      <w:r w:rsidR="00600586" w:rsidRPr="001332C1">
        <w:rPr>
          <w:rFonts w:ascii="Computer modern" w:hAnsi="Computer modern"/>
        </w:rPr>
        <w:t>, and Borneo. + indicates a positive diversity-carbon relationship, = indicates no relationship, NA indicates the relationship was not studied at the given scale.</w:t>
      </w:r>
      <w:r w:rsidR="00857BC7" w:rsidRPr="001332C1">
        <w:rPr>
          <w:rFonts w:ascii="Computer modern" w:hAnsi="Computer modern"/>
        </w:rPr>
        <w:t xml:space="preserve"> In this study, </w:t>
      </w:r>
      <w:r w:rsidR="00857BC7" w:rsidRPr="001332C1">
        <w:rPr>
          <w:rFonts w:ascii="Computer modern" w:hAnsi="Computer modern"/>
          <w:vertAlign w:val="superscript"/>
        </w:rPr>
        <w:t>22</w:t>
      </w:r>
      <w:r w:rsidR="00857BC7" w:rsidRPr="001332C1">
        <w:rPr>
          <w:rFonts w:ascii="Computer modern" w:hAnsi="Computer modern"/>
        </w:rPr>
        <w:t xml:space="preserve"> and </w:t>
      </w:r>
      <w:r w:rsidR="00857BC7" w:rsidRPr="001332C1">
        <w:rPr>
          <w:rFonts w:ascii="Computer modern" w:hAnsi="Computer modern"/>
          <w:vertAlign w:val="superscript"/>
        </w:rPr>
        <w:t>24</w:t>
      </w:r>
      <w:r w:rsidR="00857BC7" w:rsidRPr="001332C1">
        <w:rPr>
          <w:rFonts w:ascii="Computer modern" w:hAnsi="Computer modern"/>
        </w:rPr>
        <w:t xml:space="preserve"> all stems </w:t>
      </w:r>
      <w:r w:rsidR="00857BC7" w:rsidRPr="001332C1">
        <w:rPr>
          <w:rFonts w:ascii="Times New Roman" w:hAnsi="Times New Roman" w:cs="Times New Roman"/>
        </w:rPr>
        <w:t>≥</w:t>
      </w:r>
      <w:r w:rsidR="00857BC7" w:rsidRPr="001332C1">
        <w:rPr>
          <w:rFonts w:ascii="Computer modern" w:hAnsi="Computer modern"/>
        </w:rPr>
        <w:t xml:space="preserve"> 10 cm </w:t>
      </w:r>
      <w:proofErr w:type="spellStart"/>
      <w:r w:rsidR="00857BC7" w:rsidRPr="001332C1">
        <w:rPr>
          <w:rFonts w:ascii="Computer modern" w:hAnsi="Computer modern"/>
        </w:rPr>
        <w:t>d.b.h</w:t>
      </w:r>
      <w:proofErr w:type="spellEnd"/>
      <w:r w:rsidR="00857BC7" w:rsidRPr="001332C1">
        <w:rPr>
          <w:rFonts w:ascii="Computer modern" w:hAnsi="Computer modern"/>
        </w:rPr>
        <w:t xml:space="preserve">. were measured, in </w:t>
      </w:r>
      <w:r w:rsidR="00857BC7" w:rsidRPr="001332C1">
        <w:rPr>
          <w:rFonts w:ascii="Computer modern" w:hAnsi="Computer modern"/>
          <w:vertAlign w:val="superscript"/>
        </w:rPr>
        <w:t>23</w:t>
      </w:r>
      <w:r w:rsidR="00857BC7" w:rsidRPr="001332C1">
        <w:rPr>
          <w:rFonts w:ascii="Computer modern" w:hAnsi="Computer modern"/>
        </w:rPr>
        <w:t xml:space="preserve"> the minimum stem diameter measured varied among plots (either 5 cm or 10 cm).</w:t>
      </w:r>
      <w:r w:rsidRPr="001332C1">
        <w:rPr>
          <w:rFonts w:ascii="Computer modern" w:hAnsi="Computer modern"/>
        </w:rPr>
        <w:t xml:space="preserve"> </w:t>
      </w:r>
    </w:p>
    <w:tbl>
      <w:tblPr>
        <w:tblStyle w:val="TableGrid"/>
        <w:tblW w:w="1431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417"/>
        <w:gridCol w:w="709"/>
        <w:gridCol w:w="992"/>
        <w:gridCol w:w="709"/>
        <w:gridCol w:w="992"/>
        <w:gridCol w:w="851"/>
        <w:gridCol w:w="992"/>
        <w:gridCol w:w="1276"/>
        <w:gridCol w:w="2268"/>
        <w:gridCol w:w="1417"/>
        <w:gridCol w:w="851"/>
        <w:gridCol w:w="992"/>
      </w:tblGrid>
      <w:tr w:rsidR="003B065B" w:rsidRPr="001332C1" w14:paraId="3DC935F8" w14:textId="77777777" w:rsidTr="003B065B">
        <w:tc>
          <w:tcPr>
            <w:tcW w:w="851" w:type="dxa"/>
            <w:vMerge w:val="restart"/>
            <w:tcBorders>
              <w:top w:val="single" w:sz="4" w:space="0" w:color="auto"/>
            </w:tcBorders>
            <w:shd w:val="clear" w:color="auto" w:fill="auto"/>
          </w:tcPr>
          <w:p w14:paraId="448A864C" w14:textId="77777777" w:rsidR="003B065B" w:rsidRPr="001332C1" w:rsidRDefault="003B065B" w:rsidP="003A2E81">
            <w:pPr>
              <w:rPr>
                <w:rFonts w:ascii="Computer modern" w:hAnsi="Computer modern"/>
              </w:rPr>
            </w:pPr>
            <w:r w:rsidRPr="001332C1">
              <w:rPr>
                <w:rFonts w:ascii="Computer modern" w:hAnsi="Computer modern"/>
              </w:rPr>
              <w:t>Study</w:t>
            </w:r>
          </w:p>
        </w:tc>
        <w:tc>
          <w:tcPr>
            <w:tcW w:w="1417" w:type="dxa"/>
            <w:vMerge w:val="restart"/>
            <w:tcBorders>
              <w:top w:val="single" w:sz="4" w:space="0" w:color="auto"/>
            </w:tcBorders>
            <w:shd w:val="clear" w:color="auto" w:fill="auto"/>
          </w:tcPr>
          <w:p w14:paraId="114EFDBC" w14:textId="77777777" w:rsidR="003B065B" w:rsidRPr="001332C1" w:rsidRDefault="003B065B" w:rsidP="003A2E81">
            <w:pPr>
              <w:rPr>
                <w:rFonts w:ascii="Computer modern" w:hAnsi="Computer modern"/>
              </w:rPr>
            </w:pPr>
            <w:r w:rsidRPr="001332C1">
              <w:rPr>
                <w:rFonts w:ascii="Computer modern" w:hAnsi="Computer modern"/>
              </w:rPr>
              <w:t>Geographical scope</w:t>
            </w:r>
          </w:p>
        </w:tc>
        <w:tc>
          <w:tcPr>
            <w:tcW w:w="1701" w:type="dxa"/>
            <w:gridSpan w:val="2"/>
            <w:tcBorders>
              <w:top w:val="single" w:sz="4" w:space="0" w:color="auto"/>
            </w:tcBorders>
          </w:tcPr>
          <w:p w14:paraId="00B9DF02" w14:textId="1ABD51E8" w:rsidR="003B065B" w:rsidRPr="001332C1" w:rsidRDefault="003B065B" w:rsidP="003A2E81">
            <w:pPr>
              <w:rPr>
                <w:rFonts w:ascii="Computer modern" w:hAnsi="Computer modern"/>
              </w:rPr>
            </w:pPr>
            <w:r w:rsidRPr="001332C1">
              <w:rPr>
                <w:rFonts w:ascii="Computer modern" w:hAnsi="Computer modern"/>
              </w:rPr>
              <w:t>Number of plots</w:t>
            </w:r>
          </w:p>
        </w:tc>
        <w:tc>
          <w:tcPr>
            <w:tcW w:w="3544" w:type="dxa"/>
            <w:gridSpan w:val="4"/>
            <w:tcBorders>
              <w:top w:val="single" w:sz="4" w:space="0" w:color="auto"/>
            </w:tcBorders>
          </w:tcPr>
          <w:p w14:paraId="1E68CCE5" w14:textId="2C07511F" w:rsidR="003B065B" w:rsidRPr="001332C1" w:rsidRDefault="003B065B" w:rsidP="003A2E81">
            <w:pPr>
              <w:rPr>
                <w:rFonts w:ascii="Computer modern" w:hAnsi="Computer modern"/>
              </w:rPr>
            </w:pPr>
            <w:r w:rsidRPr="001332C1">
              <w:rPr>
                <w:rFonts w:ascii="Computer modern" w:hAnsi="Computer modern"/>
              </w:rPr>
              <w:t>Number of sampling locations</w:t>
            </w:r>
          </w:p>
        </w:tc>
        <w:tc>
          <w:tcPr>
            <w:tcW w:w="1276" w:type="dxa"/>
            <w:vMerge w:val="restart"/>
            <w:tcBorders>
              <w:top w:val="single" w:sz="4" w:space="0" w:color="auto"/>
            </w:tcBorders>
          </w:tcPr>
          <w:p w14:paraId="6D2F1E52" w14:textId="77777777" w:rsidR="003B065B" w:rsidRPr="001332C1" w:rsidRDefault="003B065B" w:rsidP="003A2E81">
            <w:pPr>
              <w:rPr>
                <w:rFonts w:ascii="Computer modern" w:hAnsi="Computer modern"/>
              </w:rPr>
            </w:pPr>
            <w:r w:rsidRPr="001332C1">
              <w:rPr>
                <w:rFonts w:ascii="Computer modern" w:hAnsi="Computer modern"/>
              </w:rPr>
              <w:t>Taxonomic level</w:t>
            </w:r>
          </w:p>
        </w:tc>
        <w:tc>
          <w:tcPr>
            <w:tcW w:w="2268" w:type="dxa"/>
            <w:vMerge w:val="restart"/>
            <w:tcBorders>
              <w:top w:val="single" w:sz="4" w:space="0" w:color="auto"/>
            </w:tcBorders>
          </w:tcPr>
          <w:p w14:paraId="43AB129F" w14:textId="77777777" w:rsidR="003B065B" w:rsidRPr="001332C1" w:rsidRDefault="003B065B" w:rsidP="003A2E81">
            <w:pPr>
              <w:rPr>
                <w:rFonts w:ascii="Computer modern" w:hAnsi="Computer modern"/>
              </w:rPr>
            </w:pPr>
            <w:r w:rsidRPr="001332C1">
              <w:rPr>
                <w:rFonts w:ascii="Computer modern" w:hAnsi="Computer modern"/>
              </w:rPr>
              <w:t>Diversity measures</w:t>
            </w:r>
          </w:p>
        </w:tc>
        <w:tc>
          <w:tcPr>
            <w:tcW w:w="1417" w:type="dxa"/>
            <w:vMerge w:val="restart"/>
            <w:tcBorders>
              <w:top w:val="single" w:sz="4" w:space="0" w:color="auto"/>
            </w:tcBorders>
          </w:tcPr>
          <w:p w14:paraId="14F627B8" w14:textId="77777777" w:rsidR="003B065B" w:rsidRPr="001332C1" w:rsidRDefault="003B065B" w:rsidP="003A2E81">
            <w:pPr>
              <w:jc w:val="center"/>
              <w:rPr>
                <w:rFonts w:ascii="Computer modern" w:hAnsi="Computer modern"/>
              </w:rPr>
            </w:pPr>
            <w:r>
              <w:rPr>
                <w:rFonts w:ascii="Computer modern" w:hAnsi="Computer modern"/>
              </w:rPr>
              <w:t>Minimum identification level</w:t>
            </w:r>
          </w:p>
        </w:tc>
        <w:tc>
          <w:tcPr>
            <w:tcW w:w="1843" w:type="dxa"/>
            <w:gridSpan w:val="2"/>
            <w:tcBorders>
              <w:top w:val="single" w:sz="4" w:space="0" w:color="auto"/>
            </w:tcBorders>
          </w:tcPr>
          <w:p w14:paraId="425E7C09" w14:textId="77777777" w:rsidR="003B065B" w:rsidRPr="001332C1" w:rsidRDefault="003B065B" w:rsidP="003A2E81">
            <w:pPr>
              <w:jc w:val="center"/>
              <w:rPr>
                <w:rFonts w:ascii="Computer modern" w:hAnsi="Computer modern"/>
              </w:rPr>
            </w:pPr>
            <w:r w:rsidRPr="001332C1">
              <w:rPr>
                <w:rFonts w:ascii="Computer modern" w:hAnsi="Computer modern"/>
              </w:rPr>
              <w:t>Diversity-carbon relationship</w:t>
            </w:r>
          </w:p>
        </w:tc>
      </w:tr>
      <w:tr w:rsidR="00261A57" w:rsidRPr="001332C1" w14:paraId="12D94FCB" w14:textId="77777777" w:rsidTr="003B065B">
        <w:tc>
          <w:tcPr>
            <w:tcW w:w="851" w:type="dxa"/>
            <w:vMerge/>
            <w:tcBorders>
              <w:bottom w:val="single" w:sz="4" w:space="0" w:color="auto"/>
            </w:tcBorders>
            <w:shd w:val="clear" w:color="auto" w:fill="auto"/>
          </w:tcPr>
          <w:p w14:paraId="6B28369F" w14:textId="77777777" w:rsidR="003B065B" w:rsidRPr="001332C1" w:rsidRDefault="003B065B" w:rsidP="003A2E81">
            <w:pPr>
              <w:rPr>
                <w:rFonts w:ascii="Computer modern" w:hAnsi="Computer modern"/>
              </w:rPr>
            </w:pPr>
          </w:p>
        </w:tc>
        <w:tc>
          <w:tcPr>
            <w:tcW w:w="1417" w:type="dxa"/>
            <w:vMerge/>
            <w:tcBorders>
              <w:bottom w:val="single" w:sz="4" w:space="0" w:color="auto"/>
            </w:tcBorders>
            <w:shd w:val="clear" w:color="auto" w:fill="auto"/>
          </w:tcPr>
          <w:p w14:paraId="00C44F34" w14:textId="77777777" w:rsidR="003B065B" w:rsidRPr="001332C1" w:rsidRDefault="003B065B" w:rsidP="003A2E81">
            <w:pPr>
              <w:rPr>
                <w:rFonts w:ascii="Computer modern" w:hAnsi="Computer modern"/>
              </w:rPr>
            </w:pPr>
          </w:p>
        </w:tc>
        <w:tc>
          <w:tcPr>
            <w:tcW w:w="709" w:type="dxa"/>
            <w:tcBorders>
              <w:bottom w:val="single" w:sz="4" w:space="0" w:color="auto"/>
            </w:tcBorders>
          </w:tcPr>
          <w:p w14:paraId="07D1258B" w14:textId="33E23F67" w:rsidR="003B065B" w:rsidRPr="001332C1" w:rsidRDefault="003B065B" w:rsidP="003A2E81">
            <w:pPr>
              <w:rPr>
                <w:rFonts w:ascii="Computer modern" w:hAnsi="Computer modern"/>
              </w:rPr>
            </w:pPr>
            <w:r w:rsidRPr="001332C1">
              <w:rPr>
                <w:rFonts w:ascii="Computer modern" w:hAnsi="Computer modern"/>
              </w:rPr>
              <w:t>1 ha</w:t>
            </w:r>
          </w:p>
        </w:tc>
        <w:tc>
          <w:tcPr>
            <w:tcW w:w="992" w:type="dxa"/>
            <w:tcBorders>
              <w:bottom w:val="single" w:sz="4" w:space="0" w:color="auto"/>
            </w:tcBorders>
          </w:tcPr>
          <w:p w14:paraId="7D9A0183" w14:textId="09A71568" w:rsidR="003B065B" w:rsidRPr="001332C1" w:rsidRDefault="003B065B" w:rsidP="003A2E81">
            <w:pPr>
              <w:rPr>
                <w:rFonts w:ascii="Computer modern" w:hAnsi="Computer modern"/>
              </w:rPr>
            </w:pPr>
            <w:r w:rsidRPr="001332C1">
              <w:rPr>
                <w:rFonts w:ascii="Computer modern" w:hAnsi="Computer modern"/>
              </w:rPr>
              <w:t>0.04 ha</w:t>
            </w:r>
          </w:p>
        </w:tc>
        <w:tc>
          <w:tcPr>
            <w:tcW w:w="709" w:type="dxa"/>
            <w:tcBorders>
              <w:bottom w:val="single" w:sz="4" w:space="0" w:color="auto"/>
            </w:tcBorders>
          </w:tcPr>
          <w:p w14:paraId="061F1E7D" w14:textId="71640C85" w:rsidR="003B065B" w:rsidRPr="001332C1" w:rsidRDefault="003B065B" w:rsidP="003A2E81">
            <w:pPr>
              <w:rPr>
                <w:rFonts w:ascii="Computer modern" w:hAnsi="Computer modern"/>
              </w:rPr>
            </w:pPr>
            <w:r w:rsidRPr="001332C1">
              <w:rPr>
                <w:rFonts w:ascii="Computer modern" w:hAnsi="Computer modern"/>
              </w:rPr>
              <w:t>Total</w:t>
            </w:r>
          </w:p>
        </w:tc>
        <w:tc>
          <w:tcPr>
            <w:tcW w:w="992" w:type="dxa"/>
            <w:tcBorders>
              <w:bottom w:val="single" w:sz="4" w:space="0" w:color="auto"/>
            </w:tcBorders>
          </w:tcPr>
          <w:p w14:paraId="72E15569" w14:textId="77777777" w:rsidR="003B065B" w:rsidRPr="001332C1" w:rsidRDefault="003B065B" w:rsidP="003A2E81">
            <w:pPr>
              <w:rPr>
                <w:rFonts w:ascii="Computer modern" w:hAnsi="Computer modern"/>
              </w:rPr>
            </w:pPr>
            <w:r w:rsidRPr="001332C1">
              <w:rPr>
                <w:rFonts w:ascii="Computer modern" w:hAnsi="Computer modern"/>
              </w:rPr>
              <w:t>Amazon</w:t>
            </w:r>
          </w:p>
        </w:tc>
        <w:tc>
          <w:tcPr>
            <w:tcW w:w="851" w:type="dxa"/>
            <w:tcBorders>
              <w:bottom w:val="single" w:sz="4" w:space="0" w:color="auto"/>
            </w:tcBorders>
          </w:tcPr>
          <w:p w14:paraId="499684BA" w14:textId="10C90D39" w:rsidR="003B065B" w:rsidRPr="001332C1" w:rsidRDefault="003B065B" w:rsidP="003A2E81">
            <w:pPr>
              <w:rPr>
                <w:rFonts w:ascii="Computer modern" w:hAnsi="Computer modern"/>
              </w:rPr>
            </w:pPr>
            <w:r w:rsidRPr="001332C1">
              <w:rPr>
                <w:rFonts w:ascii="Computer modern" w:hAnsi="Computer modern"/>
              </w:rPr>
              <w:t xml:space="preserve">Congo </w:t>
            </w:r>
          </w:p>
        </w:tc>
        <w:tc>
          <w:tcPr>
            <w:tcW w:w="992" w:type="dxa"/>
            <w:tcBorders>
              <w:bottom w:val="single" w:sz="4" w:space="0" w:color="auto"/>
            </w:tcBorders>
          </w:tcPr>
          <w:p w14:paraId="2E6EBD98" w14:textId="77777777" w:rsidR="003B065B" w:rsidRPr="001332C1" w:rsidRDefault="003B065B" w:rsidP="003A2E81">
            <w:pPr>
              <w:rPr>
                <w:rFonts w:ascii="Computer modern" w:hAnsi="Computer modern"/>
              </w:rPr>
            </w:pPr>
            <w:r w:rsidRPr="001332C1">
              <w:rPr>
                <w:rFonts w:ascii="Computer modern" w:hAnsi="Computer modern"/>
              </w:rPr>
              <w:t>Borneo</w:t>
            </w:r>
          </w:p>
        </w:tc>
        <w:tc>
          <w:tcPr>
            <w:tcW w:w="1276" w:type="dxa"/>
            <w:vMerge/>
            <w:tcBorders>
              <w:bottom w:val="single" w:sz="4" w:space="0" w:color="auto"/>
            </w:tcBorders>
          </w:tcPr>
          <w:p w14:paraId="57BF5273" w14:textId="77777777" w:rsidR="003B065B" w:rsidRPr="001332C1" w:rsidRDefault="003B065B" w:rsidP="003A2E81">
            <w:pPr>
              <w:rPr>
                <w:rFonts w:ascii="Computer modern" w:hAnsi="Computer modern"/>
              </w:rPr>
            </w:pPr>
          </w:p>
        </w:tc>
        <w:tc>
          <w:tcPr>
            <w:tcW w:w="2268" w:type="dxa"/>
            <w:vMerge/>
            <w:tcBorders>
              <w:bottom w:val="single" w:sz="4" w:space="0" w:color="auto"/>
            </w:tcBorders>
          </w:tcPr>
          <w:p w14:paraId="61CAD81F" w14:textId="77777777" w:rsidR="003B065B" w:rsidRPr="001332C1" w:rsidRDefault="003B065B" w:rsidP="003A2E81">
            <w:pPr>
              <w:rPr>
                <w:rFonts w:ascii="Computer modern" w:hAnsi="Computer modern"/>
              </w:rPr>
            </w:pPr>
          </w:p>
        </w:tc>
        <w:tc>
          <w:tcPr>
            <w:tcW w:w="1417" w:type="dxa"/>
            <w:vMerge/>
            <w:tcBorders>
              <w:bottom w:val="single" w:sz="4" w:space="0" w:color="auto"/>
            </w:tcBorders>
          </w:tcPr>
          <w:p w14:paraId="3DD20F01" w14:textId="77777777" w:rsidR="003B065B" w:rsidRPr="001332C1" w:rsidRDefault="003B065B" w:rsidP="003A2E81">
            <w:pPr>
              <w:rPr>
                <w:rFonts w:ascii="Computer modern" w:hAnsi="Computer modern"/>
              </w:rPr>
            </w:pPr>
          </w:p>
        </w:tc>
        <w:tc>
          <w:tcPr>
            <w:tcW w:w="851" w:type="dxa"/>
            <w:tcBorders>
              <w:bottom w:val="single" w:sz="4" w:space="0" w:color="auto"/>
            </w:tcBorders>
          </w:tcPr>
          <w:p w14:paraId="3E9668DD" w14:textId="7235AA24" w:rsidR="003B065B" w:rsidRPr="001332C1" w:rsidRDefault="003B065B" w:rsidP="003A2E81">
            <w:pPr>
              <w:rPr>
                <w:rFonts w:ascii="Computer modern" w:hAnsi="Computer modern"/>
              </w:rPr>
            </w:pPr>
            <w:r w:rsidRPr="001332C1">
              <w:rPr>
                <w:rFonts w:ascii="Computer modern" w:hAnsi="Computer modern"/>
              </w:rPr>
              <w:t>Within stand</w:t>
            </w:r>
          </w:p>
        </w:tc>
        <w:tc>
          <w:tcPr>
            <w:tcW w:w="992" w:type="dxa"/>
            <w:tcBorders>
              <w:bottom w:val="single" w:sz="4" w:space="0" w:color="auto"/>
            </w:tcBorders>
          </w:tcPr>
          <w:p w14:paraId="2B41B569" w14:textId="438C3F46" w:rsidR="003B065B" w:rsidRPr="001332C1" w:rsidRDefault="003B065B" w:rsidP="003A2E81">
            <w:pPr>
              <w:rPr>
                <w:rFonts w:ascii="Computer modern" w:hAnsi="Computer modern"/>
              </w:rPr>
            </w:pPr>
            <w:r w:rsidRPr="001332C1">
              <w:rPr>
                <w:rFonts w:ascii="Computer modern" w:hAnsi="Computer modern"/>
              </w:rPr>
              <w:t>Among stands</w:t>
            </w:r>
          </w:p>
        </w:tc>
      </w:tr>
      <w:tr w:rsidR="003B065B" w:rsidRPr="001332C1" w14:paraId="1976B2D4" w14:textId="77777777" w:rsidTr="003B065B">
        <w:tc>
          <w:tcPr>
            <w:tcW w:w="851" w:type="dxa"/>
            <w:tcBorders>
              <w:top w:val="single" w:sz="4" w:space="0" w:color="auto"/>
            </w:tcBorders>
            <w:shd w:val="clear" w:color="auto" w:fill="auto"/>
          </w:tcPr>
          <w:p w14:paraId="22737CB0" w14:textId="21649080" w:rsidR="003B065B" w:rsidRPr="001332C1" w:rsidRDefault="003B065B" w:rsidP="003B065B">
            <w:pPr>
              <w:rPr>
                <w:rFonts w:ascii="Computer modern" w:hAnsi="Computer modern"/>
              </w:rPr>
            </w:pPr>
            <w:r w:rsidRPr="001332C1">
              <w:rPr>
                <w:rFonts w:ascii="Computer modern" w:hAnsi="Computer modern"/>
              </w:rPr>
              <w:t>This study</w:t>
            </w:r>
          </w:p>
        </w:tc>
        <w:tc>
          <w:tcPr>
            <w:tcW w:w="1417" w:type="dxa"/>
            <w:tcBorders>
              <w:top w:val="single" w:sz="4" w:space="0" w:color="auto"/>
            </w:tcBorders>
            <w:shd w:val="clear" w:color="auto" w:fill="auto"/>
          </w:tcPr>
          <w:p w14:paraId="43832B54" w14:textId="0C0D020D" w:rsidR="003B065B" w:rsidRPr="001332C1" w:rsidDel="003A2E81" w:rsidRDefault="003B065B" w:rsidP="003B065B">
            <w:pPr>
              <w:rPr>
                <w:rFonts w:ascii="Computer modern" w:hAnsi="Computer modern"/>
              </w:rPr>
            </w:pPr>
            <w:r>
              <w:rPr>
                <w:rFonts w:ascii="Computer modern" w:hAnsi="Computer modern"/>
              </w:rPr>
              <w:t>Tropics</w:t>
            </w:r>
          </w:p>
        </w:tc>
        <w:tc>
          <w:tcPr>
            <w:tcW w:w="709" w:type="dxa"/>
            <w:tcBorders>
              <w:top w:val="single" w:sz="4" w:space="0" w:color="auto"/>
            </w:tcBorders>
          </w:tcPr>
          <w:p w14:paraId="5B889B01" w14:textId="77777777" w:rsidR="003B065B" w:rsidRPr="001332C1" w:rsidRDefault="003B065B" w:rsidP="003B065B">
            <w:pPr>
              <w:rPr>
                <w:rFonts w:ascii="Computer modern" w:hAnsi="Computer modern"/>
              </w:rPr>
            </w:pPr>
            <w:r w:rsidRPr="001332C1">
              <w:rPr>
                <w:rFonts w:ascii="Computer modern" w:hAnsi="Computer modern"/>
              </w:rPr>
              <w:t>360</w:t>
            </w:r>
          </w:p>
          <w:p w14:paraId="1A22029F" w14:textId="77777777" w:rsidR="003B065B" w:rsidRPr="001332C1" w:rsidRDefault="003B065B" w:rsidP="003B065B">
            <w:pPr>
              <w:rPr>
                <w:rFonts w:ascii="Computer modern" w:hAnsi="Computer modern"/>
              </w:rPr>
            </w:pPr>
          </w:p>
        </w:tc>
        <w:tc>
          <w:tcPr>
            <w:tcW w:w="992" w:type="dxa"/>
            <w:tcBorders>
              <w:top w:val="single" w:sz="4" w:space="0" w:color="auto"/>
            </w:tcBorders>
          </w:tcPr>
          <w:p w14:paraId="25CB3DB8" w14:textId="22AF6037" w:rsidR="003B065B" w:rsidRPr="001332C1" w:rsidRDefault="003B065B" w:rsidP="003B065B">
            <w:pPr>
              <w:rPr>
                <w:rFonts w:ascii="Computer modern" w:hAnsi="Computer modern"/>
              </w:rPr>
            </w:pPr>
            <w:r w:rsidRPr="001332C1">
              <w:rPr>
                <w:rFonts w:ascii="Computer modern" w:hAnsi="Computer modern"/>
              </w:rPr>
              <w:t xml:space="preserve">6536 </w:t>
            </w:r>
          </w:p>
        </w:tc>
        <w:tc>
          <w:tcPr>
            <w:tcW w:w="709" w:type="dxa"/>
            <w:tcBorders>
              <w:top w:val="single" w:sz="4" w:space="0" w:color="auto"/>
            </w:tcBorders>
          </w:tcPr>
          <w:p w14:paraId="010B78EA" w14:textId="3D0AD235" w:rsidR="003B065B" w:rsidRPr="001332C1" w:rsidRDefault="003B065B" w:rsidP="003B065B">
            <w:pPr>
              <w:rPr>
                <w:rFonts w:ascii="Computer modern" w:hAnsi="Computer modern"/>
              </w:rPr>
            </w:pPr>
            <w:r w:rsidRPr="001332C1">
              <w:rPr>
                <w:rFonts w:ascii="Computer modern" w:hAnsi="Computer modern"/>
              </w:rPr>
              <w:t>166</w:t>
            </w:r>
          </w:p>
        </w:tc>
        <w:tc>
          <w:tcPr>
            <w:tcW w:w="992" w:type="dxa"/>
            <w:tcBorders>
              <w:top w:val="single" w:sz="4" w:space="0" w:color="auto"/>
            </w:tcBorders>
          </w:tcPr>
          <w:p w14:paraId="302A5DE9" w14:textId="632F05E1" w:rsidR="003B065B" w:rsidRPr="001332C1" w:rsidRDefault="003B065B" w:rsidP="003B065B">
            <w:pPr>
              <w:rPr>
                <w:rFonts w:ascii="Computer modern" w:hAnsi="Computer modern"/>
              </w:rPr>
            </w:pPr>
            <w:r w:rsidRPr="001332C1">
              <w:rPr>
                <w:rFonts w:ascii="Computer modern" w:hAnsi="Computer modern"/>
              </w:rPr>
              <w:t>77</w:t>
            </w:r>
          </w:p>
        </w:tc>
        <w:tc>
          <w:tcPr>
            <w:tcW w:w="851" w:type="dxa"/>
            <w:tcBorders>
              <w:top w:val="single" w:sz="4" w:space="0" w:color="auto"/>
            </w:tcBorders>
          </w:tcPr>
          <w:p w14:paraId="64617043" w14:textId="1E0185A5" w:rsidR="003B065B" w:rsidRPr="001332C1" w:rsidRDefault="003B065B" w:rsidP="003B065B">
            <w:pPr>
              <w:rPr>
                <w:rFonts w:ascii="Computer modern" w:hAnsi="Computer modern"/>
              </w:rPr>
            </w:pPr>
            <w:r w:rsidRPr="001332C1">
              <w:rPr>
                <w:rFonts w:ascii="Computer modern" w:hAnsi="Computer modern"/>
              </w:rPr>
              <w:t>52</w:t>
            </w:r>
          </w:p>
        </w:tc>
        <w:tc>
          <w:tcPr>
            <w:tcW w:w="992" w:type="dxa"/>
            <w:tcBorders>
              <w:top w:val="single" w:sz="4" w:space="0" w:color="auto"/>
            </w:tcBorders>
          </w:tcPr>
          <w:p w14:paraId="091C9DA9" w14:textId="3B70DCEA" w:rsidR="003B065B" w:rsidRPr="001332C1" w:rsidRDefault="003B065B" w:rsidP="003B065B">
            <w:pPr>
              <w:rPr>
                <w:rFonts w:ascii="Computer modern" w:hAnsi="Computer modern"/>
              </w:rPr>
            </w:pPr>
            <w:r w:rsidRPr="001332C1">
              <w:rPr>
                <w:rFonts w:ascii="Computer modern" w:hAnsi="Computer modern"/>
              </w:rPr>
              <w:t>18</w:t>
            </w:r>
          </w:p>
        </w:tc>
        <w:tc>
          <w:tcPr>
            <w:tcW w:w="1276" w:type="dxa"/>
            <w:tcBorders>
              <w:top w:val="single" w:sz="4" w:space="0" w:color="auto"/>
            </w:tcBorders>
          </w:tcPr>
          <w:p w14:paraId="29D919FD" w14:textId="73D7CBE8" w:rsidR="003B065B" w:rsidRPr="001332C1" w:rsidRDefault="003B065B" w:rsidP="003B065B">
            <w:pPr>
              <w:rPr>
                <w:rFonts w:ascii="Computer modern" w:hAnsi="Computer modern"/>
              </w:rPr>
            </w:pPr>
            <w:r w:rsidRPr="001332C1">
              <w:rPr>
                <w:rFonts w:ascii="Computer modern" w:hAnsi="Computer modern"/>
              </w:rPr>
              <w:t>Species, genus and family</w:t>
            </w:r>
          </w:p>
        </w:tc>
        <w:tc>
          <w:tcPr>
            <w:tcW w:w="2268" w:type="dxa"/>
            <w:tcBorders>
              <w:top w:val="single" w:sz="4" w:space="0" w:color="auto"/>
            </w:tcBorders>
          </w:tcPr>
          <w:p w14:paraId="08C6BE3A" w14:textId="4C1B24C1" w:rsidR="003B065B" w:rsidRPr="001332C1" w:rsidRDefault="003B065B" w:rsidP="003B065B">
            <w:pPr>
              <w:rPr>
                <w:rFonts w:ascii="Computer modern" w:hAnsi="Computer modern"/>
              </w:rPr>
            </w:pPr>
            <w:r w:rsidRPr="001332C1">
              <w:rPr>
                <w:rFonts w:ascii="Computer modern" w:hAnsi="Computer modern"/>
              </w:rPr>
              <w:t>Richness, rarefied richness, Shannon diversity, Simpson diversity, Fisher’s</w:t>
            </w:r>
            <w:r>
              <w:rPr>
                <w:rFonts w:ascii="Computer modern" w:hAnsi="Computer modern"/>
              </w:rPr>
              <w:t xml:space="preserve"> alpha and functional diversity</w:t>
            </w:r>
          </w:p>
        </w:tc>
        <w:tc>
          <w:tcPr>
            <w:tcW w:w="1417" w:type="dxa"/>
            <w:tcBorders>
              <w:top w:val="single" w:sz="4" w:space="0" w:color="auto"/>
            </w:tcBorders>
          </w:tcPr>
          <w:p w14:paraId="4B7C7D34" w14:textId="48A90E37" w:rsidR="003B065B" w:rsidRDefault="003B065B" w:rsidP="003B065B">
            <w:pPr>
              <w:rPr>
                <w:rFonts w:ascii="Computer modern" w:hAnsi="Computer modern"/>
              </w:rPr>
            </w:pPr>
            <w:r>
              <w:rPr>
                <w:rFonts w:ascii="Computer modern" w:hAnsi="Computer modern"/>
              </w:rPr>
              <w:t>60 % stems to species, 80 % to genus</w:t>
            </w:r>
          </w:p>
        </w:tc>
        <w:tc>
          <w:tcPr>
            <w:tcW w:w="851" w:type="dxa"/>
            <w:tcBorders>
              <w:top w:val="single" w:sz="4" w:space="0" w:color="auto"/>
            </w:tcBorders>
          </w:tcPr>
          <w:p w14:paraId="01DC0E55" w14:textId="1893383D" w:rsidR="003B065B" w:rsidRPr="001332C1" w:rsidRDefault="003B065B" w:rsidP="003B065B">
            <w:pPr>
              <w:rPr>
                <w:rFonts w:ascii="Computer modern" w:hAnsi="Computer modern"/>
              </w:rPr>
            </w:pPr>
            <w:r w:rsidRPr="001332C1">
              <w:rPr>
                <w:rFonts w:ascii="Computer modern" w:hAnsi="Computer modern"/>
              </w:rPr>
              <w:t>+</w:t>
            </w:r>
          </w:p>
        </w:tc>
        <w:tc>
          <w:tcPr>
            <w:tcW w:w="992" w:type="dxa"/>
            <w:tcBorders>
              <w:top w:val="single" w:sz="4" w:space="0" w:color="auto"/>
            </w:tcBorders>
          </w:tcPr>
          <w:p w14:paraId="721E8F91" w14:textId="62E130FC" w:rsidR="003B065B" w:rsidRPr="001332C1" w:rsidRDefault="003B065B" w:rsidP="003B065B">
            <w:pPr>
              <w:rPr>
                <w:rFonts w:ascii="Computer modern" w:hAnsi="Computer modern"/>
              </w:rPr>
            </w:pPr>
            <w:r w:rsidRPr="001332C1">
              <w:rPr>
                <w:rFonts w:ascii="Computer modern" w:hAnsi="Computer modern"/>
              </w:rPr>
              <w:t>=</w:t>
            </w:r>
          </w:p>
        </w:tc>
      </w:tr>
      <w:tr w:rsidR="00261A57" w:rsidRPr="001332C1" w14:paraId="0F780AC8" w14:textId="77777777" w:rsidTr="003B065B">
        <w:tc>
          <w:tcPr>
            <w:tcW w:w="851" w:type="dxa"/>
            <w:shd w:val="clear" w:color="auto" w:fill="auto"/>
          </w:tcPr>
          <w:p w14:paraId="35D6DFA3" w14:textId="77777777" w:rsidR="003B065B" w:rsidRPr="001332C1" w:rsidRDefault="003B065B" w:rsidP="003B065B">
            <w:pPr>
              <w:rPr>
                <w:rFonts w:ascii="Computer modern" w:hAnsi="Computer modern"/>
              </w:rPr>
            </w:pPr>
            <w:r w:rsidRPr="001332C1">
              <w:rPr>
                <w:rFonts w:ascii="Computer modern" w:hAnsi="Computer modern"/>
              </w:rPr>
              <w:t>22</w:t>
            </w:r>
          </w:p>
        </w:tc>
        <w:tc>
          <w:tcPr>
            <w:tcW w:w="1417" w:type="dxa"/>
            <w:shd w:val="clear" w:color="auto" w:fill="auto"/>
          </w:tcPr>
          <w:p w14:paraId="0F4E2F3C" w14:textId="2B734DED" w:rsidR="003B065B" w:rsidRPr="001332C1" w:rsidRDefault="003B065B" w:rsidP="003B065B">
            <w:pPr>
              <w:rPr>
                <w:rFonts w:ascii="Computer modern" w:hAnsi="Computer modern"/>
              </w:rPr>
            </w:pPr>
            <w:r>
              <w:rPr>
                <w:rFonts w:ascii="Computer modern" w:hAnsi="Computer modern"/>
              </w:rPr>
              <w:t>Tropical and temperate</w:t>
            </w:r>
          </w:p>
        </w:tc>
        <w:tc>
          <w:tcPr>
            <w:tcW w:w="709" w:type="dxa"/>
          </w:tcPr>
          <w:p w14:paraId="69ECF917" w14:textId="77777777" w:rsidR="003B065B" w:rsidRPr="001332C1" w:rsidRDefault="003B065B" w:rsidP="003B065B">
            <w:pPr>
              <w:rPr>
                <w:rFonts w:ascii="Computer modern" w:hAnsi="Computer modern"/>
                <w:vertAlign w:val="superscript"/>
              </w:rPr>
            </w:pPr>
            <w:r w:rsidRPr="001332C1">
              <w:rPr>
                <w:rFonts w:ascii="Computer modern" w:hAnsi="Computer modern"/>
              </w:rPr>
              <w:t>688</w:t>
            </w:r>
            <w:r w:rsidRPr="001332C1">
              <w:rPr>
                <w:rFonts w:ascii="Computer modern" w:hAnsi="Computer modern"/>
                <w:vertAlign w:val="superscript"/>
              </w:rPr>
              <w:t>a</w:t>
            </w:r>
          </w:p>
          <w:p w14:paraId="5AAB04E9" w14:textId="77777777" w:rsidR="003B065B" w:rsidRPr="001332C1" w:rsidRDefault="003B065B" w:rsidP="003B065B">
            <w:pPr>
              <w:rPr>
                <w:rFonts w:ascii="Computer modern" w:hAnsi="Computer modern"/>
              </w:rPr>
            </w:pPr>
          </w:p>
        </w:tc>
        <w:tc>
          <w:tcPr>
            <w:tcW w:w="992" w:type="dxa"/>
          </w:tcPr>
          <w:p w14:paraId="6DE85794" w14:textId="431CDE0B" w:rsidR="003B065B" w:rsidRPr="001332C1" w:rsidRDefault="003B065B" w:rsidP="003B065B">
            <w:pPr>
              <w:rPr>
                <w:rFonts w:ascii="Computer modern" w:hAnsi="Computer modern"/>
              </w:rPr>
            </w:pPr>
            <w:r w:rsidRPr="001332C1">
              <w:rPr>
                <w:rFonts w:ascii="Computer modern" w:hAnsi="Computer modern"/>
              </w:rPr>
              <w:t xml:space="preserve">17200 </w:t>
            </w:r>
            <w:r w:rsidRPr="001332C1">
              <w:rPr>
                <w:rFonts w:ascii="Computer modern" w:hAnsi="Computer modern"/>
                <w:vertAlign w:val="superscript"/>
              </w:rPr>
              <w:t>a</w:t>
            </w:r>
          </w:p>
        </w:tc>
        <w:tc>
          <w:tcPr>
            <w:tcW w:w="709" w:type="dxa"/>
          </w:tcPr>
          <w:p w14:paraId="4576BB0E" w14:textId="2F032273" w:rsidR="003B065B" w:rsidRPr="001332C1" w:rsidRDefault="003B065B" w:rsidP="003B065B">
            <w:pPr>
              <w:rPr>
                <w:rFonts w:ascii="Computer modern" w:hAnsi="Computer modern"/>
              </w:rPr>
            </w:pPr>
            <w:r w:rsidRPr="001332C1">
              <w:rPr>
                <w:rFonts w:ascii="Computer modern" w:hAnsi="Computer modern"/>
              </w:rPr>
              <w:t xml:space="preserve">25 </w:t>
            </w:r>
          </w:p>
        </w:tc>
        <w:tc>
          <w:tcPr>
            <w:tcW w:w="992" w:type="dxa"/>
          </w:tcPr>
          <w:p w14:paraId="76F2F301" w14:textId="77777777" w:rsidR="003B065B" w:rsidRPr="001332C1" w:rsidRDefault="003B065B" w:rsidP="003B065B">
            <w:pPr>
              <w:rPr>
                <w:rFonts w:ascii="Computer modern" w:hAnsi="Computer modern"/>
              </w:rPr>
            </w:pPr>
            <w:r w:rsidRPr="001332C1">
              <w:rPr>
                <w:rFonts w:ascii="Computer modern" w:hAnsi="Computer modern"/>
              </w:rPr>
              <w:t>2</w:t>
            </w:r>
          </w:p>
        </w:tc>
        <w:tc>
          <w:tcPr>
            <w:tcW w:w="851" w:type="dxa"/>
          </w:tcPr>
          <w:p w14:paraId="61617548" w14:textId="77777777" w:rsidR="003B065B" w:rsidRPr="001332C1" w:rsidRDefault="003B065B" w:rsidP="003B065B">
            <w:pPr>
              <w:rPr>
                <w:rFonts w:ascii="Computer modern" w:hAnsi="Computer modern"/>
              </w:rPr>
            </w:pPr>
            <w:r w:rsidRPr="001332C1">
              <w:rPr>
                <w:rFonts w:ascii="Computer modern" w:hAnsi="Computer modern"/>
              </w:rPr>
              <w:t>1</w:t>
            </w:r>
          </w:p>
        </w:tc>
        <w:tc>
          <w:tcPr>
            <w:tcW w:w="992" w:type="dxa"/>
          </w:tcPr>
          <w:p w14:paraId="72DD382D" w14:textId="77777777" w:rsidR="003B065B" w:rsidRPr="001332C1" w:rsidRDefault="003B065B" w:rsidP="003B065B">
            <w:pPr>
              <w:rPr>
                <w:rFonts w:ascii="Computer modern" w:hAnsi="Computer modern"/>
              </w:rPr>
            </w:pPr>
            <w:r w:rsidRPr="001332C1">
              <w:rPr>
                <w:rFonts w:ascii="Computer modern" w:hAnsi="Computer modern"/>
              </w:rPr>
              <w:t>1</w:t>
            </w:r>
          </w:p>
        </w:tc>
        <w:tc>
          <w:tcPr>
            <w:tcW w:w="1276" w:type="dxa"/>
          </w:tcPr>
          <w:p w14:paraId="65864E20" w14:textId="77777777" w:rsidR="003B065B" w:rsidRPr="001332C1" w:rsidRDefault="003B065B" w:rsidP="003B065B">
            <w:pPr>
              <w:rPr>
                <w:rFonts w:ascii="Computer modern" w:hAnsi="Computer modern"/>
              </w:rPr>
            </w:pPr>
            <w:r w:rsidRPr="001332C1">
              <w:rPr>
                <w:rFonts w:ascii="Computer modern" w:hAnsi="Computer modern"/>
              </w:rPr>
              <w:t>Species</w:t>
            </w:r>
          </w:p>
        </w:tc>
        <w:tc>
          <w:tcPr>
            <w:tcW w:w="2268" w:type="dxa"/>
          </w:tcPr>
          <w:p w14:paraId="6C700188" w14:textId="77777777" w:rsidR="003B065B" w:rsidRPr="001332C1" w:rsidRDefault="003B065B" w:rsidP="003B065B">
            <w:pPr>
              <w:rPr>
                <w:rFonts w:ascii="Computer modern" w:hAnsi="Computer modern"/>
                <w:vertAlign w:val="superscript"/>
              </w:rPr>
            </w:pPr>
            <w:r w:rsidRPr="001332C1">
              <w:rPr>
                <w:rFonts w:ascii="Computer modern" w:hAnsi="Computer modern"/>
              </w:rPr>
              <w:t xml:space="preserve">Richness </w:t>
            </w:r>
            <w:r w:rsidRPr="001332C1">
              <w:rPr>
                <w:rFonts w:ascii="Computer modern" w:hAnsi="Computer modern"/>
                <w:vertAlign w:val="superscript"/>
              </w:rPr>
              <w:t>b</w:t>
            </w:r>
          </w:p>
        </w:tc>
        <w:tc>
          <w:tcPr>
            <w:tcW w:w="1417" w:type="dxa"/>
          </w:tcPr>
          <w:p w14:paraId="1FF7AB6E" w14:textId="77777777" w:rsidR="003B065B" w:rsidRPr="001332C1" w:rsidRDefault="003B065B" w:rsidP="003B065B">
            <w:pPr>
              <w:rPr>
                <w:rFonts w:ascii="Computer modern" w:hAnsi="Computer modern"/>
              </w:rPr>
            </w:pPr>
            <w:r>
              <w:rPr>
                <w:rFonts w:ascii="Computer modern" w:hAnsi="Computer modern"/>
              </w:rPr>
              <w:t>Not stated</w:t>
            </w:r>
          </w:p>
        </w:tc>
        <w:tc>
          <w:tcPr>
            <w:tcW w:w="851" w:type="dxa"/>
          </w:tcPr>
          <w:p w14:paraId="7B785986" w14:textId="77777777" w:rsidR="003B065B" w:rsidRPr="001332C1" w:rsidRDefault="003B065B" w:rsidP="003B065B">
            <w:pPr>
              <w:rPr>
                <w:rFonts w:ascii="Computer modern" w:hAnsi="Computer modern"/>
              </w:rPr>
            </w:pPr>
            <w:r w:rsidRPr="001332C1">
              <w:rPr>
                <w:rFonts w:ascii="Computer modern" w:hAnsi="Computer modern"/>
              </w:rPr>
              <w:t>+</w:t>
            </w:r>
          </w:p>
        </w:tc>
        <w:tc>
          <w:tcPr>
            <w:tcW w:w="992" w:type="dxa"/>
          </w:tcPr>
          <w:p w14:paraId="530F5D38" w14:textId="77777777" w:rsidR="003B065B" w:rsidRPr="001332C1" w:rsidRDefault="003B065B" w:rsidP="003B065B">
            <w:pPr>
              <w:rPr>
                <w:rFonts w:ascii="Computer modern" w:hAnsi="Computer modern"/>
                <w:vertAlign w:val="superscript"/>
              </w:rPr>
            </w:pPr>
            <w:r w:rsidRPr="001332C1">
              <w:rPr>
                <w:rFonts w:ascii="Computer modern" w:hAnsi="Computer modern"/>
              </w:rPr>
              <w:t xml:space="preserve">= </w:t>
            </w:r>
            <w:r w:rsidRPr="001332C1">
              <w:rPr>
                <w:rFonts w:ascii="Computer modern" w:hAnsi="Computer modern"/>
                <w:vertAlign w:val="superscript"/>
              </w:rPr>
              <w:t>c</w:t>
            </w:r>
          </w:p>
        </w:tc>
      </w:tr>
      <w:tr w:rsidR="00261A57" w:rsidRPr="001332C1" w14:paraId="462A9BFC" w14:textId="77777777" w:rsidTr="003B065B">
        <w:tc>
          <w:tcPr>
            <w:tcW w:w="851" w:type="dxa"/>
            <w:shd w:val="clear" w:color="auto" w:fill="auto"/>
          </w:tcPr>
          <w:p w14:paraId="0B42618B" w14:textId="77777777" w:rsidR="003B065B" w:rsidRPr="001332C1" w:rsidRDefault="003B065B" w:rsidP="003B065B">
            <w:pPr>
              <w:rPr>
                <w:rFonts w:ascii="Computer modern" w:hAnsi="Computer modern"/>
              </w:rPr>
            </w:pPr>
            <w:r w:rsidRPr="001332C1">
              <w:rPr>
                <w:rFonts w:ascii="Computer modern" w:hAnsi="Computer modern"/>
              </w:rPr>
              <w:t>24</w:t>
            </w:r>
          </w:p>
        </w:tc>
        <w:tc>
          <w:tcPr>
            <w:tcW w:w="1417" w:type="dxa"/>
            <w:shd w:val="clear" w:color="auto" w:fill="auto"/>
          </w:tcPr>
          <w:p w14:paraId="0CA4BE88" w14:textId="018134EC" w:rsidR="003B065B" w:rsidRPr="001332C1" w:rsidRDefault="003B065B" w:rsidP="003B065B">
            <w:pPr>
              <w:rPr>
                <w:rFonts w:ascii="Computer modern" w:hAnsi="Computer modern"/>
              </w:rPr>
            </w:pPr>
            <w:r>
              <w:rPr>
                <w:rFonts w:ascii="Computer modern" w:hAnsi="Computer modern"/>
              </w:rPr>
              <w:t>Tropics</w:t>
            </w:r>
          </w:p>
        </w:tc>
        <w:tc>
          <w:tcPr>
            <w:tcW w:w="709" w:type="dxa"/>
          </w:tcPr>
          <w:p w14:paraId="67861AEE" w14:textId="457F1B0C" w:rsidR="003B065B" w:rsidRPr="001332C1" w:rsidRDefault="003B065B" w:rsidP="003B065B">
            <w:pPr>
              <w:rPr>
                <w:rFonts w:ascii="Computer modern" w:hAnsi="Computer modern"/>
              </w:rPr>
            </w:pPr>
            <w:r w:rsidRPr="001332C1">
              <w:rPr>
                <w:rFonts w:ascii="Computer modern" w:hAnsi="Computer modern"/>
              </w:rPr>
              <w:t>59</w:t>
            </w:r>
          </w:p>
        </w:tc>
        <w:tc>
          <w:tcPr>
            <w:tcW w:w="992" w:type="dxa"/>
          </w:tcPr>
          <w:p w14:paraId="1EC41A0B" w14:textId="383D670A" w:rsidR="003B065B" w:rsidRPr="001332C1" w:rsidRDefault="003B065B" w:rsidP="003B065B">
            <w:pPr>
              <w:rPr>
                <w:rFonts w:ascii="Computer modern" w:hAnsi="Computer modern"/>
              </w:rPr>
            </w:pPr>
            <w:r w:rsidRPr="001332C1">
              <w:rPr>
                <w:rFonts w:ascii="Computer modern" w:hAnsi="Computer modern"/>
              </w:rPr>
              <w:t>NA</w:t>
            </w:r>
          </w:p>
        </w:tc>
        <w:tc>
          <w:tcPr>
            <w:tcW w:w="709" w:type="dxa"/>
          </w:tcPr>
          <w:p w14:paraId="272E2141" w14:textId="0377F54F" w:rsidR="003B065B" w:rsidRPr="001332C1" w:rsidRDefault="003B065B" w:rsidP="003B065B">
            <w:pPr>
              <w:rPr>
                <w:rFonts w:ascii="Computer modern" w:hAnsi="Computer modern"/>
              </w:rPr>
            </w:pPr>
            <w:r w:rsidRPr="001332C1">
              <w:rPr>
                <w:rFonts w:ascii="Computer modern" w:hAnsi="Computer modern"/>
              </w:rPr>
              <w:t xml:space="preserve">11 </w:t>
            </w:r>
          </w:p>
        </w:tc>
        <w:tc>
          <w:tcPr>
            <w:tcW w:w="992" w:type="dxa"/>
          </w:tcPr>
          <w:p w14:paraId="2FBE76C8" w14:textId="77777777" w:rsidR="003B065B" w:rsidRPr="001332C1" w:rsidRDefault="003B065B" w:rsidP="003B065B">
            <w:pPr>
              <w:rPr>
                <w:rFonts w:ascii="Computer modern" w:hAnsi="Computer modern"/>
              </w:rPr>
            </w:pPr>
            <w:r w:rsidRPr="001332C1">
              <w:rPr>
                <w:rFonts w:ascii="Computer modern" w:hAnsi="Computer modern"/>
              </w:rPr>
              <w:t>3</w:t>
            </w:r>
          </w:p>
        </w:tc>
        <w:tc>
          <w:tcPr>
            <w:tcW w:w="851" w:type="dxa"/>
          </w:tcPr>
          <w:p w14:paraId="38DFAB07" w14:textId="77777777" w:rsidR="003B065B" w:rsidRPr="001332C1" w:rsidRDefault="003B065B" w:rsidP="003B065B">
            <w:pPr>
              <w:rPr>
                <w:rFonts w:ascii="Computer modern" w:hAnsi="Computer modern"/>
              </w:rPr>
            </w:pPr>
            <w:r w:rsidRPr="001332C1">
              <w:rPr>
                <w:rFonts w:ascii="Computer modern" w:hAnsi="Computer modern"/>
              </w:rPr>
              <w:t>2</w:t>
            </w:r>
          </w:p>
        </w:tc>
        <w:tc>
          <w:tcPr>
            <w:tcW w:w="992" w:type="dxa"/>
          </w:tcPr>
          <w:p w14:paraId="77B0F33F" w14:textId="77777777" w:rsidR="003B065B" w:rsidRPr="001332C1" w:rsidRDefault="003B065B" w:rsidP="003B065B">
            <w:pPr>
              <w:rPr>
                <w:rFonts w:ascii="Computer modern" w:hAnsi="Computer modern"/>
              </w:rPr>
            </w:pPr>
            <w:r w:rsidRPr="001332C1">
              <w:rPr>
                <w:rFonts w:ascii="Computer modern" w:hAnsi="Computer modern"/>
              </w:rPr>
              <w:t>0</w:t>
            </w:r>
          </w:p>
        </w:tc>
        <w:tc>
          <w:tcPr>
            <w:tcW w:w="1276" w:type="dxa"/>
          </w:tcPr>
          <w:p w14:paraId="62791571" w14:textId="77777777" w:rsidR="003B065B" w:rsidRPr="001332C1" w:rsidRDefault="003B065B" w:rsidP="003B065B">
            <w:pPr>
              <w:rPr>
                <w:rFonts w:ascii="Computer modern" w:hAnsi="Computer modern"/>
              </w:rPr>
            </w:pPr>
            <w:r w:rsidRPr="001332C1">
              <w:rPr>
                <w:rFonts w:ascii="Computer modern" w:hAnsi="Computer modern"/>
              </w:rPr>
              <w:t>Genus</w:t>
            </w:r>
          </w:p>
        </w:tc>
        <w:tc>
          <w:tcPr>
            <w:tcW w:w="2268" w:type="dxa"/>
          </w:tcPr>
          <w:p w14:paraId="5A388A68" w14:textId="77777777" w:rsidR="003B065B" w:rsidRPr="001332C1" w:rsidRDefault="003B065B" w:rsidP="003B065B">
            <w:pPr>
              <w:rPr>
                <w:rFonts w:ascii="Computer modern" w:hAnsi="Computer modern"/>
              </w:rPr>
            </w:pPr>
            <w:r w:rsidRPr="001332C1">
              <w:rPr>
                <w:rFonts w:ascii="Computer modern" w:hAnsi="Computer modern"/>
              </w:rPr>
              <w:t>Richness, Shannon diversity, functional diversity</w:t>
            </w:r>
          </w:p>
        </w:tc>
        <w:tc>
          <w:tcPr>
            <w:tcW w:w="1417" w:type="dxa"/>
          </w:tcPr>
          <w:p w14:paraId="4622A95F" w14:textId="77777777" w:rsidR="003B065B" w:rsidRPr="001332C1" w:rsidRDefault="003B065B" w:rsidP="003B065B">
            <w:pPr>
              <w:rPr>
                <w:rFonts w:ascii="Computer modern" w:hAnsi="Computer modern"/>
              </w:rPr>
            </w:pPr>
            <w:r>
              <w:rPr>
                <w:rFonts w:ascii="Computer modern" w:hAnsi="Computer modern"/>
              </w:rPr>
              <w:t>80 % stems to family</w:t>
            </w:r>
          </w:p>
        </w:tc>
        <w:tc>
          <w:tcPr>
            <w:tcW w:w="851" w:type="dxa"/>
          </w:tcPr>
          <w:p w14:paraId="3AC88970" w14:textId="77777777" w:rsidR="003B065B" w:rsidRPr="001332C1" w:rsidRDefault="003B065B" w:rsidP="003B065B">
            <w:pPr>
              <w:rPr>
                <w:rFonts w:ascii="Computer modern" w:hAnsi="Computer modern"/>
              </w:rPr>
            </w:pPr>
            <w:r w:rsidRPr="001332C1">
              <w:rPr>
                <w:rFonts w:ascii="Computer modern" w:hAnsi="Computer modern"/>
              </w:rPr>
              <w:t>NA</w:t>
            </w:r>
          </w:p>
        </w:tc>
        <w:tc>
          <w:tcPr>
            <w:tcW w:w="992" w:type="dxa"/>
          </w:tcPr>
          <w:p w14:paraId="3A4D650E" w14:textId="77777777" w:rsidR="003B065B" w:rsidRPr="001332C1" w:rsidRDefault="003B065B" w:rsidP="003B065B">
            <w:pPr>
              <w:rPr>
                <w:rFonts w:ascii="Computer modern" w:hAnsi="Computer modern"/>
              </w:rPr>
            </w:pPr>
            <w:r w:rsidRPr="001332C1">
              <w:rPr>
                <w:rFonts w:ascii="Computer modern" w:hAnsi="Computer modern"/>
              </w:rPr>
              <w:t>+</w:t>
            </w:r>
          </w:p>
        </w:tc>
      </w:tr>
      <w:tr w:rsidR="00261A57" w:rsidRPr="001332C1" w14:paraId="75CC94AD" w14:textId="77777777" w:rsidTr="003B065B">
        <w:tc>
          <w:tcPr>
            <w:tcW w:w="851" w:type="dxa"/>
            <w:tcBorders>
              <w:bottom w:val="single" w:sz="4" w:space="0" w:color="auto"/>
            </w:tcBorders>
            <w:shd w:val="clear" w:color="auto" w:fill="auto"/>
          </w:tcPr>
          <w:p w14:paraId="6BAEDA7A" w14:textId="77777777" w:rsidR="003B065B" w:rsidRPr="001332C1" w:rsidRDefault="003B065B" w:rsidP="003B065B">
            <w:pPr>
              <w:rPr>
                <w:rFonts w:ascii="Computer modern" w:hAnsi="Computer modern"/>
              </w:rPr>
            </w:pPr>
            <w:r w:rsidRPr="001332C1">
              <w:rPr>
                <w:rFonts w:ascii="Computer modern" w:hAnsi="Computer modern"/>
              </w:rPr>
              <w:t>23</w:t>
            </w:r>
          </w:p>
        </w:tc>
        <w:tc>
          <w:tcPr>
            <w:tcW w:w="1417" w:type="dxa"/>
            <w:tcBorders>
              <w:bottom w:val="single" w:sz="4" w:space="0" w:color="auto"/>
            </w:tcBorders>
            <w:shd w:val="clear" w:color="auto" w:fill="auto"/>
          </w:tcPr>
          <w:p w14:paraId="2E00628C" w14:textId="54D80193" w:rsidR="003B065B" w:rsidRPr="001332C1" w:rsidRDefault="003B065B" w:rsidP="003B065B">
            <w:pPr>
              <w:rPr>
                <w:rFonts w:ascii="Computer modern" w:hAnsi="Computer modern"/>
              </w:rPr>
            </w:pPr>
            <w:r>
              <w:rPr>
                <w:rFonts w:ascii="Computer modern" w:hAnsi="Computer modern"/>
              </w:rPr>
              <w:t>Tropical America</w:t>
            </w:r>
          </w:p>
        </w:tc>
        <w:tc>
          <w:tcPr>
            <w:tcW w:w="709" w:type="dxa"/>
            <w:tcBorders>
              <w:bottom w:val="single" w:sz="4" w:space="0" w:color="auto"/>
            </w:tcBorders>
          </w:tcPr>
          <w:p w14:paraId="26A6AFA5" w14:textId="77777777" w:rsidR="003B065B" w:rsidRPr="001332C1" w:rsidRDefault="003B065B" w:rsidP="003B065B">
            <w:pPr>
              <w:rPr>
                <w:rFonts w:ascii="Computer modern" w:hAnsi="Computer modern"/>
              </w:rPr>
            </w:pPr>
            <w:r w:rsidRPr="001332C1">
              <w:rPr>
                <w:rFonts w:ascii="Computer modern" w:hAnsi="Computer modern"/>
              </w:rPr>
              <w:t>294</w:t>
            </w:r>
          </w:p>
          <w:p w14:paraId="682E162D" w14:textId="77777777" w:rsidR="003B065B" w:rsidRPr="001332C1" w:rsidRDefault="003B065B" w:rsidP="003B065B">
            <w:pPr>
              <w:rPr>
                <w:rFonts w:ascii="Computer modern" w:hAnsi="Computer modern"/>
              </w:rPr>
            </w:pPr>
          </w:p>
        </w:tc>
        <w:tc>
          <w:tcPr>
            <w:tcW w:w="992" w:type="dxa"/>
            <w:tcBorders>
              <w:bottom w:val="single" w:sz="4" w:space="0" w:color="auto"/>
            </w:tcBorders>
          </w:tcPr>
          <w:p w14:paraId="4B15A3D3" w14:textId="63AD0B94" w:rsidR="003B065B" w:rsidRPr="001332C1" w:rsidRDefault="003B065B" w:rsidP="003B065B">
            <w:pPr>
              <w:rPr>
                <w:rFonts w:ascii="Computer modern" w:hAnsi="Computer modern"/>
              </w:rPr>
            </w:pPr>
            <w:r w:rsidRPr="001332C1">
              <w:rPr>
                <w:rFonts w:ascii="Computer modern" w:hAnsi="Computer modern"/>
              </w:rPr>
              <w:t xml:space="preserve">1975 </w:t>
            </w:r>
            <w:r w:rsidRPr="001332C1">
              <w:rPr>
                <w:rFonts w:ascii="Computer modern" w:hAnsi="Computer modern"/>
                <w:vertAlign w:val="superscript"/>
              </w:rPr>
              <w:t>d</w:t>
            </w:r>
          </w:p>
        </w:tc>
        <w:tc>
          <w:tcPr>
            <w:tcW w:w="709" w:type="dxa"/>
            <w:tcBorders>
              <w:bottom w:val="single" w:sz="4" w:space="0" w:color="auto"/>
            </w:tcBorders>
          </w:tcPr>
          <w:p w14:paraId="5FD161CF" w14:textId="29AA049E" w:rsidR="003B065B" w:rsidRPr="001332C1" w:rsidRDefault="003B065B" w:rsidP="003B065B">
            <w:pPr>
              <w:rPr>
                <w:rFonts w:ascii="Computer modern" w:hAnsi="Computer modern"/>
              </w:rPr>
            </w:pPr>
            <w:r w:rsidRPr="001332C1">
              <w:rPr>
                <w:rFonts w:ascii="Computer modern" w:hAnsi="Computer modern"/>
              </w:rPr>
              <w:t>59</w:t>
            </w:r>
          </w:p>
        </w:tc>
        <w:tc>
          <w:tcPr>
            <w:tcW w:w="992" w:type="dxa"/>
            <w:tcBorders>
              <w:bottom w:val="single" w:sz="4" w:space="0" w:color="auto"/>
            </w:tcBorders>
          </w:tcPr>
          <w:p w14:paraId="7EA230F1" w14:textId="77777777" w:rsidR="003B065B" w:rsidRPr="001332C1" w:rsidRDefault="003B065B" w:rsidP="003B065B">
            <w:pPr>
              <w:rPr>
                <w:rFonts w:ascii="Computer modern" w:hAnsi="Computer modern"/>
              </w:rPr>
            </w:pPr>
            <w:r w:rsidRPr="001332C1">
              <w:rPr>
                <w:rFonts w:ascii="Computer modern" w:hAnsi="Computer modern"/>
              </w:rPr>
              <w:t>47</w:t>
            </w:r>
          </w:p>
        </w:tc>
        <w:tc>
          <w:tcPr>
            <w:tcW w:w="851" w:type="dxa"/>
            <w:tcBorders>
              <w:bottom w:val="single" w:sz="4" w:space="0" w:color="auto"/>
            </w:tcBorders>
          </w:tcPr>
          <w:p w14:paraId="2F3C7939" w14:textId="77777777" w:rsidR="003B065B" w:rsidRPr="001332C1" w:rsidRDefault="003B065B" w:rsidP="003B065B">
            <w:pPr>
              <w:rPr>
                <w:rFonts w:ascii="Computer modern" w:hAnsi="Computer modern"/>
              </w:rPr>
            </w:pPr>
            <w:r w:rsidRPr="001332C1">
              <w:rPr>
                <w:rFonts w:ascii="Computer modern" w:hAnsi="Computer modern"/>
              </w:rPr>
              <w:t>0</w:t>
            </w:r>
          </w:p>
        </w:tc>
        <w:tc>
          <w:tcPr>
            <w:tcW w:w="992" w:type="dxa"/>
            <w:tcBorders>
              <w:bottom w:val="single" w:sz="4" w:space="0" w:color="auto"/>
            </w:tcBorders>
          </w:tcPr>
          <w:p w14:paraId="3E035A4C" w14:textId="77777777" w:rsidR="003B065B" w:rsidRPr="001332C1" w:rsidRDefault="003B065B" w:rsidP="003B065B">
            <w:pPr>
              <w:rPr>
                <w:rFonts w:ascii="Computer modern" w:hAnsi="Computer modern"/>
              </w:rPr>
            </w:pPr>
            <w:r w:rsidRPr="001332C1">
              <w:rPr>
                <w:rFonts w:ascii="Computer modern" w:hAnsi="Computer modern"/>
              </w:rPr>
              <w:t>0</w:t>
            </w:r>
          </w:p>
        </w:tc>
        <w:tc>
          <w:tcPr>
            <w:tcW w:w="1276" w:type="dxa"/>
            <w:tcBorders>
              <w:bottom w:val="single" w:sz="4" w:space="0" w:color="auto"/>
            </w:tcBorders>
          </w:tcPr>
          <w:p w14:paraId="73E027AF" w14:textId="77777777" w:rsidR="003B065B" w:rsidRPr="001332C1" w:rsidRDefault="003B065B" w:rsidP="003B065B">
            <w:pPr>
              <w:rPr>
                <w:rFonts w:ascii="Computer modern" w:hAnsi="Computer modern"/>
              </w:rPr>
            </w:pPr>
            <w:r w:rsidRPr="001332C1">
              <w:rPr>
                <w:rFonts w:ascii="Computer modern" w:hAnsi="Computer modern"/>
              </w:rPr>
              <w:t>Species</w:t>
            </w:r>
          </w:p>
        </w:tc>
        <w:tc>
          <w:tcPr>
            <w:tcW w:w="2268" w:type="dxa"/>
            <w:tcBorders>
              <w:bottom w:val="single" w:sz="4" w:space="0" w:color="auto"/>
            </w:tcBorders>
          </w:tcPr>
          <w:p w14:paraId="795F48AD" w14:textId="77777777" w:rsidR="003B065B" w:rsidRPr="001332C1" w:rsidRDefault="003B065B" w:rsidP="003B065B">
            <w:pPr>
              <w:rPr>
                <w:rFonts w:ascii="Computer modern" w:hAnsi="Computer modern"/>
              </w:rPr>
            </w:pPr>
            <w:r w:rsidRPr="001332C1">
              <w:rPr>
                <w:rFonts w:ascii="Computer modern" w:hAnsi="Computer modern"/>
              </w:rPr>
              <w:t>Richness, rarefied richness and Shannon diversity</w:t>
            </w:r>
          </w:p>
        </w:tc>
        <w:tc>
          <w:tcPr>
            <w:tcW w:w="1417" w:type="dxa"/>
            <w:tcBorders>
              <w:bottom w:val="single" w:sz="4" w:space="0" w:color="auto"/>
            </w:tcBorders>
          </w:tcPr>
          <w:p w14:paraId="57740876" w14:textId="77777777" w:rsidR="003B065B" w:rsidRPr="001332C1" w:rsidRDefault="003B065B" w:rsidP="003B065B">
            <w:pPr>
              <w:rPr>
                <w:rFonts w:ascii="Computer modern" w:hAnsi="Computer modern"/>
              </w:rPr>
            </w:pPr>
            <w:r>
              <w:rPr>
                <w:rFonts w:ascii="Computer modern" w:hAnsi="Computer modern"/>
              </w:rPr>
              <w:t>Not stated</w:t>
            </w:r>
          </w:p>
        </w:tc>
        <w:tc>
          <w:tcPr>
            <w:tcW w:w="851" w:type="dxa"/>
            <w:tcBorders>
              <w:bottom w:val="single" w:sz="4" w:space="0" w:color="auto"/>
            </w:tcBorders>
          </w:tcPr>
          <w:p w14:paraId="19757B33" w14:textId="77777777" w:rsidR="003B065B" w:rsidRPr="001332C1" w:rsidRDefault="003B065B" w:rsidP="003B065B">
            <w:pPr>
              <w:rPr>
                <w:rFonts w:ascii="Computer modern" w:hAnsi="Computer modern"/>
              </w:rPr>
            </w:pPr>
            <w:r w:rsidRPr="001332C1">
              <w:rPr>
                <w:rFonts w:ascii="Computer modern" w:hAnsi="Computer modern"/>
              </w:rPr>
              <w:t>+</w:t>
            </w:r>
          </w:p>
        </w:tc>
        <w:tc>
          <w:tcPr>
            <w:tcW w:w="992" w:type="dxa"/>
            <w:tcBorders>
              <w:bottom w:val="single" w:sz="4" w:space="0" w:color="auto"/>
            </w:tcBorders>
          </w:tcPr>
          <w:p w14:paraId="4B040F52" w14:textId="0DE7B164" w:rsidR="003B065B" w:rsidRPr="003B065B" w:rsidRDefault="003B065B" w:rsidP="003B065B">
            <w:pPr>
              <w:rPr>
                <w:rFonts w:ascii="Computer modern" w:hAnsi="Computer modern"/>
                <w:vertAlign w:val="superscript"/>
              </w:rPr>
            </w:pPr>
            <w:r w:rsidRPr="001332C1">
              <w:rPr>
                <w:rFonts w:ascii="Computer modern" w:hAnsi="Computer modern"/>
              </w:rPr>
              <w:t>+</w:t>
            </w:r>
            <w:r>
              <w:rPr>
                <w:rFonts w:ascii="Computer modern" w:hAnsi="Computer modern"/>
              </w:rPr>
              <w:t xml:space="preserve"> </w:t>
            </w:r>
            <w:r>
              <w:rPr>
                <w:rFonts w:ascii="Computer modern" w:hAnsi="Computer modern"/>
                <w:vertAlign w:val="superscript"/>
              </w:rPr>
              <w:t>e</w:t>
            </w:r>
          </w:p>
        </w:tc>
      </w:tr>
    </w:tbl>
    <w:p w14:paraId="7870FAE6" w14:textId="025FBC96" w:rsidR="00DB68D9" w:rsidRPr="001332C1" w:rsidRDefault="00D53F80" w:rsidP="003B065B">
      <w:pPr>
        <w:spacing w:after="0" w:line="240" w:lineRule="auto"/>
      </w:pPr>
      <w:proofErr w:type="gramStart"/>
      <w:r w:rsidRPr="001332C1">
        <w:rPr>
          <w:vertAlign w:val="superscript"/>
        </w:rPr>
        <w:t>a</w:t>
      </w:r>
      <w:proofErr w:type="gramEnd"/>
      <w:r w:rsidR="004B6660" w:rsidRPr="001332C1">
        <w:t xml:space="preserve"> Sample size not stated</w:t>
      </w:r>
      <w:r w:rsidR="00DB68D9" w:rsidRPr="001332C1">
        <w:t>, so maximum possible number of 1 ha and 0.04 ha subplots given.</w:t>
      </w:r>
    </w:p>
    <w:p w14:paraId="2156524D" w14:textId="7AA56039" w:rsidR="00DB68D9" w:rsidRPr="001332C1" w:rsidRDefault="00D53F80" w:rsidP="003B065B">
      <w:pPr>
        <w:spacing w:after="0" w:line="240" w:lineRule="auto"/>
      </w:pPr>
      <w:proofErr w:type="gramStart"/>
      <w:r w:rsidRPr="001332C1">
        <w:rPr>
          <w:vertAlign w:val="superscript"/>
        </w:rPr>
        <w:t>b</w:t>
      </w:r>
      <w:proofErr w:type="gramEnd"/>
      <w:r w:rsidR="00DB68D9" w:rsidRPr="001332C1">
        <w:t xml:space="preserve"> Stem density was included as a covariate in analysis.</w:t>
      </w:r>
    </w:p>
    <w:p w14:paraId="3C2D5859" w14:textId="56CC8FAB" w:rsidR="00FC5A93" w:rsidRPr="001332C1" w:rsidRDefault="00FC5A93" w:rsidP="003B065B">
      <w:pPr>
        <w:spacing w:after="0" w:line="240" w:lineRule="auto"/>
      </w:pPr>
      <w:proofErr w:type="gramStart"/>
      <w:r w:rsidRPr="001332C1">
        <w:rPr>
          <w:vertAlign w:val="superscript"/>
        </w:rPr>
        <w:t>c</w:t>
      </w:r>
      <w:proofErr w:type="gramEnd"/>
      <w:r w:rsidRPr="001332C1">
        <w:rPr>
          <w:vertAlign w:val="superscript"/>
        </w:rPr>
        <w:t xml:space="preserve"> </w:t>
      </w:r>
      <w:r w:rsidRPr="001332C1">
        <w:t>Relationship analysed among 1 ha plots within sampling locations, not among sampling locations.</w:t>
      </w:r>
    </w:p>
    <w:p w14:paraId="71EFD1E3" w14:textId="03FCBBBC" w:rsidR="003B065B" w:rsidRDefault="00FC5A93" w:rsidP="003B065B">
      <w:pPr>
        <w:spacing w:after="0" w:line="240" w:lineRule="auto"/>
      </w:pPr>
      <w:proofErr w:type="gramStart"/>
      <w:r w:rsidRPr="001332C1">
        <w:rPr>
          <w:vertAlign w:val="superscript"/>
        </w:rPr>
        <w:t>d</w:t>
      </w:r>
      <w:proofErr w:type="gramEnd"/>
      <w:r w:rsidR="00D53F80" w:rsidRPr="001332C1">
        <w:t xml:space="preserve"> 0.1 ha not 0.04 ha.</w:t>
      </w:r>
    </w:p>
    <w:p w14:paraId="6870B6F3" w14:textId="13737785" w:rsidR="003B065B" w:rsidRPr="003B065B" w:rsidRDefault="003B065B" w:rsidP="003B065B">
      <w:pPr>
        <w:spacing w:after="0" w:line="240" w:lineRule="auto"/>
      </w:pPr>
      <w:proofErr w:type="gramStart"/>
      <w:r>
        <w:rPr>
          <w:vertAlign w:val="superscript"/>
        </w:rPr>
        <w:t>e</w:t>
      </w:r>
      <w:proofErr w:type="gramEnd"/>
      <w:r>
        <w:t xml:space="preserve"> Relationship among sampling locations. </w:t>
      </w:r>
    </w:p>
    <w:p w14:paraId="112CE8AB" w14:textId="77777777" w:rsidR="003B065B" w:rsidRPr="003B065B" w:rsidRDefault="003B065B" w:rsidP="003B065B">
      <w:pPr>
        <w:spacing w:after="0" w:line="240" w:lineRule="auto"/>
        <w:sectPr w:rsidR="003B065B" w:rsidRPr="003B065B" w:rsidSect="0059315E">
          <w:pgSz w:w="16838" w:h="11906" w:orient="landscape"/>
          <w:pgMar w:top="1440" w:right="1440" w:bottom="1440" w:left="1440" w:header="708" w:footer="708" w:gutter="0"/>
          <w:lnNumType w:countBy="1" w:restart="continuous"/>
          <w:cols w:space="708"/>
          <w:docGrid w:linePitch="360"/>
        </w:sectPr>
      </w:pPr>
    </w:p>
    <w:p w14:paraId="1827FABD" w14:textId="374CFE2E" w:rsidR="00C90D0C" w:rsidRPr="001332C1" w:rsidRDefault="00C90D0C" w:rsidP="00C90D0C">
      <w:pPr>
        <w:rPr>
          <w:rFonts w:ascii="Computer modern" w:hAnsi="Computer modern"/>
          <w:b/>
        </w:rPr>
      </w:pPr>
      <w:r w:rsidRPr="001332C1">
        <w:rPr>
          <w:rFonts w:ascii="Computer modern" w:hAnsi="Computer modern"/>
          <w:b/>
        </w:rPr>
        <w:lastRenderedPageBreak/>
        <w:t xml:space="preserve">Table </w:t>
      </w:r>
      <w:r w:rsidR="00FE6804" w:rsidRPr="001332C1">
        <w:rPr>
          <w:rFonts w:ascii="Computer modern" w:hAnsi="Computer modern"/>
          <w:b/>
        </w:rPr>
        <w:t>2</w:t>
      </w:r>
      <w:r w:rsidRPr="001332C1">
        <w:rPr>
          <w:rFonts w:ascii="Computer modern" w:hAnsi="Computer modern"/>
          <w:b/>
        </w:rPr>
        <w:t xml:space="preserve">. </w:t>
      </w:r>
      <w:r w:rsidR="00F2337F">
        <w:rPr>
          <w:rFonts w:ascii="Computer modern" w:hAnsi="Computer modern"/>
        </w:rPr>
        <w:t xml:space="preserve">Mean carbon </w:t>
      </w:r>
      <w:r w:rsidR="00675E2A">
        <w:rPr>
          <w:rFonts w:ascii="Computer modern" w:hAnsi="Computer modern"/>
        </w:rPr>
        <w:t>stocks per unit area</w:t>
      </w:r>
      <w:r w:rsidRPr="001332C1">
        <w:rPr>
          <w:rFonts w:ascii="Computer modern" w:hAnsi="Computer modern"/>
        </w:rPr>
        <w:t xml:space="preserve"> and tree diversity in forest inventory plots in South America (n = 158), Africa (n = 162) and Asia (n = 40). 95% confidence limits derived from 10,000 bootstrap resamples of the data (sampling with replacement) are shown in parentheses. Different letters indicate significant differences between continents (ANOVA and subsequent Tukey’s all-pair comparison, </w:t>
      </w:r>
      <w:r w:rsidRPr="001332C1">
        <w:rPr>
          <w:rFonts w:ascii="Computer modern" w:hAnsi="Computer modern"/>
          <w:i/>
        </w:rPr>
        <w:t>P</w:t>
      </w:r>
      <w:r w:rsidRPr="001332C1">
        <w:rPr>
          <w:rFonts w:ascii="Computer modern" w:hAnsi="Computer modern"/>
        </w:rPr>
        <w:t xml:space="preserve"> &lt; 0.05).</w:t>
      </w:r>
      <w:r w:rsidR="00F1637E" w:rsidRPr="001332C1">
        <w:rPr>
          <w:rFonts w:ascii="Computer modern" w:hAnsi="Computer modern"/>
        </w:rPr>
        <w:t xml:space="preserve"> Data for other diversity metrics shown in Supplementary Table 2.</w:t>
      </w: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842"/>
        <w:gridCol w:w="1843"/>
        <w:gridCol w:w="1701"/>
      </w:tblGrid>
      <w:tr w:rsidR="00C90D0C" w:rsidRPr="001332C1" w14:paraId="5B4D51EB" w14:textId="77777777" w:rsidTr="00C90D0C">
        <w:trPr>
          <w:trHeight w:val="255"/>
        </w:trPr>
        <w:tc>
          <w:tcPr>
            <w:tcW w:w="2235" w:type="dxa"/>
            <w:tcBorders>
              <w:top w:val="single" w:sz="4" w:space="0" w:color="auto"/>
              <w:bottom w:val="single" w:sz="4" w:space="0" w:color="auto"/>
            </w:tcBorders>
            <w:noWrap/>
            <w:hideMark/>
          </w:tcPr>
          <w:p w14:paraId="50CAD331" w14:textId="77777777" w:rsidR="00C90D0C" w:rsidRPr="001332C1" w:rsidRDefault="00C90D0C" w:rsidP="00C90D0C">
            <w:pPr>
              <w:rPr>
                <w:rFonts w:ascii="Computer modern" w:hAnsi="Computer modern"/>
              </w:rPr>
            </w:pPr>
            <w:r w:rsidRPr="001332C1">
              <w:rPr>
                <w:rFonts w:ascii="Computer modern" w:hAnsi="Computer modern"/>
              </w:rPr>
              <w:t>Variable</w:t>
            </w:r>
          </w:p>
        </w:tc>
        <w:tc>
          <w:tcPr>
            <w:tcW w:w="1842" w:type="dxa"/>
            <w:tcBorders>
              <w:top w:val="single" w:sz="4" w:space="0" w:color="auto"/>
              <w:bottom w:val="single" w:sz="4" w:space="0" w:color="auto"/>
            </w:tcBorders>
          </w:tcPr>
          <w:p w14:paraId="1014D0ED" w14:textId="77777777" w:rsidR="00C90D0C" w:rsidRPr="001332C1" w:rsidRDefault="00C90D0C" w:rsidP="00C90D0C">
            <w:pPr>
              <w:rPr>
                <w:rFonts w:ascii="Computer modern" w:hAnsi="Computer modern"/>
              </w:rPr>
            </w:pPr>
            <w:r w:rsidRPr="001332C1">
              <w:rPr>
                <w:rFonts w:ascii="Computer modern" w:hAnsi="Computer modern"/>
              </w:rPr>
              <w:t>South America</w:t>
            </w:r>
          </w:p>
        </w:tc>
        <w:tc>
          <w:tcPr>
            <w:tcW w:w="1843" w:type="dxa"/>
            <w:tcBorders>
              <w:top w:val="single" w:sz="4" w:space="0" w:color="auto"/>
              <w:bottom w:val="single" w:sz="4" w:space="0" w:color="auto"/>
            </w:tcBorders>
            <w:noWrap/>
            <w:hideMark/>
          </w:tcPr>
          <w:p w14:paraId="099FCA93" w14:textId="77777777" w:rsidR="00C90D0C" w:rsidRPr="001332C1" w:rsidRDefault="00C90D0C" w:rsidP="00C90D0C">
            <w:pPr>
              <w:rPr>
                <w:rFonts w:ascii="Computer modern" w:hAnsi="Computer modern"/>
              </w:rPr>
            </w:pPr>
            <w:r w:rsidRPr="001332C1">
              <w:rPr>
                <w:rFonts w:ascii="Computer modern" w:hAnsi="Computer modern"/>
              </w:rPr>
              <w:t>Africa</w:t>
            </w:r>
          </w:p>
        </w:tc>
        <w:tc>
          <w:tcPr>
            <w:tcW w:w="1701" w:type="dxa"/>
            <w:tcBorders>
              <w:top w:val="single" w:sz="4" w:space="0" w:color="auto"/>
              <w:bottom w:val="single" w:sz="4" w:space="0" w:color="auto"/>
            </w:tcBorders>
            <w:noWrap/>
            <w:hideMark/>
          </w:tcPr>
          <w:p w14:paraId="522B1EE6" w14:textId="77777777" w:rsidR="00C90D0C" w:rsidRPr="001332C1" w:rsidRDefault="00C90D0C" w:rsidP="00C90D0C">
            <w:pPr>
              <w:rPr>
                <w:rFonts w:ascii="Computer modern" w:hAnsi="Computer modern"/>
              </w:rPr>
            </w:pPr>
            <w:r w:rsidRPr="001332C1">
              <w:rPr>
                <w:rFonts w:ascii="Computer modern" w:hAnsi="Computer modern"/>
              </w:rPr>
              <w:t>Asia</w:t>
            </w:r>
          </w:p>
        </w:tc>
      </w:tr>
      <w:tr w:rsidR="00C90D0C" w:rsidRPr="001332C1" w14:paraId="0194EE65" w14:textId="77777777" w:rsidTr="00C90D0C">
        <w:trPr>
          <w:trHeight w:val="255"/>
        </w:trPr>
        <w:tc>
          <w:tcPr>
            <w:tcW w:w="2235" w:type="dxa"/>
            <w:tcBorders>
              <w:top w:val="single" w:sz="4" w:space="0" w:color="auto"/>
            </w:tcBorders>
            <w:noWrap/>
            <w:hideMark/>
          </w:tcPr>
          <w:p w14:paraId="404C8195" w14:textId="77777777" w:rsidR="00C90D0C" w:rsidRPr="001332C1" w:rsidRDefault="00C90D0C" w:rsidP="00C90D0C">
            <w:pPr>
              <w:rPr>
                <w:rFonts w:ascii="Computer modern" w:hAnsi="Computer modern"/>
              </w:rPr>
            </w:pPr>
            <w:r w:rsidRPr="001332C1">
              <w:rPr>
                <w:rFonts w:ascii="Computer modern" w:hAnsi="Computer modern"/>
              </w:rPr>
              <w:t>Carbon (Mg ha</w:t>
            </w:r>
            <w:r w:rsidRPr="001332C1">
              <w:rPr>
                <w:rFonts w:ascii="Computer modern" w:hAnsi="Computer modern"/>
                <w:vertAlign w:val="superscript"/>
              </w:rPr>
              <w:t>-1</w:t>
            </w:r>
            <w:r w:rsidRPr="001332C1">
              <w:rPr>
                <w:rFonts w:ascii="Computer modern" w:hAnsi="Computer modern"/>
              </w:rPr>
              <w:t>)</w:t>
            </w:r>
          </w:p>
        </w:tc>
        <w:tc>
          <w:tcPr>
            <w:tcW w:w="1842" w:type="dxa"/>
            <w:tcBorders>
              <w:top w:val="single" w:sz="4" w:space="0" w:color="auto"/>
            </w:tcBorders>
          </w:tcPr>
          <w:p w14:paraId="52140978" w14:textId="77777777" w:rsidR="00C90D0C" w:rsidRPr="001332C1" w:rsidRDefault="00C90D0C" w:rsidP="00C90D0C">
            <w:pPr>
              <w:rPr>
                <w:rFonts w:ascii="Computer modern" w:hAnsi="Computer modern"/>
              </w:rPr>
            </w:pPr>
            <w:r w:rsidRPr="001332C1">
              <w:rPr>
                <w:rFonts w:ascii="Computer modern" w:hAnsi="Computer modern"/>
              </w:rPr>
              <w:t xml:space="preserve">140 (133 – 148) </w:t>
            </w:r>
            <w:r w:rsidRPr="001332C1">
              <w:rPr>
                <w:rFonts w:ascii="Computer modern" w:hAnsi="Computer modern"/>
                <w:vertAlign w:val="superscript"/>
              </w:rPr>
              <w:t>A</w:t>
            </w:r>
          </w:p>
        </w:tc>
        <w:tc>
          <w:tcPr>
            <w:tcW w:w="1843" w:type="dxa"/>
            <w:tcBorders>
              <w:top w:val="single" w:sz="4" w:space="0" w:color="auto"/>
            </w:tcBorders>
            <w:noWrap/>
            <w:hideMark/>
          </w:tcPr>
          <w:p w14:paraId="65BC205A"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183 (176 – 190) </w:t>
            </w:r>
            <w:r w:rsidRPr="001332C1">
              <w:rPr>
                <w:rFonts w:ascii="Computer modern" w:hAnsi="Computer modern"/>
                <w:vertAlign w:val="superscript"/>
              </w:rPr>
              <w:t>B</w:t>
            </w:r>
          </w:p>
        </w:tc>
        <w:tc>
          <w:tcPr>
            <w:tcW w:w="1701" w:type="dxa"/>
            <w:tcBorders>
              <w:top w:val="single" w:sz="4" w:space="0" w:color="auto"/>
            </w:tcBorders>
            <w:noWrap/>
            <w:hideMark/>
          </w:tcPr>
          <w:p w14:paraId="7D31FBC7"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197 (180 - 215) </w:t>
            </w:r>
            <w:r w:rsidRPr="001332C1">
              <w:rPr>
                <w:rFonts w:ascii="Computer modern" w:hAnsi="Computer modern"/>
                <w:vertAlign w:val="superscript"/>
              </w:rPr>
              <w:t>B</w:t>
            </w:r>
          </w:p>
        </w:tc>
      </w:tr>
      <w:tr w:rsidR="00C90D0C" w:rsidRPr="001332C1" w14:paraId="4EF23FB5" w14:textId="77777777" w:rsidTr="00C90D0C">
        <w:trPr>
          <w:trHeight w:val="255"/>
        </w:trPr>
        <w:tc>
          <w:tcPr>
            <w:tcW w:w="2235" w:type="dxa"/>
            <w:noWrap/>
          </w:tcPr>
          <w:p w14:paraId="498A37C9" w14:textId="77777777" w:rsidR="00C90D0C" w:rsidRPr="001332C1" w:rsidRDefault="00C90D0C" w:rsidP="00C90D0C">
            <w:pPr>
              <w:rPr>
                <w:rFonts w:ascii="Computer modern" w:hAnsi="Computer modern"/>
                <w:vertAlign w:val="superscript"/>
              </w:rPr>
            </w:pPr>
            <w:r w:rsidRPr="001332C1">
              <w:rPr>
                <w:rFonts w:ascii="Computer modern" w:hAnsi="Computer modern"/>
              </w:rPr>
              <w:t>Fisher’s α</w:t>
            </w:r>
          </w:p>
        </w:tc>
        <w:tc>
          <w:tcPr>
            <w:tcW w:w="1842" w:type="dxa"/>
          </w:tcPr>
          <w:p w14:paraId="568B0278" w14:textId="77777777" w:rsidR="00C90D0C" w:rsidRPr="001332C1" w:rsidRDefault="00C90D0C" w:rsidP="00C90D0C">
            <w:pPr>
              <w:rPr>
                <w:rFonts w:ascii="Computer modern" w:hAnsi="Computer modern"/>
              </w:rPr>
            </w:pPr>
            <w:r w:rsidRPr="001332C1">
              <w:rPr>
                <w:rFonts w:ascii="Computer modern" w:hAnsi="Computer modern"/>
              </w:rPr>
              <w:t xml:space="preserve">80 (71 – 88) </w:t>
            </w:r>
            <w:r w:rsidRPr="001332C1">
              <w:rPr>
                <w:rFonts w:ascii="Computer modern" w:hAnsi="Computer modern"/>
                <w:vertAlign w:val="superscript"/>
              </w:rPr>
              <w:t>B</w:t>
            </w:r>
          </w:p>
        </w:tc>
        <w:tc>
          <w:tcPr>
            <w:tcW w:w="1843" w:type="dxa"/>
            <w:noWrap/>
          </w:tcPr>
          <w:p w14:paraId="2DEAA2D7" w14:textId="77777777" w:rsidR="00C90D0C" w:rsidRPr="001332C1" w:rsidRDefault="00C90D0C" w:rsidP="00C90D0C">
            <w:pPr>
              <w:rPr>
                <w:rFonts w:ascii="Computer modern" w:hAnsi="Computer modern"/>
              </w:rPr>
            </w:pPr>
            <w:r w:rsidRPr="001332C1">
              <w:rPr>
                <w:rFonts w:ascii="Computer modern" w:hAnsi="Computer modern"/>
              </w:rPr>
              <w:t xml:space="preserve">28 (26 – 30) </w:t>
            </w:r>
            <w:r w:rsidRPr="001332C1">
              <w:rPr>
                <w:rFonts w:ascii="Computer modern" w:hAnsi="Computer modern"/>
                <w:vertAlign w:val="superscript"/>
              </w:rPr>
              <w:t>A</w:t>
            </w:r>
          </w:p>
        </w:tc>
        <w:tc>
          <w:tcPr>
            <w:tcW w:w="1701" w:type="dxa"/>
            <w:noWrap/>
          </w:tcPr>
          <w:p w14:paraId="1D75E581" w14:textId="77777777" w:rsidR="00C90D0C" w:rsidRPr="001332C1" w:rsidRDefault="00C90D0C" w:rsidP="00C90D0C">
            <w:pPr>
              <w:rPr>
                <w:rFonts w:ascii="Computer modern" w:hAnsi="Computer modern"/>
              </w:rPr>
            </w:pPr>
            <w:r w:rsidRPr="001332C1">
              <w:rPr>
                <w:rFonts w:ascii="Computer modern" w:hAnsi="Computer modern"/>
              </w:rPr>
              <w:t xml:space="preserve">84 (73 - 96) </w:t>
            </w:r>
            <w:r w:rsidRPr="001332C1">
              <w:rPr>
                <w:rFonts w:ascii="Computer modern" w:hAnsi="Computer modern"/>
                <w:vertAlign w:val="superscript"/>
              </w:rPr>
              <w:t>B</w:t>
            </w:r>
          </w:p>
        </w:tc>
      </w:tr>
      <w:tr w:rsidR="00C90D0C" w:rsidRPr="001332C1" w14:paraId="6FCD2598" w14:textId="77777777" w:rsidTr="00C90D0C">
        <w:trPr>
          <w:trHeight w:val="255"/>
        </w:trPr>
        <w:tc>
          <w:tcPr>
            <w:tcW w:w="2235" w:type="dxa"/>
            <w:noWrap/>
            <w:hideMark/>
          </w:tcPr>
          <w:p w14:paraId="3E82E549" w14:textId="77777777" w:rsidR="00C90D0C" w:rsidRPr="001332C1" w:rsidRDefault="00C90D0C" w:rsidP="00C90D0C">
            <w:pPr>
              <w:rPr>
                <w:rFonts w:ascii="Computer modern" w:hAnsi="Computer modern"/>
              </w:rPr>
            </w:pPr>
            <w:r w:rsidRPr="001332C1">
              <w:rPr>
                <w:rFonts w:ascii="Computer modern" w:hAnsi="Computer modern"/>
              </w:rPr>
              <w:t>Species richness (ha</w:t>
            </w:r>
            <w:r w:rsidRPr="001332C1">
              <w:rPr>
                <w:rFonts w:ascii="Computer modern" w:hAnsi="Computer modern"/>
                <w:vertAlign w:val="superscript"/>
              </w:rPr>
              <w:t>-1</w:t>
            </w:r>
            <w:r w:rsidRPr="001332C1">
              <w:rPr>
                <w:rFonts w:ascii="Computer modern" w:hAnsi="Computer modern"/>
              </w:rPr>
              <w:t>)</w:t>
            </w:r>
          </w:p>
        </w:tc>
        <w:tc>
          <w:tcPr>
            <w:tcW w:w="1842" w:type="dxa"/>
          </w:tcPr>
          <w:p w14:paraId="3EA2F5E4" w14:textId="77777777" w:rsidR="00C90D0C" w:rsidRPr="001332C1" w:rsidRDefault="00C90D0C" w:rsidP="00C90D0C">
            <w:pPr>
              <w:rPr>
                <w:rFonts w:ascii="Computer modern" w:hAnsi="Computer modern"/>
              </w:rPr>
            </w:pPr>
            <w:r w:rsidRPr="001332C1">
              <w:rPr>
                <w:rFonts w:ascii="Computer modern" w:hAnsi="Computer modern"/>
              </w:rPr>
              <w:t xml:space="preserve">152 (141 – 163) </w:t>
            </w:r>
            <w:r w:rsidRPr="001332C1">
              <w:rPr>
                <w:rFonts w:ascii="Computer modern" w:hAnsi="Computer modern"/>
                <w:vertAlign w:val="superscript"/>
              </w:rPr>
              <w:t>B</w:t>
            </w:r>
          </w:p>
        </w:tc>
        <w:tc>
          <w:tcPr>
            <w:tcW w:w="1843" w:type="dxa"/>
            <w:noWrap/>
            <w:hideMark/>
          </w:tcPr>
          <w:p w14:paraId="0CBFF38A"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74 (70 – 78) </w:t>
            </w:r>
            <w:r w:rsidRPr="001332C1">
              <w:rPr>
                <w:rFonts w:ascii="Computer modern" w:hAnsi="Computer modern"/>
                <w:vertAlign w:val="superscript"/>
              </w:rPr>
              <w:t>A</w:t>
            </w:r>
          </w:p>
        </w:tc>
        <w:tc>
          <w:tcPr>
            <w:tcW w:w="1701" w:type="dxa"/>
            <w:noWrap/>
            <w:hideMark/>
          </w:tcPr>
          <w:p w14:paraId="3AEEA217"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162 (147 - 177) </w:t>
            </w:r>
            <w:r w:rsidR="00E9054E" w:rsidRPr="001332C1">
              <w:rPr>
                <w:rFonts w:ascii="Computer modern" w:hAnsi="Computer modern"/>
                <w:vertAlign w:val="superscript"/>
              </w:rPr>
              <w:t>B</w:t>
            </w:r>
          </w:p>
        </w:tc>
      </w:tr>
      <w:tr w:rsidR="00C90D0C" w:rsidRPr="001332C1" w14:paraId="71B79272" w14:textId="77777777" w:rsidTr="00C90D0C">
        <w:trPr>
          <w:trHeight w:val="255"/>
        </w:trPr>
        <w:tc>
          <w:tcPr>
            <w:tcW w:w="2235" w:type="dxa"/>
            <w:noWrap/>
          </w:tcPr>
          <w:p w14:paraId="2C281EDF" w14:textId="77777777" w:rsidR="00C90D0C" w:rsidRPr="001332C1" w:rsidRDefault="00C90D0C" w:rsidP="00C90D0C">
            <w:pPr>
              <w:rPr>
                <w:rFonts w:ascii="Computer modern" w:hAnsi="Computer modern"/>
              </w:rPr>
            </w:pPr>
            <w:r w:rsidRPr="001332C1">
              <w:rPr>
                <w:rFonts w:ascii="Computer modern" w:hAnsi="Computer modern"/>
              </w:rPr>
              <w:t>(300 stems</w:t>
            </w:r>
            <w:r w:rsidRPr="001332C1">
              <w:rPr>
                <w:rFonts w:ascii="Computer modern" w:hAnsi="Computer modern"/>
                <w:vertAlign w:val="superscript"/>
              </w:rPr>
              <w:t>-1</w:t>
            </w:r>
            <w:r w:rsidRPr="001332C1">
              <w:rPr>
                <w:rFonts w:ascii="Computer modern" w:hAnsi="Computer modern"/>
              </w:rPr>
              <w:t xml:space="preserve">)                              </w:t>
            </w:r>
          </w:p>
        </w:tc>
        <w:tc>
          <w:tcPr>
            <w:tcW w:w="1842" w:type="dxa"/>
          </w:tcPr>
          <w:p w14:paraId="1A352529" w14:textId="77777777" w:rsidR="00C90D0C" w:rsidRPr="001332C1" w:rsidRDefault="00C90D0C" w:rsidP="00C90D0C">
            <w:pPr>
              <w:rPr>
                <w:rFonts w:ascii="Computer modern" w:hAnsi="Computer modern"/>
              </w:rPr>
            </w:pPr>
            <w:r w:rsidRPr="001332C1">
              <w:rPr>
                <w:rFonts w:ascii="Computer modern" w:hAnsi="Computer modern"/>
              </w:rPr>
              <w:t xml:space="preserve">109 (102 – 116) </w:t>
            </w:r>
            <w:r w:rsidRPr="001332C1">
              <w:rPr>
                <w:rFonts w:ascii="Computer modern" w:hAnsi="Computer modern"/>
                <w:vertAlign w:val="superscript"/>
              </w:rPr>
              <w:t>B</w:t>
            </w:r>
          </w:p>
        </w:tc>
        <w:tc>
          <w:tcPr>
            <w:tcW w:w="1843" w:type="dxa"/>
            <w:noWrap/>
          </w:tcPr>
          <w:p w14:paraId="03DF48B3"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65 (62 – 69) </w:t>
            </w:r>
            <w:r w:rsidRPr="001332C1">
              <w:rPr>
                <w:rFonts w:ascii="Computer modern" w:hAnsi="Computer modern"/>
                <w:vertAlign w:val="superscript"/>
              </w:rPr>
              <w:t>A</w:t>
            </w:r>
          </w:p>
        </w:tc>
        <w:tc>
          <w:tcPr>
            <w:tcW w:w="1701" w:type="dxa"/>
            <w:noWrap/>
          </w:tcPr>
          <w:p w14:paraId="27F4B459"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120 (111 - 130) </w:t>
            </w:r>
            <w:r w:rsidRPr="001332C1">
              <w:rPr>
                <w:rFonts w:ascii="Computer modern" w:hAnsi="Computer modern"/>
                <w:vertAlign w:val="superscript"/>
              </w:rPr>
              <w:t>B</w:t>
            </w:r>
          </w:p>
        </w:tc>
      </w:tr>
      <w:tr w:rsidR="00C90D0C" w:rsidRPr="001332C1" w14:paraId="5924BF18" w14:textId="77777777" w:rsidTr="00C90D0C">
        <w:trPr>
          <w:trHeight w:val="255"/>
        </w:trPr>
        <w:tc>
          <w:tcPr>
            <w:tcW w:w="2235" w:type="dxa"/>
            <w:noWrap/>
          </w:tcPr>
          <w:p w14:paraId="2A7A10A2" w14:textId="77777777" w:rsidR="00C90D0C" w:rsidRPr="001332C1" w:rsidRDefault="00C90D0C" w:rsidP="00C90D0C">
            <w:pPr>
              <w:rPr>
                <w:rFonts w:ascii="Computer modern" w:hAnsi="Computer modern"/>
              </w:rPr>
            </w:pPr>
            <w:r w:rsidRPr="001332C1">
              <w:rPr>
                <w:rFonts w:ascii="Computer modern" w:hAnsi="Computer modern"/>
              </w:rPr>
              <w:t>Genus richness (ha</w:t>
            </w:r>
            <w:r w:rsidRPr="001332C1">
              <w:rPr>
                <w:rFonts w:ascii="Computer modern" w:hAnsi="Computer modern"/>
                <w:vertAlign w:val="superscript"/>
              </w:rPr>
              <w:t>-1</w:t>
            </w:r>
            <w:r w:rsidRPr="001332C1">
              <w:rPr>
                <w:rFonts w:ascii="Computer modern" w:hAnsi="Computer modern"/>
              </w:rPr>
              <w:t>)</w:t>
            </w:r>
          </w:p>
        </w:tc>
        <w:tc>
          <w:tcPr>
            <w:tcW w:w="1842" w:type="dxa"/>
          </w:tcPr>
          <w:p w14:paraId="27DCDC03" w14:textId="77777777" w:rsidR="00C90D0C" w:rsidRPr="001332C1" w:rsidRDefault="00C90D0C" w:rsidP="00C90D0C">
            <w:pPr>
              <w:rPr>
                <w:rFonts w:ascii="Computer modern" w:hAnsi="Computer modern"/>
              </w:rPr>
            </w:pPr>
            <w:r w:rsidRPr="001332C1">
              <w:rPr>
                <w:rFonts w:ascii="Computer modern" w:hAnsi="Computer modern"/>
              </w:rPr>
              <w:t xml:space="preserve">91 (86 – 96) </w:t>
            </w:r>
            <w:r w:rsidR="00E9054E" w:rsidRPr="001332C1">
              <w:rPr>
                <w:rFonts w:ascii="Computer modern" w:hAnsi="Computer modern"/>
                <w:vertAlign w:val="superscript"/>
              </w:rPr>
              <w:t>B</w:t>
            </w:r>
          </w:p>
        </w:tc>
        <w:tc>
          <w:tcPr>
            <w:tcW w:w="1843" w:type="dxa"/>
            <w:noWrap/>
          </w:tcPr>
          <w:p w14:paraId="5EF12BAA" w14:textId="77777777" w:rsidR="00C90D0C" w:rsidRPr="001332C1" w:rsidRDefault="00C90D0C" w:rsidP="00C90D0C">
            <w:pPr>
              <w:rPr>
                <w:rFonts w:ascii="Computer modern" w:hAnsi="Computer modern"/>
              </w:rPr>
            </w:pPr>
            <w:r w:rsidRPr="001332C1">
              <w:rPr>
                <w:rFonts w:ascii="Computer modern" w:hAnsi="Computer modern"/>
              </w:rPr>
              <w:t xml:space="preserve">59 (56 – 62) </w:t>
            </w:r>
            <w:r w:rsidRPr="001332C1">
              <w:rPr>
                <w:rFonts w:ascii="Computer modern" w:hAnsi="Computer modern"/>
                <w:vertAlign w:val="superscript"/>
              </w:rPr>
              <w:t>A</w:t>
            </w:r>
          </w:p>
        </w:tc>
        <w:tc>
          <w:tcPr>
            <w:tcW w:w="1701" w:type="dxa"/>
            <w:noWrap/>
          </w:tcPr>
          <w:p w14:paraId="65250B06" w14:textId="77777777" w:rsidR="00C90D0C" w:rsidRPr="001332C1" w:rsidRDefault="00C90D0C" w:rsidP="00C90D0C">
            <w:pPr>
              <w:rPr>
                <w:rFonts w:ascii="Computer modern" w:hAnsi="Computer modern"/>
              </w:rPr>
            </w:pPr>
            <w:r w:rsidRPr="001332C1">
              <w:rPr>
                <w:rFonts w:ascii="Computer modern" w:hAnsi="Computer modern"/>
              </w:rPr>
              <w:t xml:space="preserve">87 (81 - 93) </w:t>
            </w:r>
            <w:r w:rsidRPr="001332C1">
              <w:rPr>
                <w:rFonts w:ascii="Computer modern" w:hAnsi="Computer modern"/>
                <w:vertAlign w:val="superscript"/>
              </w:rPr>
              <w:t>B</w:t>
            </w:r>
          </w:p>
        </w:tc>
      </w:tr>
      <w:tr w:rsidR="00C90D0C" w:rsidRPr="001332C1" w14:paraId="20019ADD" w14:textId="77777777" w:rsidTr="00C90D0C">
        <w:trPr>
          <w:trHeight w:val="255"/>
        </w:trPr>
        <w:tc>
          <w:tcPr>
            <w:tcW w:w="2235" w:type="dxa"/>
            <w:noWrap/>
          </w:tcPr>
          <w:p w14:paraId="71C3D45B" w14:textId="77777777" w:rsidR="00C90D0C" w:rsidRPr="001332C1" w:rsidRDefault="00C90D0C" w:rsidP="00C90D0C">
            <w:pPr>
              <w:rPr>
                <w:rFonts w:ascii="Computer modern" w:hAnsi="Computer modern"/>
              </w:rPr>
            </w:pPr>
            <w:r w:rsidRPr="001332C1">
              <w:rPr>
                <w:rFonts w:ascii="Computer modern" w:hAnsi="Computer modern"/>
              </w:rPr>
              <w:t xml:space="preserve"> (300 stems</w:t>
            </w:r>
            <w:r w:rsidRPr="001332C1">
              <w:rPr>
                <w:rFonts w:ascii="Computer modern" w:hAnsi="Computer modern"/>
                <w:vertAlign w:val="superscript"/>
              </w:rPr>
              <w:t>-1</w:t>
            </w:r>
            <w:r w:rsidRPr="001332C1">
              <w:rPr>
                <w:rFonts w:ascii="Computer modern" w:hAnsi="Computer modern"/>
              </w:rPr>
              <w:t xml:space="preserve">)                           </w:t>
            </w:r>
          </w:p>
        </w:tc>
        <w:tc>
          <w:tcPr>
            <w:tcW w:w="1842" w:type="dxa"/>
          </w:tcPr>
          <w:p w14:paraId="00B6A2B2" w14:textId="77777777" w:rsidR="00C90D0C" w:rsidRPr="001332C1" w:rsidRDefault="00C90D0C" w:rsidP="00C90D0C">
            <w:pPr>
              <w:rPr>
                <w:rFonts w:ascii="Computer modern" w:hAnsi="Computer modern"/>
              </w:rPr>
            </w:pPr>
            <w:r w:rsidRPr="001332C1">
              <w:rPr>
                <w:rFonts w:ascii="Computer modern" w:hAnsi="Computer modern"/>
              </w:rPr>
              <w:t xml:space="preserve">72 (68 – 75) </w:t>
            </w:r>
            <w:r w:rsidRPr="001332C1">
              <w:rPr>
                <w:rFonts w:ascii="Computer modern" w:hAnsi="Computer modern"/>
                <w:vertAlign w:val="superscript"/>
              </w:rPr>
              <w:t>B</w:t>
            </w:r>
          </w:p>
        </w:tc>
        <w:tc>
          <w:tcPr>
            <w:tcW w:w="1843" w:type="dxa"/>
            <w:noWrap/>
          </w:tcPr>
          <w:p w14:paraId="798C2F0C" w14:textId="77777777" w:rsidR="00C90D0C" w:rsidRPr="001332C1" w:rsidRDefault="00C90D0C" w:rsidP="00C90D0C">
            <w:pPr>
              <w:rPr>
                <w:rFonts w:ascii="Computer modern" w:hAnsi="Computer modern"/>
              </w:rPr>
            </w:pPr>
            <w:r w:rsidRPr="001332C1">
              <w:rPr>
                <w:rFonts w:ascii="Computer modern" w:hAnsi="Computer modern"/>
              </w:rPr>
              <w:t xml:space="preserve">54 (51 – 56) </w:t>
            </w:r>
            <w:r w:rsidRPr="001332C1">
              <w:rPr>
                <w:rFonts w:ascii="Computer modern" w:hAnsi="Computer modern"/>
                <w:vertAlign w:val="superscript"/>
              </w:rPr>
              <w:t>A</w:t>
            </w:r>
          </w:p>
        </w:tc>
        <w:tc>
          <w:tcPr>
            <w:tcW w:w="1701" w:type="dxa"/>
            <w:noWrap/>
          </w:tcPr>
          <w:p w14:paraId="11F5DBE5" w14:textId="77777777" w:rsidR="00C90D0C" w:rsidRPr="001332C1" w:rsidRDefault="00C90D0C" w:rsidP="00C90D0C">
            <w:pPr>
              <w:rPr>
                <w:rFonts w:ascii="Computer modern" w:hAnsi="Computer modern"/>
              </w:rPr>
            </w:pPr>
            <w:r w:rsidRPr="001332C1">
              <w:rPr>
                <w:rFonts w:ascii="Computer modern" w:hAnsi="Computer modern"/>
              </w:rPr>
              <w:t xml:space="preserve">71 (66 - 75) </w:t>
            </w:r>
            <w:r w:rsidRPr="001332C1">
              <w:rPr>
                <w:rFonts w:ascii="Computer modern" w:hAnsi="Computer modern"/>
                <w:vertAlign w:val="superscript"/>
              </w:rPr>
              <w:t>B</w:t>
            </w:r>
          </w:p>
        </w:tc>
      </w:tr>
      <w:tr w:rsidR="00C90D0C" w:rsidRPr="001332C1" w14:paraId="051F9F19" w14:textId="77777777" w:rsidTr="00C90D0C">
        <w:trPr>
          <w:trHeight w:val="255"/>
        </w:trPr>
        <w:tc>
          <w:tcPr>
            <w:tcW w:w="2235" w:type="dxa"/>
            <w:noWrap/>
            <w:hideMark/>
          </w:tcPr>
          <w:p w14:paraId="789ECC60" w14:textId="77777777" w:rsidR="00C90D0C" w:rsidRPr="001332C1" w:rsidRDefault="00C90D0C" w:rsidP="00C90D0C">
            <w:pPr>
              <w:rPr>
                <w:rFonts w:ascii="Computer modern" w:hAnsi="Computer modern"/>
              </w:rPr>
            </w:pPr>
            <w:r w:rsidRPr="001332C1">
              <w:rPr>
                <w:rFonts w:ascii="Computer modern" w:hAnsi="Computer modern"/>
              </w:rPr>
              <w:t>Family richness (ha</w:t>
            </w:r>
            <w:r w:rsidRPr="001332C1">
              <w:rPr>
                <w:rFonts w:ascii="Computer modern" w:hAnsi="Computer modern"/>
                <w:vertAlign w:val="superscript"/>
              </w:rPr>
              <w:t>-1</w:t>
            </w:r>
            <w:r w:rsidRPr="001332C1">
              <w:rPr>
                <w:rFonts w:ascii="Computer modern" w:hAnsi="Computer modern"/>
              </w:rPr>
              <w:t>)</w:t>
            </w:r>
          </w:p>
        </w:tc>
        <w:tc>
          <w:tcPr>
            <w:tcW w:w="1842" w:type="dxa"/>
          </w:tcPr>
          <w:p w14:paraId="7F1372A3" w14:textId="77777777" w:rsidR="00C90D0C" w:rsidRPr="001332C1" w:rsidRDefault="00C90D0C" w:rsidP="00C90D0C">
            <w:pPr>
              <w:rPr>
                <w:rFonts w:ascii="Computer modern" w:hAnsi="Computer modern"/>
              </w:rPr>
            </w:pPr>
            <w:r w:rsidRPr="001332C1">
              <w:rPr>
                <w:rFonts w:ascii="Computer modern" w:hAnsi="Computer modern"/>
              </w:rPr>
              <w:t xml:space="preserve">38 (37 – 39) </w:t>
            </w:r>
            <w:r w:rsidRPr="001332C1">
              <w:rPr>
                <w:rFonts w:ascii="Computer modern" w:hAnsi="Computer modern"/>
                <w:vertAlign w:val="superscript"/>
              </w:rPr>
              <w:t>B</w:t>
            </w:r>
          </w:p>
        </w:tc>
        <w:tc>
          <w:tcPr>
            <w:tcW w:w="1843" w:type="dxa"/>
            <w:noWrap/>
            <w:hideMark/>
          </w:tcPr>
          <w:p w14:paraId="2821C97B"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28 (27 – 28) </w:t>
            </w:r>
            <w:r w:rsidRPr="001332C1">
              <w:rPr>
                <w:rFonts w:ascii="Computer modern" w:hAnsi="Computer modern"/>
                <w:vertAlign w:val="superscript"/>
              </w:rPr>
              <w:t>A</w:t>
            </w:r>
          </w:p>
        </w:tc>
        <w:tc>
          <w:tcPr>
            <w:tcW w:w="1701" w:type="dxa"/>
            <w:noWrap/>
            <w:hideMark/>
          </w:tcPr>
          <w:p w14:paraId="333B4DAC"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40 (38 - 42) </w:t>
            </w:r>
            <w:r w:rsidRPr="001332C1">
              <w:rPr>
                <w:rFonts w:ascii="Computer modern" w:hAnsi="Computer modern"/>
                <w:vertAlign w:val="superscript"/>
              </w:rPr>
              <w:t>B</w:t>
            </w:r>
          </w:p>
        </w:tc>
      </w:tr>
      <w:tr w:rsidR="00C90D0C" w:rsidRPr="001332C1" w14:paraId="6061FAA4" w14:textId="77777777" w:rsidTr="00C90D0C">
        <w:trPr>
          <w:trHeight w:val="255"/>
        </w:trPr>
        <w:tc>
          <w:tcPr>
            <w:tcW w:w="2235" w:type="dxa"/>
            <w:tcBorders>
              <w:bottom w:val="single" w:sz="4" w:space="0" w:color="auto"/>
            </w:tcBorders>
            <w:noWrap/>
          </w:tcPr>
          <w:p w14:paraId="29272CDE" w14:textId="77777777" w:rsidR="00C90D0C" w:rsidRPr="001332C1" w:rsidRDefault="00C90D0C" w:rsidP="00C90D0C">
            <w:pPr>
              <w:rPr>
                <w:rFonts w:ascii="Computer modern" w:hAnsi="Computer modern"/>
              </w:rPr>
            </w:pPr>
            <w:r w:rsidRPr="001332C1">
              <w:rPr>
                <w:rFonts w:ascii="Computer modern" w:hAnsi="Computer modern"/>
              </w:rPr>
              <w:t>(300 stems</w:t>
            </w:r>
            <w:r w:rsidRPr="001332C1">
              <w:rPr>
                <w:rFonts w:ascii="Computer modern" w:hAnsi="Computer modern"/>
                <w:vertAlign w:val="superscript"/>
              </w:rPr>
              <w:t>-1</w:t>
            </w:r>
            <w:r w:rsidRPr="001332C1">
              <w:rPr>
                <w:rFonts w:ascii="Computer modern" w:hAnsi="Computer modern"/>
              </w:rPr>
              <w:t xml:space="preserve">)                            </w:t>
            </w:r>
          </w:p>
        </w:tc>
        <w:tc>
          <w:tcPr>
            <w:tcW w:w="1842" w:type="dxa"/>
            <w:tcBorders>
              <w:bottom w:val="single" w:sz="4" w:space="0" w:color="auto"/>
            </w:tcBorders>
          </w:tcPr>
          <w:p w14:paraId="5EF10F9F" w14:textId="77777777" w:rsidR="00C90D0C" w:rsidRPr="001332C1" w:rsidRDefault="00C90D0C" w:rsidP="00C90D0C">
            <w:pPr>
              <w:rPr>
                <w:rFonts w:ascii="Computer modern" w:hAnsi="Computer modern"/>
              </w:rPr>
            </w:pPr>
            <w:r w:rsidRPr="001332C1">
              <w:rPr>
                <w:rFonts w:ascii="Computer modern" w:hAnsi="Computer modern"/>
              </w:rPr>
              <w:t xml:space="preserve">33 (32 – 34) </w:t>
            </w:r>
            <w:r w:rsidRPr="001332C1">
              <w:rPr>
                <w:rFonts w:ascii="Computer modern" w:hAnsi="Computer modern"/>
                <w:vertAlign w:val="superscript"/>
              </w:rPr>
              <w:t>B</w:t>
            </w:r>
          </w:p>
        </w:tc>
        <w:tc>
          <w:tcPr>
            <w:tcW w:w="1843" w:type="dxa"/>
            <w:tcBorders>
              <w:bottom w:val="single" w:sz="4" w:space="0" w:color="auto"/>
            </w:tcBorders>
            <w:noWrap/>
          </w:tcPr>
          <w:p w14:paraId="60F131D5"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26 (25 – 27) </w:t>
            </w:r>
            <w:r w:rsidRPr="001332C1">
              <w:rPr>
                <w:rFonts w:ascii="Computer modern" w:hAnsi="Computer modern"/>
                <w:vertAlign w:val="superscript"/>
              </w:rPr>
              <w:t>A</w:t>
            </w:r>
          </w:p>
        </w:tc>
        <w:tc>
          <w:tcPr>
            <w:tcW w:w="1701" w:type="dxa"/>
            <w:tcBorders>
              <w:bottom w:val="single" w:sz="4" w:space="0" w:color="auto"/>
            </w:tcBorders>
            <w:noWrap/>
          </w:tcPr>
          <w:p w14:paraId="2011A7E0" w14:textId="77777777" w:rsidR="00C90D0C" w:rsidRPr="001332C1" w:rsidRDefault="00C90D0C" w:rsidP="00C90D0C">
            <w:pPr>
              <w:rPr>
                <w:rFonts w:ascii="Computer modern" w:hAnsi="Computer modern"/>
                <w:vertAlign w:val="superscript"/>
              </w:rPr>
            </w:pPr>
            <w:r w:rsidRPr="001332C1">
              <w:rPr>
                <w:rFonts w:ascii="Computer modern" w:hAnsi="Computer modern"/>
              </w:rPr>
              <w:t xml:space="preserve">35 (34 - 37) </w:t>
            </w:r>
            <w:r w:rsidRPr="001332C1">
              <w:rPr>
                <w:rFonts w:ascii="Computer modern" w:hAnsi="Computer modern"/>
                <w:vertAlign w:val="superscript"/>
              </w:rPr>
              <w:t>B</w:t>
            </w:r>
          </w:p>
        </w:tc>
      </w:tr>
    </w:tbl>
    <w:p w14:paraId="29D93D3F" w14:textId="77777777" w:rsidR="00C90D0C" w:rsidRPr="001332C1" w:rsidRDefault="00C90D0C" w:rsidP="00C90D0C">
      <w:pPr>
        <w:rPr>
          <w:rFonts w:ascii="Computer modern" w:hAnsi="Computer modern"/>
          <w:b/>
        </w:rPr>
      </w:pPr>
    </w:p>
    <w:p w14:paraId="0E0F614C" w14:textId="77777777" w:rsidR="00C90D0C" w:rsidRPr="001332C1" w:rsidRDefault="00C90D0C" w:rsidP="008239A9">
      <w:pPr>
        <w:rPr>
          <w:rFonts w:ascii="Computer modern" w:hAnsi="Computer modern"/>
        </w:rPr>
      </w:pPr>
    </w:p>
    <w:p w14:paraId="7F14580E" w14:textId="77777777" w:rsidR="00684388" w:rsidRPr="001332C1" w:rsidRDefault="00684388" w:rsidP="008239A9">
      <w:pPr>
        <w:rPr>
          <w:rFonts w:ascii="Computer modern" w:hAnsi="Computer modern"/>
        </w:rPr>
      </w:pPr>
    </w:p>
    <w:p w14:paraId="4A82FACF" w14:textId="77777777" w:rsidR="00684388" w:rsidRPr="001332C1" w:rsidRDefault="00684388" w:rsidP="008239A9">
      <w:pPr>
        <w:rPr>
          <w:rFonts w:ascii="Computer modern" w:hAnsi="Computer modern"/>
        </w:rPr>
      </w:pPr>
    </w:p>
    <w:p w14:paraId="1DDCBC6E" w14:textId="77777777" w:rsidR="00684388" w:rsidRPr="001332C1" w:rsidRDefault="00684388" w:rsidP="008239A9">
      <w:pPr>
        <w:rPr>
          <w:rFonts w:ascii="Computer modern" w:hAnsi="Computer modern"/>
        </w:rPr>
      </w:pPr>
    </w:p>
    <w:p w14:paraId="38358AA6" w14:textId="77777777" w:rsidR="00684388" w:rsidRPr="001332C1" w:rsidRDefault="00684388" w:rsidP="008239A9">
      <w:pPr>
        <w:rPr>
          <w:rFonts w:ascii="Computer modern" w:hAnsi="Computer modern"/>
        </w:rPr>
      </w:pPr>
    </w:p>
    <w:p w14:paraId="7914CF1A" w14:textId="77777777" w:rsidR="00684388" w:rsidRPr="001332C1" w:rsidRDefault="00684388" w:rsidP="008239A9">
      <w:pPr>
        <w:rPr>
          <w:rFonts w:ascii="Computer modern" w:hAnsi="Computer modern"/>
        </w:rPr>
      </w:pPr>
    </w:p>
    <w:p w14:paraId="2E5A1F9E" w14:textId="77777777" w:rsidR="00684388" w:rsidRPr="001332C1" w:rsidRDefault="00684388" w:rsidP="008239A9">
      <w:pPr>
        <w:rPr>
          <w:rFonts w:ascii="Computer modern" w:hAnsi="Computer modern"/>
        </w:rPr>
      </w:pPr>
    </w:p>
    <w:p w14:paraId="32AF518E" w14:textId="77777777" w:rsidR="00684388" w:rsidRPr="001332C1" w:rsidRDefault="00684388" w:rsidP="008239A9">
      <w:pPr>
        <w:rPr>
          <w:rFonts w:ascii="Computer modern" w:hAnsi="Computer modern"/>
        </w:rPr>
      </w:pPr>
    </w:p>
    <w:p w14:paraId="0F219EA6" w14:textId="77777777" w:rsidR="00277A2A" w:rsidRPr="001332C1" w:rsidRDefault="00277A2A" w:rsidP="008239A9">
      <w:pPr>
        <w:rPr>
          <w:rFonts w:ascii="Computer modern" w:hAnsi="Computer modern"/>
        </w:rPr>
      </w:pPr>
    </w:p>
    <w:p w14:paraId="70B10E48" w14:textId="77777777" w:rsidR="00277A2A" w:rsidRPr="001332C1" w:rsidRDefault="00277A2A" w:rsidP="008239A9">
      <w:pPr>
        <w:rPr>
          <w:rFonts w:ascii="Computer modern" w:hAnsi="Computer modern"/>
        </w:rPr>
      </w:pPr>
    </w:p>
    <w:p w14:paraId="30EDF4C9" w14:textId="77777777" w:rsidR="00277A2A" w:rsidRPr="001332C1" w:rsidRDefault="00277A2A" w:rsidP="008239A9">
      <w:pPr>
        <w:rPr>
          <w:rFonts w:ascii="Computer modern" w:hAnsi="Computer modern"/>
        </w:rPr>
      </w:pPr>
    </w:p>
    <w:p w14:paraId="740CE2D1" w14:textId="77777777" w:rsidR="00277A2A" w:rsidRPr="001332C1" w:rsidRDefault="00277A2A" w:rsidP="008239A9">
      <w:pPr>
        <w:rPr>
          <w:rFonts w:ascii="Computer modern" w:hAnsi="Computer modern"/>
        </w:rPr>
      </w:pPr>
    </w:p>
    <w:p w14:paraId="0FB663BC" w14:textId="77777777" w:rsidR="00277A2A" w:rsidRPr="001332C1" w:rsidRDefault="00277A2A" w:rsidP="008239A9">
      <w:pPr>
        <w:rPr>
          <w:rFonts w:ascii="Computer modern" w:hAnsi="Computer modern"/>
        </w:rPr>
      </w:pPr>
    </w:p>
    <w:p w14:paraId="285495C8" w14:textId="77777777" w:rsidR="00277A2A" w:rsidRPr="001332C1" w:rsidRDefault="00277A2A" w:rsidP="008239A9">
      <w:pPr>
        <w:rPr>
          <w:rFonts w:ascii="Computer modern" w:hAnsi="Computer modern"/>
        </w:rPr>
      </w:pPr>
    </w:p>
    <w:p w14:paraId="4BBB1572" w14:textId="77777777" w:rsidR="00277A2A" w:rsidRPr="001332C1" w:rsidRDefault="00277A2A" w:rsidP="008239A9">
      <w:pPr>
        <w:rPr>
          <w:rFonts w:ascii="Computer modern" w:hAnsi="Computer modern"/>
        </w:rPr>
      </w:pPr>
    </w:p>
    <w:p w14:paraId="17B66E0B" w14:textId="77777777" w:rsidR="00277A2A" w:rsidRPr="001332C1" w:rsidRDefault="00277A2A" w:rsidP="008239A9">
      <w:pPr>
        <w:rPr>
          <w:rFonts w:ascii="Computer modern" w:hAnsi="Computer modern"/>
        </w:rPr>
      </w:pPr>
    </w:p>
    <w:p w14:paraId="358CA32B" w14:textId="77777777" w:rsidR="00E9522C" w:rsidRPr="001332C1" w:rsidRDefault="00E9522C" w:rsidP="008239A9">
      <w:pPr>
        <w:rPr>
          <w:rFonts w:ascii="Computer modern" w:hAnsi="Computer modern"/>
        </w:rPr>
      </w:pPr>
    </w:p>
    <w:p w14:paraId="7B451E7A" w14:textId="77777777" w:rsidR="00E9522C" w:rsidRPr="001332C1" w:rsidRDefault="00E9522C" w:rsidP="008239A9">
      <w:pPr>
        <w:rPr>
          <w:rFonts w:ascii="Computer modern" w:hAnsi="Computer modern"/>
        </w:rPr>
      </w:pPr>
    </w:p>
    <w:p w14:paraId="0AD88CEE" w14:textId="16AABF8B" w:rsidR="00C90D0C" w:rsidRPr="001332C1" w:rsidRDefault="00C90D0C" w:rsidP="00C90D0C">
      <w:pPr>
        <w:rPr>
          <w:rFonts w:ascii="Computer modern" w:hAnsi="Computer modern"/>
        </w:rPr>
      </w:pPr>
      <w:r w:rsidRPr="001332C1">
        <w:rPr>
          <w:rFonts w:ascii="Computer modern" w:hAnsi="Computer modern"/>
          <w:b/>
        </w:rPr>
        <w:lastRenderedPageBreak/>
        <w:t xml:space="preserve">Table </w:t>
      </w:r>
      <w:r w:rsidR="00FE6804" w:rsidRPr="001332C1">
        <w:rPr>
          <w:rFonts w:ascii="Computer modern" w:hAnsi="Computer modern"/>
          <w:b/>
        </w:rPr>
        <w:t>3</w:t>
      </w:r>
      <w:r w:rsidRPr="001332C1">
        <w:rPr>
          <w:rFonts w:ascii="Computer modern" w:hAnsi="Computer modern"/>
          <w:b/>
        </w:rPr>
        <w:t xml:space="preserve">. </w:t>
      </w:r>
      <w:r w:rsidRPr="001332C1">
        <w:rPr>
          <w:rFonts w:ascii="Computer modern" w:hAnsi="Computer modern"/>
        </w:rPr>
        <w:t xml:space="preserve">Correlations (Kendall’s τ) between carbon and tree diversity in South America (n = 158 plots), Africa (n = 162) and Asia (n = 40). Power analysis was used to estimate the minimum effect size (presented as both τ and Pearson’s </w:t>
      </w:r>
      <w:proofErr w:type="gramStart"/>
      <w:r w:rsidRPr="001332C1">
        <w:rPr>
          <w:rFonts w:ascii="Computer modern" w:hAnsi="Computer modern"/>
          <w:i/>
        </w:rPr>
        <w:t xml:space="preserve">r </w:t>
      </w:r>
      <w:r w:rsidRPr="001332C1">
        <w:rPr>
          <w:rFonts w:ascii="Computer modern" w:hAnsi="Computer modern"/>
        </w:rPr>
        <w:t>)</w:t>
      </w:r>
      <w:proofErr w:type="gramEnd"/>
      <w:r w:rsidRPr="001332C1">
        <w:rPr>
          <w:rFonts w:ascii="Computer modern" w:hAnsi="Computer modern"/>
        </w:rPr>
        <w:t xml:space="preserve"> detectable with 80% power.  Correlations with taxon richness per 300 stems are shown in parentheses.</w:t>
      </w:r>
      <w:r w:rsidR="00F1637E" w:rsidRPr="001332C1">
        <w:rPr>
          <w:rFonts w:ascii="Computer modern" w:hAnsi="Computer modern"/>
        </w:rPr>
        <w:t xml:space="preserve"> Correlations with other diversity metrics shown in Supplementary Tabl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2"/>
        <w:gridCol w:w="992"/>
        <w:gridCol w:w="1276"/>
        <w:gridCol w:w="992"/>
        <w:gridCol w:w="992"/>
        <w:gridCol w:w="993"/>
      </w:tblGrid>
      <w:tr w:rsidR="00C90D0C" w:rsidRPr="001332C1" w14:paraId="4388B8CA" w14:textId="77777777" w:rsidTr="00C90D0C">
        <w:trPr>
          <w:trHeight w:val="394"/>
        </w:trPr>
        <w:tc>
          <w:tcPr>
            <w:tcW w:w="1668" w:type="dxa"/>
            <w:tcBorders>
              <w:top w:val="single" w:sz="4" w:space="0" w:color="auto"/>
            </w:tcBorders>
            <w:noWrap/>
            <w:hideMark/>
          </w:tcPr>
          <w:p w14:paraId="30A33FDB" w14:textId="77777777" w:rsidR="00C90D0C" w:rsidRPr="001332C1" w:rsidRDefault="00C90D0C" w:rsidP="00C90D0C">
            <w:pPr>
              <w:rPr>
                <w:rFonts w:ascii="Computer modern" w:hAnsi="Computer modern"/>
              </w:rPr>
            </w:pPr>
            <w:r w:rsidRPr="001332C1">
              <w:rPr>
                <w:rFonts w:ascii="Computer modern" w:hAnsi="Computer modern"/>
              </w:rPr>
              <w:t>Diversity metric</w:t>
            </w:r>
          </w:p>
        </w:tc>
        <w:tc>
          <w:tcPr>
            <w:tcW w:w="1984" w:type="dxa"/>
            <w:gridSpan w:val="2"/>
            <w:tcBorders>
              <w:top w:val="single" w:sz="4" w:space="0" w:color="auto"/>
            </w:tcBorders>
            <w:noWrap/>
            <w:hideMark/>
          </w:tcPr>
          <w:p w14:paraId="01D593A6" w14:textId="77777777" w:rsidR="00C90D0C" w:rsidRPr="001332C1" w:rsidRDefault="00C90D0C" w:rsidP="00C90D0C">
            <w:pPr>
              <w:rPr>
                <w:rFonts w:ascii="Computer modern" w:hAnsi="Computer modern"/>
              </w:rPr>
            </w:pPr>
            <w:r w:rsidRPr="001332C1">
              <w:rPr>
                <w:rFonts w:ascii="Computer modern" w:hAnsi="Computer modern"/>
              </w:rPr>
              <w:t>South America</w:t>
            </w:r>
          </w:p>
        </w:tc>
        <w:tc>
          <w:tcPr>
            <w:tcW w:w="2268" w:type="dxa"/>
            <w:gridSpan w:val="2"/>
            <w:tcBorders>
              <w:top w:val="single" w:sz="4" w:space="0" w:color="auto"/>
            </w:tcBorders>
            <w:noWrap/>
            <w:hideMark/>
          </w:tcPr>
          <w:p w14:paraId="798DE7AC" w14:textId="77777777" w:rsidR="00C90D0C" w:rsidRPr="001332C1" w:rsidRDefault="00C90D0C" w:rsidP="00C90D0C">
            <w:pPr>
              <w:rPr>
                <w:rFonts w:ascii="Computer modern" w:hAnsi="Computer modern"/>
              </w:rPr>
            </w:pPr>
            <w:r w:rsidRPr="001332C1">
              <w:rPr>
                <w:rFonts w:ascii="Computer modern" w:hAnsi="Computer modern"/>
              </w:rPr>
              <w:t>Africa</w:t>
            </w:r>
          </w:p>
        </w:tc>
        <w:tc>
          <w:tcPr>
            <w:tcW w:w="1985" w:type="dxa"/>
            <w:gridSpan w:val="2"/>
            <w:tcBorders>
              <w:top w:val="single" w:sz="4" w:space="0" w:color="auto"/>
            </w:tcBorders>
            <w:noWrap/>
            <w:hideMark/>
          </w:tcPr>
          <w:p w14:paraId="53FD9D4F" w14:textId="77777777" w:rsidR="00C90D0C" w:rsidRPr="001332C1" w:rsidRDefault="00C90D0C" w:rsidP="00C90D0C">
            <w:pPr>
              <w:rPr>
                <w:rFonts w:ascii="Computer modern" w:hAnsi="Computer modern"/>
              </w:rPr>
            </w:pPr>
            <w:r w:rsidRPr="001332C1">
              <w:rPr>
                <w:rFonts w:ascii="Computer modern" w:hAnsi="Computer modern"/>
              </w:rPr>
              <w:t>Asia</w:t>
            </w:r>
          </w:p>
        </w:tc>
      </w:tr>
      <w:tr w:rsidR="00C90D0C" w:rsidRPr="001332C1" w14:paraId="4F532D37" w14:textId="77777777" w:rsidTr="00C90D0C">
        <w:trPr>
          <w:trHeight w:val="315"/>
        </w:trPr>
        <w:tc>
          <w:tcPr>
            <w:tcW w:w="1668" w:type="dxa"/>
            <w:tcBorders>
              <w:bottom w:val="single" w:sz="4" w:space="0" w:color="auto"/>
            </w:tcBorders>
            <w:noWrap/>
            <w:hideMark/>
          </w:tcPr>
          <w:p w14:paraId="6F25F618" w14:textId="77777777" w:rsidR="00C90D0C" w:rsidRPr="001332C1" w:rsidRDefault="00C90D0C" w:rsidP="00C90D0C">
            <w:pPr>
              <w:rPr>
                <w:rFonts w:ascii="Computer modern" w:hAnsi="Computer modern"/>
              </w:rPr>
            </w:pPr>
            <w:r w:rsidRPr="001332C1">
              <w:rPr>
                <w:rFonts w:ascii="Computer modern" w:hAnsi="Computer modern"/>
              </w:rPr>
              <w:t> </w:t>
            </w:r>
          </w:p>
        </w:tc>
        <w:tc>
          <w:tcPr>
            <w:tcW w:w="992" w:type="dxa"/>
            <w:tcBorders>
              <w:bottom w:val="single" w:sz="4" w:space="0" w:color="auto"/>
            </w:tcBorders>
            <w:noWrap/>
            <w:hideMark/>
          </w:tcPr>
          <w:p w14:paraId="1E5EF952" w14:textId="77777777" w:rsidR="00C90D0C" w:rsidRPr="001332C1" w:rsidRDefault="00C90D0C" w:rsidP="00C90D0C">
            <w:pPr>
              <w:rPr>
                <w:rFonts w:ascii="Computer modern" w:hAnsi="Computer modern"/>
              </w:rPr>
            </w:pPr>
            <w:r w:rsidRPr="001332C1">
              <w:rPr>
                <w:rFonts w:ascii="Computer modern" w:hAnsi="Computer modern"/>
              </w:rPr>
              <w:t>τ</w:t>
            </w:r>
          </w:p>
        </w:tc>
        <w:tc>
          <w:tcPr>
            <w:tcW w:w="992" w:type="dxa"/>
            <w:tcBorders>
              <w:bottom w:val="single" w:sz="4" w:space="0" w:color="auto"/>
            </w:tcBorders>
            <w:noWrap/>
            <w:hideMark/>
          </w:tcPr>
          <w:p w14:paraId="3C8F8958" w14:textId="2484D30C" w:rsidR="00C90D0C" w:rsidRPr="001332C1" w:rsidRDefault="00C90D0C" w:rsidP="00C90D0C">
            <w:pPr>
              <w:rPr>
                <w:rFonts w:ascii="Computer modern" w:hAnsi="Computer modern"/>
                <w:i/>
              </w:rPr>
            </w:pPr>
            <w:r w:rsidRPr="001332C1">
              <w:rPr>
                <w:rFonts w:ascii="Computer modern" w:hAnsi="Computer modern"/>
                <w:i/>
              </w:rPr>
              <w:t>P</w:t>
            </w:r>
            <w:r w:rsidR="00201A07" w:rsidRPr="001332C1">
              <w:rPr>
                <w:rFonts w:ascii="Computer modern" w:hAnsi="Computer modern"/>
                <w:i/>
              </w:rPr>
              <w:t>-value</w:t>
            </w:r>
          </w:p>
        </w:tc>
        <w:tc>
          <w:tcPr>
            <w:tcW w:w="1276" w:type="dxa"/>
            <w:tcBorders>
              <w:bottom w:val="single" w:sz="4" w:space="0" w:color="auto"/>
            </w:tcBorders>
            <w:noWrap/>
            <w:hideMark/>
          </w:tcPr>
          <w:p w14:paraId="6994C48A" w14:textId="77777777" w:rsidR="00C90D0C" w:rsidRPr="001332C1" w:rsidRDefault="00C90D0C" w:rsidP="00C90D0C">
            <w:pPr>
              <w:rPr>
                <w:rFonts w:ascii="Computer modern" w:hAnsi="Computer modern"/>
              </w:rPr>
            </w:pPr>
            <w:r w:rsidRPr="001332C1">
              <w:rPr>
                <w:rFonts w:ascii="Computer modern" w:hAnsi="Computer modern"/>
              </w:rPr>
              <w:t>τ</w:t>
            </w:r>
          </w:p>
        </w:tc>
        <w:tc>
          <w:tcPr>
            <w:tcW w:w="992" w:type="dxa"/>
            <w:tcBorders>
              <w:bottom w:val="single" w:sz="4" w:space="0" w:color="auto"/>
            </w:tcBorders>
            <w:noWrap/>
            <w:hideMark/>
          </w:tcPr>
          <w:p w14:paraId="0B44DE98" w14:textId="434D9927" w:rsidR="00C90D0C" w:rsidRPr="001332C1" w:rsidRDefault="00C90D0C" w:rsidP="00C90D0C">
            <w:pPr>
              <w:rPr>
                <w:rFonts w:ascii="Computer modern" w:hAnsi="Computer modern"/>
                <w:i/>
              </w:rPr>
            </w:pPr>
            <w:r w:rsidRPr="001332C1">
              <w:rPr>
                <w:rFonts w:ascii="Computer modern" w:hAnsi="Computer modern"/>
                <w:i/>
              </w:rPr>
              <w:t>P</w:t>
            </w:r>
            <w:r w:rsidR="00201A07" w:rsidRPr="001332C1">
              <w:rPr>
                <w:rFonts w:ascii="Computer modern" w:hAnsi="Computer modern"/>
                <w:i/>
              </w:rPr>
              <w:t>-value</w:t>
            </w:r>
          </w:p>
        </w:tc>
        <w:tc>
          <w:tcPr>
            <w:tcW w:w="992" w:type="dxa"/>
            <w:tcBorders>
              <w:bottom w:val="single" w:sz="4" w:space="0" w:color="auto"/>
            </w:tcBorders>
            <w:noWrap/>
            <w:hideMark/>
          </w:tcPr>
          <w:p w14:paraId="6C1C1561" w14:textId="77777777" w:rsidR="00C90D0C" w:rsidRPr="001332C1" w:rsidRDefault="00C90D0C" w:rsidP="00C90D0C">
            <w:pPr>
              <w:rPr>
                <w:rFonts w:ascii="Computer modern" w:hAnsi="Computer modern"/>
              </w:rPr>
            </w:pPr>
            <w:r w:rsidRPr="001332C1">
              <w:rPr>
                <w:rFonts w:ascii="Computer modern" w:hAnsi="Computer modern"/>
              </w:rPr>
              <w:t>τ</w:t>
            </w:r>
          </w:p>
        </w:tc>
        <w:tc>
          <w:tcPr>
            <w:tcW w:w="993" w:type="dxa"/>
            <w:tcBorders>
              <w:bottom w:val="single" w:sz="4" w:space="0" w:color="auto"/>
            </w:tcBorders>
            <w:noWrap/>
            <w:hideMark/>
          </w:tcPr>
          <w:p w14:paraId="0C6D11DE" w14:textId="12F94AFB" w:rsidR="00C90D0C" w:rsidRPr="001332C1" w:rsidRDefault="00C90D0C" w:rsidP="00C90D0C">
            <w:pPr>
              <w:rPr>
                <w:rFonts w:ascii="Computer modern" w:hAnsi="Computer modern"/>
                <w:i/>
              </w:rPr>
            </w:pPr>
            <w:r w:rsidRPr="001332C1">
              <w:rPr>
                <w:rFonts w:ascii="Computer modern" w:hAnsi="Computer modern"/>
                <w:i/>
              </w:rPr>
              <w:t>P</w:t>
            </w:r>
            <w:r w:rsidR="00201A07" w:rsidRPr="001332C1">
              <w:rPr>
                <w:rFonts w:ascii="Computer modern" w:hAnsi="Computer modern"/>
                <w:i/>
              </w:rPr>
              <w:t>-value</w:t>
            </w:r>
          </w:p>
        </w:tc>
      </w:tr>
      <w:tr w:rsidR="00C90D0C" w:rsidRPr="001332C1" w14:paraId="07F90FB8" w14:textId="77777777" w:rsidTr="00C90D0C">
        <w:trPr>
          <w:trHeight w:val="300"/>
        </w:trPr>
        <w:tc>
          <w:tcPr>
            <w:tcW w:w="1668" w:type="dxa"/>
            <w:tcBorders>
              <w:top w:val="single" w:sz="4" w:space="0" w:color="auto"/>
            </w:tcBorders>
            <w:noWrap/>
            <w:hideMark/>
          </w:tcPr>
          <w:p w14:paraId="44FA8054" w14:textId="77777777" w:rsidR="00C90D0C" w:rsidRPr="001332C1" w:rsidRDefault="00C90D0C" w:rsidP="00C90D0C">
            <w:pPr>
              <w:rPr>
                <w:rFonts w:ascii="Computer modern" w:hAnsi="Computer modern"/>
              </w:rPr>
            </w:pPr>
            <w:r w:rsidRPr="001332C1">
              <w:rPr>
                <w:rFonts w:ascii="Computer modern" w:hAnsi="Computer modern"/>
              </w:rPr>
              <w:t>Fisher’s α</w:t>
            </w:r>
          </w:p>
        </w:tc>
        <w:tc>
          <w:tcPr>
            <w:tcW w:w="992" w:type="dxa"/>
            <w:tcBorders>
              <w:top w:val="single" w:sz="4" w:space="0" w:color="auto"/>
            </w:tcBorders>
            <w:noWrap/>
            <w:hideMark/>
          </w:tcPr>
          <w:p w14:paraId="5919FF30" w14:textId="77777777" w:rsidR="00C90D0C" w:rsidRPr="001332C1" w:rsidRDefault="00C90D0C" w:rsidP="00C90D0C">
            <w:pPr>
              <w:rPr>
                <w:rFonts w:ascii="Computer modern" w:hAnsi="Computer modern"/>
              </w:rPr>
            </w:pPr>
            <w:r w:rsidRPr="001332C1">
              <w:rPr>
                <w:rFonts w:ascii="Computer modern" w:hAnsi="Computer modern"/>
              </w:rPr>
              <w:t>0.083</w:t>
            </w:r>
          </w:p>
        </w:tc>
        <w:tc>
          <w:tcPr>
            <w:tcW w:w="992" w:type="dxa"/>
            <w:tcBorders>
              <w:top w:val="single" w:sz="4" w:space="0" w:color="auto"/>
            </w:tcBorders>
            <w:noWrap/>
            <w:hideMark/>
          </w:tcPr>
          <w:p w14:paraId="555FCB1F" w14:textId="77777777" w:rsidR="00C90D0C" w:rsidRPr="001332C1" w:rsidRDefault="00C90D0C" w:rsidP="00C90D0C">
            <w:pPr>
              <w:rPr>
                <w:rFonts w:ascii="Computer modern" w:hAnsi="Computer modern"/>
              </w:rPr>
            </w:pPr>
            <w:r w:rsidRPr="001332C1">
              <w:rPr>
                <w:rFonts w:ascii="Computer modern" w:hAnsi="Computer modern"/>
              </w:rPr>
              <w:t>0.12</w:t>
            </w:r>
          </w:p>
        </w:tc>
        <w:tc>
          <w:tcPr>
            <w:tcW w:w="1276" w:type="dxa"/>
            <w:tcBorders>
              <w:top w:val="single" w:sz="4" w:space="0" w:color="auto"/>
            </w:tcBorders>
            <w:noWrap/>
            <w:hideMark/>
          </w:tcPr>
          <w:p w14:paraId="570059AC" w14:textId="77777777" w:rsidR="00C90D0C" w:rsidRPr="001332C1" w:rsidRDefault="00C90D0C" w:rsidP="00C90D0C">
            <w:pPr>
              <w:rPr>
                <w:rFonts w:ascii="Computer modern" w:hAnsi="Computer modern"/>
              </w:rPr>
            </w:pPr>
            <w:r w:rsidRPr="001332C1">
              <w:rPr>
                <w:rFonts w:ascii="Computer modern" w:hAnsi="Computer modern"/>
              </w:rPr>
              <w:t>0.012</w:t>
            </w:r>
          </w:p>
        </w:tc>
        <w:tc>
          <w:tcPr>
            <w:tcW w:w="992" w:type="dxa"/>
            <w:tcBorders>
              <w:top w:val="single" w:sz="4" w:space="0" w:color="auto"/>
            </w:tcBorders>
            <w:noWrap/>
            <w:hideMark/>
          </w:tcPr>
          <w:p w14:paraId="437D0D86" w14:textId="77777777" w:rsidR="00C90D0C" w:rsidRPr="001332C1" w:rsidRDefault="00C90D0C" w:rsidP="00C90D0C">
            <w:pPr>
              <w:rPr>
                <w:rFonts w:ascii="Computer modern" w:hAnsi="Computer modern"/>
              </w:rPr>
            </w:pPr>
            <w:r w:rsidRPr="001332C1">
              <w:rPr>
                <w:rFonts w:ascii="Computer modern" w:hAnsi="Computer modern"/>
              </w:rPr>
              <w:t>0.821</w:t>
            </w:r>
          </w:p>
        </w:tc>
        <w:tc>
          <w:tcPr>
            <w:tcW w:w="992" w:type="dxa"/>
            <w:tcBorders>
              <w:top w:val="single" w:sz="4" w:space="0" w:color="auto"/>
            </w:tcBorders>
            <w:noWrap/>
            <w:hideMark/>
          </w:tcPr>
          <w:p w14:paraId="2F7CB90E" w14:textId="77777777" w:rsidR="00C90D0C" w:rsidRPr="001332C1" w:rsidRDefault="00C90D0C" w:rsidP="00C90D0C">
            <w:pPr>
              <w:rPr>
                <w:rFonts w:ascii="Computer modern" w:hAnsi="Computer modern"/>
              </w:rPr>
            </w:pPr>
            <w:r w:rsidRPr="001332C1">
              <w:rPr>
                <w:rFonts w:ascii="Computer modern" w:hAnsi="Computer modern"/>
              </w:rPr>
              <w:t>0.115</w:t>
            </w:r>
          </w:p>
        </w:tc>
        <w:tc>
          <w:tcPr>
            <w:tcW w:w="993" w:type="dxa"/>
            <w:tcBorders>
              <w:top w:val="single" w:sz="4" w:space="0" w:color="auto"/>
            </w:tcBorders>
            <w:noWrap/>
            <w:hideMark/>
          </w:tcPr>
          <w:p w14:paraId="5ED40CB9" w14:textId="77777777" w:rsidR="00C90D0C" w:rsidRPr="001332C1" w:rsidRDefault="00C90D0C" w:rsidP="00C90D0C">
            <w:pPr>
              <w:rPr>
                <w:rFonts w:ascii="Computer modern" w:hAnsi="Computer modern"/>
              </w:rPr>
            </w:pPr>
            <w:r w:rsidRPr="001332C1">
              <w:rPr>
                <w:rFonts w:ascii="Computer modern" w:hAnsi="Computer modern"/>
              </w:rPr>
              <w:t>0.302</w:t>
            </w:r>
          </w:p>
        </w:tc>
      </w:tr>
      <w:tr w:rsidR="00C90D0C" w:rsidRPr="001332C1" w14:paraId="5114DDBB" w14:textId="77777777" w:rsidTr="00C90D0C">
        <w:trPr>
          <w:trHeight w:val="300"/>
        </w:trPr>
        <w:tc>
          <w:tcPr>
            <w:tcW w:w="1668" w:type="dxa"/>
            <w:noWrap/>
            <w:hideMark/>
          </w:tcPr>
          <w:p w14:paraId="78DCB8A4" w14:textId="77777777" w:rsidR="00C90D0C" w:rsidRPr="001332C1" w:rsidRDefault="00C90D0C" w:rsidP="00C90D0C">
            <w:pPr>
              <w:rPr>
                <w:rFonts w:ascii="Computer modern" w:hAnsi="Computer modern"/>
              </w:rPr>
            </w:pPr>
            <w:r w:rsidRPr="001332C1">
              <w:rPr>
                <w:rFonts w:ascii="Computer modern" w:hAnsi="Computer modern"/>
              </w:rPr>
              <w:t>Species richness</w:t>
            </w:r>
          </w:p>
        </w:tc>
        <w:tc>
          <w:tcPr>
            <w:tcW w:w="992" w:type="dxa"/>
            <w:noWrap/>
            <w:hideMark/>
          </w:tcPr>
          <w:p w14:paraId="46A471A0" w14:textId="77777777" w:rsidR="00C90D0C" w:rsidRPr="001332C1" w:rsidRDefault="00C90D0C" w:rsidP="00C90D0C">
            <w:pPr>
              <w:rPr>
                <w:rFonts w:ascii="Computer modern" w:hAnsi="Computer modern"/>
              </w:rPr>
            </w:pPr>
            <w:r w:rsidRPr="001332C1">
              <w:rPr>
                <w:rFonts w:ascii="Computer modern" w:hAnsi="Computer modern"/>
              </w:rPr>
              <w:t>0.084 (0.092)</w:t>
            </w:r>
          </w:p>
        </w:tc>
        <w:tc>
          <w:tcPr>
            <w:tcW w:w="992" w:type="dxa"/>
            <w:noWrap/>
            <w:hideMark/>
          </w:tcPr>
          <w:p w14:paraId="2DA7DF51" w14:textId="77777777" w:rsidR="00C90D0C" w:rsidRPr="001332C1" w:rsidRDefault="00C90D0C" w:rsidP="00C90D0C">
            <w:pPr>
              <w:rPr>
                <w:rFonts w:ascii="Computer modern" w:hAnsi="Computer modern"/>
              </w:rPr>
            </w:pPr>
            <w:r w:rsidRPr="001332C1">
              <w:rPr>
                <w:rFonts w:ascii="Computer modern" w:hAnsi="Computer modern"/>
              </w:rPr>
              <w:t>0.12 (0.087)</w:t>
            </w:r>
          </w:p>
        </w:tc>
        <w:tc>
          <w:tcPr>
            <w:tcW w:w="1276" w:type="dxa"/>
            <w:noWrap/>
            <w:hideMark/>
          </w:tcPr>
          <w:p w14:paraId="1C2EF840" w14:textId="77777777" w:rsidR="00C90D0C" w:rsidRPr="001332C1" w:rsidRDefault="00C90D0C" w:rsidP="00C90D0C">
            <w:pPr>
              <w:rPr>
                <w:rFonts w:ascii="Computer modern" w:hAnsi="Computer modern"/>
              </w:rPr>
            </w:pPr>
            <w:r w:rsidRPr="001332C1">
              <w:rPr>
                <w:rFonts w:ascii="Computer modern" w:hAnsi="Computer modern"/>
              </w:rPr>
              <w:t>0.014 (0.031)</w:t>
            </w:r>
          </w:p>
        </w:tc>
        <w:tc>
          <w:tcPr>
            <w:tcW w:w="992" w:type="dxa"/>
            <w:noWrap/>
            <w:hideMark/>
          </w:tcPr>
          <w:p w14:paraId="50F67036" w14:textId="77777777" w:rsidR="00C90D0C" w:rsidRPr="001332C1" w:rsidRDefault="00C90D0C" w:rsidP="00C90D0C">
            <w:pPr>
              <w:rPr>
                <w:rFonts w:ascii="Computer modern" w:hAnsi="Computer modern"/>
              </w:rPr>
            </w:pPr>
            <w:r w:rsidRPr="001332C1">
              <w:rPr>
                <w:rFonts w:ascii="Computer modern" w:hAnsi="Computer modern"/>
              </w:rPr>
              <w:t>0.788 (0.573)</w:t>
            </w:r>
          </w:p>
        </w:tc>
        <w:tc>
          <w:tcPr>
            <w:tcW w:w="992" w:type="dxa"/>
            <w:noWrap/>
            <w:hideMark/>
          </w:tcPr>
          <w:p w14:paraId="193BB3F7" w14:textId="77777777" w:rsidR="00C90D0C" w:rsidRPr="001332C1" w:rsidRDefault="00C90D0C" w:rsidP="00C90D0C">
            <w:pPr>
              <w:rPr>
                <w:rFonts w:ascii="Computer modern" w:hAnsi="Computer modern"/>
              </w:rPr>
            </w:pPr>
            <w:r w:rsidRPr="001332C1">
              <w:rPr>
                <w:rFonts w:ascii="Computer modern" w:hAnsi="Computer modern"/>
              </w:rPr>
              <w:t>0.132 (0.151)</w:t>
            </w:r>
          </w:p>
        </w:tc>
        <w:tc>
          <w:tcPr>
            <w:tcW w:w="993" w:type="dxa"/>
            <w:noWrap/>
            <w:hideMark/>
          </w:tcPr>
          <w:p w14:paraId="2273D73C" w14:textId="77777777" w:rsidR="00C90D0C" w:rsidRPr="001332C1" w:rsidRDefault="00C90D0C" w:rsidP="00C90D0C">
            <w:pPr>
              <w:rPr>
                <w:rFonts w:ascii="Computer modern" w:hAnsi="Computer modern"/>
              </w:rPr>
            </w:pPr>
            <w:r w:rsidRPr="001332C1">
              <w:rPr>
                <w:rFonts w:ascii="Computer modern" w:hAnsi="Computer modern"/>
              </w:rPr>
              <w:t>0.230 (0.174)</w:t>
            </w:r>
          </w:p>
        </w:tc>
      </w:tr>
      <w:tr w:rsidR="00C90D0C" w:rsidRPr="001332C1" w14:paraId="29FE4AB6" w14:textId="77777777" w:rsidTr="00C90D0C">
        <w:trPr>
          <w:trHeight w:val="300"/>
        </w:trPr>
        <w:tc>
          <w:tcPr>
            <w:tcW w:w="1668" w:type="dxa"/>
            <w:noWrap/>
            <w:hideMark/>
          </w:tcPr>
          <w:p w14:paraId="288B2CF8" w14:textId="77777777" w:rsidR="00C90D0C" w:rsidRPr="001332C1" w:rsidRDefault="00C90D0C" w:rsidP="00C90D0C">
            <w:pPr>
              <w:rPr>
                <w:rFonts w:ascii="Computer modern" w:hAnsi="Computer modern"/>
              </w:rPr>
            </w:pPr>
            <w:r w:rsidRPr="001332C1">
              <w:rPr>
                <w:rFonts w:ascii="Computer modern" w:hAnsi="Computer modern"/>
              </w:rPr>
              <w:t>Genus richness</w:t>
            </w:r>
          </w:p>
        </w:tc>
        <w:tc>
          <w:tcPr>
            <w:tcW w:w="992" w:type="dxa"/>
            <w:noWrap/>
            <w:hideMark/>
          </w:tcPr>
          <w:p w14:paraId="7E48FE5B" w14:textId="77777777" w:rsidR="00C90D0C" w:rsidRPr="001332C1" w:rsidRDefault="00C90D0C" w:rsidP="00C90D0C">
            <w:pPr>
              <w:rPr>
                <w:rFonts w:ascii="Computer modern" w:hAnsi="Computer modern"/>
              </w:rPr>
            </w:pPr>
            <w:r w:rsidRPr="001332C1">
              <w:rPr>
                <w:rFonts w:ascii="Computer modern" w:hAnsi="Computer modern"/>
              </w:rPr>
              <w:t>0.066 (0.059)</w:t>
            </w:r>
          </w:p>
        </w:tc>
        <w:tc>
          <w:tcPr>
            <w:tcW w:w="992" w:type="dxa"/>
            <w:noWrap/>
            <w:hideMark/>
          </w:tcPr>
          <w:p w14:paraId="5152E836" w14:textId="77777777" w:rsidR="00C90D0C" w:rsidRPr="001332C1" w:rsidRDefault="00C90D0C" w:rsidP="00C90D0C">
            <w:pPr>
              <w:rPr>
                <w:rFonts w:ascii="Computer modern" w:hAnsi="Computer modern"/>
              </w:rPr>
            </w:pPr>
            <w:r w:rsidRPr="001332C1">
              <w:rPr>
                <w:rFonts w:ascii="Computer modern" w:hAnsi="Computer modern"/>
              </w:rPr>
              <w:t>0.223 (0.272)</w:t>
            </w:r>
          </w:p>
        </w:tc>
        <w:tc>
          <w:tcPr>
            <w:tcW w:w="1276" w:type="dxa"/>
            <w:noWrap/>
            <w:hideMark/>
          </w:tcPr>
          <w:p w14:paraId="74A342E5" w14:textId="77777777" w:rsidR="00C90D0C" w:rsidRPr="001332C1" w:rsidRDefault="00C90D0C" w:rsidP="00C90D0C">
            <w:pPr>
              <w:rPr>
                <w:rFonts w:ascii="Computer modern" w:hAnsi="Computer modern"/>
              </w:rPr>
            </w:pPr>
            <w:r w:rsidRPr="001332C1">
              <w:rPr>
                <w:rFonts w:ascii="Computer modern" w:hAnsi="Computer modern"/>
              </w:rPr>
              <w:t>-0.016 (0.01)</w:t>
            </w:r>
          </w:p>
        </w:tc>
        <w:tc>
          <w:tcPr>
            <w:tcW w:w="992" w:type="dxa"/>
            <w:noWrap/>
            <w:hideMark/>
          </w:tcPr>
          <w:p w14:paraId="364A3EE2" w14:textId="77777777" w:rsidR="00C90D0C" w:rsidRPr="001332C1" w:rsidRDefault="00C90D0C" w:rsidP="00C90D0C">
            <w:pPr>
              <w:rPr>
                <w:rFonts w:ascii="Computer modern" w:hAnsi="Computer modern"/>
              </w:rPr>
            </w:pPr>
            <w:r w:rsidRPr="001332C1">
              <w:rPr>
                <w:rFonts w:ascii="Computer modern" w:hAnsi="Computer modern"/>
              </w:rPr>
              <w:t>0.765 (0.859)</w:t>
            </w:r>
          </w:p>
        </w:tc>
        <w:tc>
          <w:tcPr>
            <w:tcW w:w="992" w:type="dxa"/>
            <w:noWrap/>
            <w:hideMark/>
          </w:tcPr>
          <w:p w14:paraId="595B28F6" w14:textId="77777777" w:rsidR="00C90D0C" w:rsidRPr="001332C1" w:rsidRDefault="00C90D0C" w:rsidP="00C90D0C">
            <w:pPr>
              <w:rPr>
                <w:rFonts w:ascii="Computer modern" w:hAnsi="Computer modern"/>
              </w:rPr>
            </w:pPr>
            <w:r w:rsidRPr="001332C1">
              <w:rPr>
                <w:rFonts w:ascii="Computer modern" w:hAnsi="Computer modern"/>
              </w:rPr>
              <w:t>-0.006  (-0.051)</w:t>
            </w:r>
          </w:p>
        </w:tc>
        <w:tc>
          <w:tcPr>
            <w:tcW w:w="993" w:type="dxa"/>
            <w:noWrap/>
            <w:hideMark/>
          </w:tcPr>
          <w:p w14:paraId="193F3C70" w14:textId="77777777" w:rsidR="00C90D0C" w:rsidRPr="001332C1" w:rsidRDefault="00C90D0C" w:rsidP="00C90D0C">
            <w:pPr>
              <w:rPr>
                <w:rFonts w:ascii="Computer modern" w:hAnsi="Computer modern"/>
              </w:rPr>
            </w:pPr>
            <w:r w:rsidRPr="001332C1">
              <w:rPr>
                <w:rFonts w:ascii="Computer modern" w:hAnsi="Computer modern"/>
              </w:rPr>
              <w:t>0.954 (0.652)</w:t>
            </w:r>
          </w:p>
        </w:tc>
      </w:tr>
      <w:tr w:rsidR="00C90D0C" w:rsidRPr="001332C1" w14:paraId="08309447" w14:textId="77777777" w:rsidTr="00C90D0C">
        <w:trPr>
          <w:trHeight w:val="300"/>
        </w:trPr>
        <w:tc>
          <w:tcPr>
            <w:tcW w:w="1668" w:type="dxa"/>
            <w:tcBorders>
              <w:bottom w:val="single" w:sz="4" w:space="0" w:color="auto"/>
            </w:tcBorders>
            <w:noWrap/>
            <w:hideMark/>
          </w:tcPr>
          <w:p w14:paraId="1B850089" w14:textId="77777777" w:rsidR="00C90D0C" w:rsidRPr="001332C1" w:rsidRDefault="00C90D0C" w:rsidP="00C90D0C">
            <w:pPr>
              <w:rPr>
                <w:rFonts w:ascii="Computer modern" w:hAnsi="Computer modern"/>
              </w:rPr>
            </w:pPr>
            <w:r w:rsidRPr="001332C1">
              <w:rPr>
                <w:rFonts w:ascii="Computer modern" w:hAnsi="Computer modern"/>
              </w:rPr>
              <w:t>Family richness</w:t>
            </w:r>
          </w:p>
        </w:tc>
        <w:tc>
          <w:tcPr>
            <w:tcW w:w="992" w:type="dxa"/>
            <w:tcBorders>
              <w:bottom w:val="single" w:sz="4" w:space="0" w:color="auto"/>
            </w:tcBorders>
            <w:noWrap/>
            <w:hideMark/>
          </w:tcPr>
          <w:p w14:paraId="58724822" w14:textId="77777777" w:rsidR="00C90D0C" w:rsidRPr="001332C1" w:rsidRDefault="00C90D0C" w:rsidP="00C90D0C">
            <w:pPr>
              <w:rPr>
                <w:rFonts w:ascii="Computer modern" w:hAnsi="Computer modern"/>
              </w:rPr>
            </w:pPr>
            <w:r w:rsidRPr="001332C1">
              <w:rPr>
                <w:rFonts w:ascii="Computer modern" w:hAnsi="Computer modern"/>
              </w:rPr>
              <w:t xml:space="preserve">-0.007 </w:t>
            </w:r>
          </w:p>
          <w:p w14:paraId="33461B51" w14:textId="77777777" w:rsidR="00C90D0C" w:rsidRPr="001332C1" w:rsidRDefault="00C90D0C" w:rsidP="00C90D0C">
            <w:pPr>
              <w:rPr>
                <w:rFonts w:ascii="Computer modern" w:hAnsi="Computer modern"/>
              </w:rPr>
            </w:pPr>
            <w:r w:rsidRPr="001332C1">
              <w:rPr>
                <w:rFonts w:ascii="Computer modern" w:hAnsi="Computer modern"/>
              </w:rPr>
              <w:t>(-0.042)</w:t>
            </w:r>
          </w:p>
        </w:tc>
        <w:tc>
          <w:tcPr>
            <w:tcW w:w="992" w:type="dxa"/>
            <w:tcBorders>
              <w:bottom w:val="single" w:sz="4" w:space="0" w:color="auto"/>
            </w:tcBorders>
            <w:noWrap/>
            <w:hideMark/>
          </w:tcPr>
          <w:p w14:paraId="2392B989" w14:textId="77777777" w:rsidR="00C90D0C" w:rsidRPr="001332C1" w:rsidRDefault="00C90D0C" w:rsidP="00C90D0C">
            <w:pPr>
              <w:rPr>
                <w:rFonts w:ascii="Computer modern" w:hAnsi="Computer modern"/>
              </w:rPr>
            </w:pPr>
            <w:r w:rsidRPr="001332C1">
              <w:rPr>
                <w:rFonts w:ascii="Computer modern" w:hAnsi="Computer modern"/>
              </w:rPr>
              <w:t>0.893 (0.43)</w:t>
            </w:r>
          </w:p>
        </w:tc>
        <w:tc>
          <w:tcPr>
            <w:tcW w:w="1276" w:type="dxa"/>
            <w:tcBorders>
              <w:bottom w:val="single" w:sz="4" w:space="0" w:color="auto"/>
            </w:tcBorders>
            <w:noWrap/>
            <w:hideMark/>
          </w:tcPr>
          <w:p w14:paraId="4EE47EB5" w14:textId="77777777" w:rsidR="00C90D0C" w:rsidRPr="001332C1" w:rsidRDefault="00C90D0C" w:rsidP="00C90D0C">
            <w:pPr>
              <w:rPr>
                <w:rFonts w:ascii="Computer modern" w:hAnsi="Computer modern"/>
              </w:rPr>
            </w:pPr>
            <w:r w:rsidRPr="001332C1">
              <w:rPr>
                <w:rFonts w:ascii="Computer modern" w:hAnsi="Computer modern"/>
              </w:rPr>
              <w:t xml:space="preserve">-0.051       </w:t>
            </w:r>
          </w:p>
          <w:p w14:paraId="2EDDB99A" w14:textId="77777777" w:rsidR="00C90D0C" w:rsidRPr="001332C1" w:rsidRDefault="00C90D0C" w:rsidP="00C90D0C">
            <w:pPr>
              <w:rPr>
                <w:rFonts w:ascii="Computer modern" w:hAnsi="Computer modern"/>
              </w:rPr>
            </w:pPr>
            <w:r w:rsidRPr="001332C1">
              <w:rPr>
                <w:rFonts w:ascii="Computer modern" w:hAnsi="Computer modern"/>
              </w:rPr>
              <w:t>(-0.036)</w:t>
            </w:r>
          </w:p>
        </w:tc>
        <w:tc>
          <w:tcPr>
            <w:tcW w:w="992" w:type="dxa"/>
            <w:tcBorders>
              <w:bottom w:val="single" w:sz="4" w:space="0" w:color="auto"/>
            </w:tcBorders>
            <w:noWrap/>
            <w:hideMark/>
          </w:tcPr>
          <w:p w14:paraId="0B26063D" w14:textId="77777777" w:rsidR="00C90D0C" w:rsidRPr="001332C1" w:rsidRDefault="00C90D0C" w:rsidP="00C90D0C">
            <w:pPr>
              <w:rPr>
                <w:rFonts w:ascii="Computer modern" w:hAnsi="Computer modern"/>
              </w:rPr>
            </w:pPr>
            <w:r w:rsidRPr="001332C1">
              <w:rPr>
                <w:rFonts w:ascii="Computer modern" w:hAnsi="Computer modern"/>
              </w:rPr>
              <w:t>0.35 (0.519)</w:t>
            </w:r>
          </w:p>
        </w:tc>
        <w:tc>
          <w:tcPr>
            <w:tcW w:w="992" w:type="dxa"/>
            <w:tcBorders>
              <w:bottom w:val="single" w:sz="4" w:space="0" w:color="auto"/>
            </w:tcBorders>
            <w:noWrap/>
            <w:hideMark/>
          </w:tcPr>
          <w:p w14:paraId="4CCA1BF7" w14:textId="77777777" w:rsidR="00C90D0C" w:rsidRPr="001332C1" w:rsidRDefault="00C90D0C" w:rsidP="00C90D0C">
            <w:pPr>
              <w:rPr>
                <w:rFonts w:ascii="Computer modern" w:hAnsi="Computer modern"/>
              </w:rPr>
            </w:pPr>
            <w:r w:rsidRPr="001332C1">
              <w:rPr>
                <w:rFonts w:ascii="Computer modern" w:hAnsi="Computer modern"/>
              </w:rPr>
              <w:t>0.087 (0.021)</w:t>
            </w:r>
          </w:p>
        </w:tc>
        <w:tc>
          <w:tcPr>
            <w:tcW w:w="993" w:type="dxa"/>
            <w:tcBorders>
              <w:bottom w:val="single" w:sz="4" w:space="0" w:color="auto"/>
            </w:tcBorders>
            <w:noWrap/>
            <w:hideMark/>
          </w:tcPr>
          <w:p w14:paraId="009FA95A" w14:textId="77777777" w:rsidR="00C90D0C" w:rsidRPr="001332C1" w:rsidRDefault="00C90D0C" w:rsidP="00C90D0C">
            <w:pPr>
              <w:rPr>
                <w:rFonts w:ascii="Computer modern" w:hAnsi="Computer modern"/>
              </w:rPr>
            </w:pPr>
            <w:r w:rsidRPr="001332C1">
              <w:rPr>
                <w:rFonts w:ascii="Computer modern" w:hAnsi="Computer modern"/>
              </w:rPr>
              <w:t>0.434 (0.862)</w:t>
            </w:r>
          </w:p>
        </w:tc>
      </w:tr>
      <w:tr w:rsidR="00C90D0C" w:rsidRPr="001332C1" w14:paraId="0F8B48B0" w14:textId="77777777" w:rsidTr="00C90D0C">
        <w:trPr>
          <w:trHeight w:val="300"/>
        </w:trPr>
        <w:tc>
          <w:tcPr>
            <w:tcW w:w="1668" w:type="dxa"/>
            <w:tcBorders>
              <w:top w:val="single" w:sz="4" w:space="0" w:color="auto"/>
              <w:bottom w:val="single" w:sz="4" w:space="0" w:color="auto"/>
            </w:tcBorders>
            <w:noWrap/>
          </w:tcPr>
          <w:p w14:paraId="4AB50C35" w14:textId="77777777" w:rsidR="00C90D0C" w:rsidRPr="001332C1" w:rsidRDefault="00C90D0C" w:rsidP="00C90D0C">
            <w:pPr>
              <w:rPr>
                <w:rFonts w:ascii="Computer modern" w:hAnsi="Computer modern"/>
              </w:rPr>
            </w:pPr>
            <w:r w:rsidRPr="001332C1">
              <w:rPr>
                <w:rFonts w:ascii="Computer modern" w:hAnsi="Computer modern"/>
              </w:rPr>
              <w:t>Detectable effect size</w:t>
            </w:r>
          </w:p>
        </w:tc>
        <w:tc>
          <w:tcPr>
            <w:tcW w:w="1984" w:type="dxa"/>
            <w:gridSpan w:val="2"/>
            <w:tcBorders>
              <w:top w:val="single" w:sz="4" w:space="0" w:color="auto"/>
              <w:bottom w:val="single" w:sz="4" w:space="0" w:color="auto"/>
            </w:tcBorders>
            <w:noWrap/>
          </w:tcPr>
          <w:p w14:paraId="1EA23D3D" w14:textId="77777777" w:rsidR="00C90D0C" w:rsidRPr="001332C1" w:rsidRDefault="00C90D0C" w:rsidP="00C90D0C">
            <w:pPr>
              <w:rPr>
                <w:rFonts w:ascii="Computer modern" w:hAnsi="Computer modern"/>
              </w:rPr>
            </w:pPr>
            <w:r w:rsidRPr="001332C1">
              <w:rPr>
                <w:rFonts w:ascii="Computer modern" w:hAnsi="Computer modern"/>
              </w:rPr>
              <w:t>τ = 0.14</w:t>
            </w:r>
          </w:p>
          <w:p w14:paraId="5113FF36" w14:textId="77777777" w:rsidR="00C90D0C" w:rsidRPr="001332C1" w:rsidRDefault="00C90D0C" w:rsidP="00C90D0C">
            <w:pPr>
              <w:rPr>
                <w:rFonts w:ascii="Computer modern" w:hAnsi="Computer modern"/>
              </w:rPr>
            </w:pPr>
            <w:r w:rsidRPr="001332C1">
              <w:rPr>
                <w:rFonts w:ascii="Computer modern" w:hAnsi="Computer modern"/>
                <w:i/>
              </w:rPr>
              <w:t>r</w:t>
            </w:r>
            <w:r w:rsidRPr="001332C1">
              <w:rPr>
                <w:rFonts w:ascii="Computer modern" w:hAnsi="Computer modern"/>
              </w:rPr>
              <w:t xml:space="preserve"> = 0.22</w:t>
            </w:r>
          </w:p>
        </w:tc>
        <w:tc>
          <w:tcPr>
            <w:tcW w:w="2268" w:type="dxa"/>
            <w:gridSpan w:val="2"/>
            <w:tcBorders>
              <w:top w:val="single" w:sz="4" w:space="0" w:color="auto"/>
              <w:bottom w:val="single" w:sz="4" w:space="0" w:color="auto"/>
            </w:tcBorders>
            <w:noWrap/>
          </w:tcPr>
          <w:p w14:paraId="0732A159" w14:textId="77777777" w:rsidR="00C90D0C" w:rsidRPr="001332C1" w:rsidRDefault="00C90D0C" w:rsidP="00C90D0C">
            <w:pPr>
              <w:rPr>
                <w:rFonts w:ascii="Computer modern" w:hAnsi="Computer modern"/>
              </w:rPr>
            </w:pPr>
            <w:r w:rsidRPr="001332C1">
              <w:rPr>
                <w:rFonts w:ascii="Computer modern" w:hAnsi="Computer modern"/>
              </w:rPr>
              <w:t>τ = 0.14</w:t>
            </w:r>
          </w:p>
          <w:p w14:paraId="3C6487EF" w14:textId="77777777" w:rsidR="00C90D0C" w:rsidRPr="001332C1" w:rsidRDefault="00C90D0C" w:rsidP="00C90D0C">
            <w:pPr>
              <w:rPr>
                <w:rFonts w:ascii="Computer modern" w:hAnsi="Computer modern"/>
              </w:rPr>
            </w:pPr>
            <w:r w:rsidRPr="001332C1">
              <w:rPr>
                <w:rFonts w:ascii="Computer modern" w:hAnsi="Computer modern"/>
                <w:i/>
              </w:rPr>
              <w:t>r</w:t>
            </w:r>
            <w:r w:rsidRPr="001332C1">
              <w:rPr>
                <w:rFonts w:ascii="Computer modern" w:hAnsi="Computer modern"/>
              </w:rPr>
              <w:t xml:space="preserve"> = 0.22</w:t>
            </w:r>
          </w:p>
        </w:tc>
        <w:tc>
          <w:tcPr>
            <w:tcW w:w="1985" w:type="dxa"/>
            <w:gridSpan w:val="2"/>
            <w:tcBorders>
              <w:top w:val="single" w:sz="4" w:space="0" w:color="auto"/>
              <w:bottom w:val="single" w:sz="4" w:space="0" w:color="auto"/>
            </w:tcBorders>
            <w:noWrap/>
          </w:tcPr>
          <w:p w14:paraId="77BFA2EE" w14:textId="77777777" w:rsidR="00C90D0C" w:rsidRPr="001332C1" w:rsidRDefault="00C90D0C" w:rsidP="00C90D0C">
            <w:pPr>
              <w:rPr>
                <w:rFonts w:ascii="Computer modern" w:hAnsi="Computer modern"/>
                <w:i/>
              </w:rPr>
            </w:pPr>
            <w:r w:rsidRPr="001332C1">
              <w:rPr>
                <w:rFonts w:ascii="Computer modern" w:hAnsi="Computer modern"/>
              </w:rPr>
              <w:t>τ = 0.28</w:t>
            </w:r>
          </w:p>
          <w:p w14:paraId="0DDA6CC4" w14:textId="77777777" w:rsidR="00C90D0C" w:rsidRPr="001332C1" w:rsidRDefault="00C90D0C" w:rsidP="00C90D0C">
            <w:pPr>
              <w:rPr>
                <w:rFonts w:ascii="Computer modern" w:hAnsi="Computer modern"/>
              </w:rPr>
            </w:pPr>
            <w:r w:rsidRPr="001332C1">
              <w:rPr>
                <w:rFonts w:ascii="Computer modern" w:hAnsi="Computer modern"/>
                <w:i/>
              </w:rPr>
              <w:t>r</w:t>
            </w:r>
            <w:r w:rsidRPr="001332C1">
              <w:rPr>
                <w:rFonts w:ascii="Computer modern" w:hAnsi="Computer modern"/>
              </w:rPr>
              <w:t xml:space="preserve"> = 0.43</w:t>
            </w:r>
          </w:p>
        </w:tc>
      </w:tr>
    </w:tbl>
    <w:p w14:paraId="6D70453A" w14:textId="77777777" w:rsidR="00C90D0C" w:rsidRPr="001332C1" w:rsidRDefault="00C90D0C" w:rsidP="00C90D0C"/>
    <w:p w14:paraId="071CB23E" w14:textId="77777777" w:rsidR="00C90D0C" w:rsidRPr="001332C1" w:rsidRDefault="00C90D0C" w:rsidP="008239A9">
      <w:pPr>
        <w:rPr>
          <w:rFonts w:ascii="Computer modern" w:hAnsi="Computer modern"/>
        </w:rPr>
      </w:pPr>
    </w:p>
    <w:p w14:paraId="72EEA4D9" w14:textId="77777777" w:rsidR="00C90D0C" w:rsidRPr="001332C1" w:rsidRDefault="00C90D0C" w:rsidP="008239A9">
      <w:pPr>
        <w:rPr>
          <w:rFonts w:ascii="Computer modern" w:hAnsi="Computer modern"/>
        </w:rPr>
      </w:pPr>
    </w:p>
    <w:p w14:paraId="48371F1A" w14:textId="77777777" w:rsidR="00C90D0C" w:rsidRPr="001332C1" w:rsidRDefault="00C90D0C" w:rsidP="008239A9">
      <w:pPr>
        <w:rPr>
          <w:rFonts w:ascii="Computer modern" w:hAnsi="Computer modern"/>
        </w:rPr>
      </w:pPr>
    </w:p>
    <w:p w14:paraId="05B11578" w14:textId="77777777" w:rsidR="00684388" w:rsidRPr="001332C1" w:rsidRDefault="00684388" w:rsidP="008239A9">
      <w:pPr>
        <w:rPr>
          <w:rFonts w:ascii="Computer modern" w:hAnsi="Computer modern"/>
        </w:rPr>
      </w:pPr>
    </w:p>
    <w:p w14:paraId="75915B15" w14:textId="77777777" w:rsidR="00684388" w:rsidRPr="001332C1" w:rsidRDefault="00684388" w:rsidP="008239A9">
      <w:pPr>
        <w:rPr>
          <w:rFonts w:ascii="Computer modern" w:hAnsi="Computer modern"/>
        </w:rPr>
      </w:pPr>
    </w:p>
    <w:p w14:paraId="64602133" w14:textId="77777777" w:rsidR="00684388" w:rsidRPr="001332C1" w:rsidRDefault="00684388" w:rsidP="008239A9">
      <w:pPr>
        <w:rPr>
          <w:rFonts w:ascii="Computer modern" w:hAnsi="Computer modern"/>
        </w:rPr>
      </w:pPr>
    </w:p>
    <w:p w14:paraId="56E68302" w14:textId="77777777" w:rsidR="00684388" w:rsidRPr="001332C1" w:rsidRDefault="00684388" w:rsidP="008239A9">
      <w:pPr>
        <w:rPr>
          <w:rFonts w:ascii="Computer modern" w:hAnsi="Computer modern"/>
        </w:rPr>
      </w:pPr>
    </w:p>
    <w:p w14:paraId="643CC9A1" w14:textId="77777777" w:rsidR="00684388" w:rsidRPr="001332C1" w:rsidRDefault="00684388" w:rsidP="008239A9">
      <w:pPr>
        <w:rPr>
          <w:rFonts w:ascii="Computer modern" w:hAnsi="Computer modern"/>
        </w:rPr>
      </w:pPr>
    </w:p>
    <w:p w14:paraId="7C41B8A7" w14:textId="77777777" w:rsidR="00C90D0C" w:rsidRPr="001332C1" w:rsidRDefault="00C90D0C" w:rsidP="008239A9">
      <w:pPr>
        <w:rPr>
          <w:rFonts w:ascii="Computer modern" w:hAnsi="Computer modern"/>
        </w:rPr>
      </w:pPr>
    </w:p>
    <w:p w14:paraId="66BA5C26" w14:textId="77777777" w:rsidR="00277A2A" w:rsidRPr="001332C1" w:rsidRDefault="00277A2A" w:rsidP="008239A9">
      <w:pPr>
        <w:rPr>
          <w:rFonts w:ascii="Computer modern" w:hAnsi="Computer modern"/>
        </w:rPr>
      </w:pPr>
    </w:p>
    <w:p w14:paraId="68CB783A" w14:textId="77777777" w:rsidR="00277A2A" w:rsidRPr="001332C1" w:rsidRDefault="00277A2A" w:rsidP="008239A9">
      <w:pPr>
        <w:rPr>
          <w:rFonts w:ascii="Computer modern" w:hAnsi="Computer modern"/>
        </w:rPr>
      </w:pPr>
    </w:p>
    <w:p w14:paraId="35AFB8FD" w14:textId="77777777" w:rsidR="00277A2A" w:rsidRPr="001332C1" w:rsidRDefault="00277A2A" w:rsidP="008239A9">
      <w:pPr>
        <w:rPr>
          <w:rFonts w:ascii="Computer modern" w:hAnsi="Computer modern"/>
        </w:rPr>
      </w:pPr>
    </w:p>
    <w:p w14:paraId="7414A56F" w14:textId="77777777" w:rsidR="00277A2A" w:rsidRPr="001332C1" w:rsidRDefault="00277A2A" w:rsidP="008239A9">
      <w:pPr>
        <w:rPr>
          <w:rFonts w:ascii="Computer modern" w:hAnsi="Computer modern"/>
        </w:rPr>
      </w:pPr>
    </w:p>
    <w:p w14:paraId="1F33CA1C" w14:textId="77777777" w:rsidR="00277A2A" w:rsidRPr="001332C1" w:rsidRDefault="00277A2A" w:rsidP="008239A9">
      <w:pPr>
        <w:rPr>
          <w:rFonts w:ascii="Computer modern" w:hAnsi="Computer modern"/>
        </w:rPr>
      </w:pPr>
    </w:p>
    <w:p w14:paraId="2308B37C" w14:textId="77777777" w:rsidR="00277A2A" w:rsidRPr="001332C1" w:rsidRDefault="00277A2A" w:rsidP="008239A9">
      <w:pPr>
        <w:rPr>
          <w:rFonts w:ascii="Computer modern" w:hAnsi="Computer modern"/>
        </w:rPr>
      </w:pPr>
    </w:p>
    <w:p w14:paraId="4B5DF847" w14:textId="77777777" w:rsidR="00277A2A" w:rsidRPr="001332C1" w:rsidRDefault="00277A2A" w:rsidP="008239A9">
      <w:pPr>
        <w:rPr>
          <w:rFonts w:ascii="Computer modern" w:hAnsi="Computer modern"/>
        </w:rPr>
      </w:pPr>
    </w:p>
    <w:p w14:paraId="342EF54E" w14:textId="77777777" w:rsidR="00277A2A" w:rsidRPr="001332C1" w:rsidRDefault="00277A2A" w:rsidP="008239A9">
      <w:pPr>
        <w:rPr>
          <w:rFonts w:ascii="Computer modern" w:hAnsi="Computer modern"/>
        </w:rPr>
      </w:pPr>
    </w:p>
    <w:p w14:paraId="09D37C9A" w14:textId="77777777" w:rsidR="00277A2A" w:rsidRPr="001332C1" w:rsidRDefault="00277A2A" w:rsidP="008239A9">
      <w:pPr>
        <w:rPr>
          <w:rFonts w:ascii="Computer modern" w:hAnsi="Computer modern"/>
        </w:rPr>
      </w:pPr>
    </w:p>
    <w:p w14:paraId="77CCF458" w14:textId="06E43869" w:rsidR="008239A9" w:rsidRPr="00B32240" w:rsidRDefault="005E5715" w:rsidP="008239A9">
      <w:pPr>
        <w:rPr>
          <w:rFonts w:ascii="Computer modern" w:hAnsi="Computer modern"/>
          <w:b/>
        </w:rPr>
      </w:pPr>
      <w:r w:rsidRPr="001332C1">
        <w:rPr>
          <w:rFonts w:ascii="Computer modern" w:hAnsi="Computer modern"/>
          <w:b/>
        </w:rPr>
        <w:lastRenderedPageBreak/>
        <w:t>Figure</w:t>
      </w:r>
      <w:r w:rsidR="00C90D0C" w:rsidRPr="001332C1">
        <w:rPr>
          <w:rFonts w:ascii="Computer modern" w:hAnsi="Computer modern"/>
          <w:b/>
        </w:rPr>
        <w:t>s</w:t>
      </w:r>
    </w:p>
    <w:p w14:paraId="04742FF6" w14:textId="50132404" w:rsidR="0076380B" w:rsidRDefault="0076380B" w:rsidP="008239A9">
      <w:pPr>
        <w:rPr>
          <w:rFonts w:ascii="Computer modern" w:hAnsi="Computer modern"/>
          <w:b/>
        </w:rPr>
      </w:pPr>
    </w:p>
    <w:p w14:paraId="27AD00FC" w14:textId="05B51471" w:rsidR="008627CE" w:rsidRDefault="008627CE" w:rsidP="008239A9">
      <w:pPr>
        <w:rPr>
          <w:rFonts w:ascii="Computer modern" w:hAnsi="Computer modern"/>
          <w:b/>
        </w:rPr>
      </w:pPr>
      <w:r>
        <w:rPr>
          <w:rFonts w:ascii="Computer modern" w:hAnsi="Computer modern"/>
          <w:b/>
          <w:noProof/>
          <w:lang w:eastAsia="en-GB"/>
        </w:rPr>
        <w:drawing>
          <wp:inline distT="0" distB="0" distL="0" distR="0" wp14:anchorId="0EDDF6DD" wp14:editId="20DD8084">
            <wp:extent cx="4238625" cy="40386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17">
                      <a:extLst>
                        <a:ext uri="{28A0092B-C50C-407E-A947-70E740481C1C}">
                          <a14:useLocalDpi xmlns:a14="http://schemas.microsoft.com/office/drawing/2010/main" val="0"/>
                        </a:ext>
                      </a:extLst>
                    </a:blip>
                    <a:stretch>
                      <a:fillRect/>
                    </a:stretch>
                  </pic:blipFill>
                  <pic:spPr>
                    <a:xfrm>
                      <a:off x="0" y="0"/>
                      <a:ext cx="4238625" cy="4038600"/>
                    </a:xfrm>
                    <a:prstGeom prst="rect">
                      <a:avLst/>
                    </a:prstGeom>
                  </pic:spPr>
                </pic:pic>
              </a:graphicData>
            </a:graphic>
          </wp:inline>
        </w:drawing>
      </w:r>
    </w:p>
    <w:p w14:paraId="27623A8F" w14:textId="2C05D0F5" w:rsidR="00277A2A" w:rsidRDefault="008239A9" w:rsidP="008239A9">
      <w:pPr>
        <w:rPr>
          <w:rFonts w:ascii="Computer modern" w:hAnsi="Computer modern"/>
        </w:rPr>
      </w:pPr>
      <w:r w:rsidRPr="001332C1">
        <w:rPr>
          <w:rFonts w:ascii="Computer modern" w:hAnsi="Computer modern"/>
          <w:b/>
        </w:rPr>
        <w:t xml:space="preserve">Figure </w:t>
      </w:r>
      <w:r w:rsidR="007F1171" w:rsidRPr="001332C1">
        <w:rPr>
          <w:rFonts w:ascii="Computer modern" w:hAnsi="Computer modern"/>
          <w:b/>
        </w:rPr>
        <w:t>1</w:t>
      </w:r>
      <w:r w:rsidRPr="001332C1">
        <w:rPr>
          <w:rFonts w:ascii="Computer modern" w:hAnsi="Computer modern"/>
          <w:b/>
        </w:rPr>
        <w:t xml:space="preserve">. </w:t>
      </w:r>
      <w:r w:rsidRPr="001332C1">
        <w:rPr>
          <w:rFonts w:ascii="Computer modern" w:hAnsi="Computer modern"/>
        </w:rPr>
        <w:t>The rel</w:t>
      </w:r>
      <w:r w:rsidR="00675E2A">
        <w:rPr>
          <w:rFonts w:ascii="Computer modern" w:hAnsi="Computer modern"/>
        </w:rPr>
        <w:t>ationship between carbon stocks per unit area</w:t>
      </w:r>
      <w:r w:rsidRPr="001332C1">
        <w:rPr>
          <w:rFonts w:ascii="Computer modern" w:hAnsi="Computer modern"/>
        </w:rPr>
        <w:t xml:space="preserve"> and tree species richness across the tropical forest biome. </w:t>
      </w:r>
      <w:r w:rsidR="00B927BD" w:rsidRPr="001332C1">
        <w:rPr>
          <w:rFonts w:ascii="Computer modern" w:hAnsi="Computer modern"/>
        </w:rPr>
        <w:t>G</w:t>
      </w:r>
      <w:r w:rsidRPr="001332C1">
        <w:rPr>
          <w:rFonts w:ascii="Computer modern" w:hAnsi="Computer modern"/>
        </w:rPr>
        <w:t xml:space="preserve">reen circles = </w:t>
      </w:r>
      <w:r w:rsidR="00B927BD" w:rsidRPr="001332C1">
        <w:rPr>
          <w:rFonts w:ascii="Computer modern" w:hAnsi="Computer modern"/>
        </w:rPr>
        <w:t xml:space="preserve">plots in </w:t>
      </w:r>
      <w:r w:rsidRPr="001332C1">
        <w:rPr>
          <w:rFonts w:ascii="Computer modern" w:hAnsi="Computer modern"/>
        </w:rPr>
        <w:t xml:space="preserve">South America (n = 158), orange squares = Africa (n = 162) and purple triangles = Asia (n =40). Boxplots show variation in species richness and </w:t>
      </w:r>
      <w:r w:rsidR="0090709F" w:rsidRPr="001332C1">
        <w:rPr>
          <w:rFonts w:ascii="Computer modern" w:hAnsi="Computer modern"/>
        </w:rPr>
        <w:t xml:space="preserve">biomass </w:t>
      </w:r>
      <w:r w:rsidR="00675E2A">
        <w:rPr>
          <w:rFonts w:ascii="Computer modern" w:hAnsi="Computer modern"/>
        </w:rPr>
        <w:t>carbon stocks</w:t>
      </w:r>
      <w:r w:rsidRPr="001332C1">
        <w:rPr>
          <w:rFonts w:ascii="Computer modern" w:hAnsi="Computer modern"/>
        </w:rPr>
        <w:t xml:space="preserve"> in eac</w:t>
      </w:r>
      <w:r w:rsidR="00F2337F">
        <w:rPr>
          <w:rFonts w:ascii="Computer modern" w:hAnsi="Computer modern"/>
        </w:rPr>
        <w:t>h continent. Both carbon</w:t>
      </w:r>
      <w:r w:rsidRPr="001332C1">
        <w:rPr>
          <w:rFonts w:ascii="Computer modern" w:hAnsi="Computer modern"/>
        </w:rPr>
        <w:t xml:space="preserve"> and species richness varied significantly between continents (</w:t>
      </w:r>
      <w:r w:rsidR="0092317B" w:rsidRPr="001332C1">
        <w:rPr>
          <w:rFonts w:ascii="Computer modern" w:hAnsi="Computer modern"/>
        </w:rPr>
        <w:t>T</w:t>
      </w:r>
      <w:r w:rsidR="003B065B">
        <w:rPr>
          <w:rFonts w:ascii="Computer modern" w:hAnsi="Computer modern"/>
        </w:rPr>
        <w:t>able 2</w:t>
      </w:r>
      <w:r w:rsidRPr="001332C1">
        <w:rPr>
          <w:rFonts w:ascii="Computer modern" w:hAnsi="Computer modern"/>
        </w:rPr>
        <w:t>), but no significant correlati</w:t>
      </w:r>
      <w:r w:rsidR="00F2337F">
        <w:rPr>
          <w:rFonts w:ascii="Computer modern" w:hAnsi="Computer modern"/>
        </w:rPr>
        <w:t>on exists between carbon</w:t>
      </w:r>
      <w:r w:rsidRPr="001332C1">
        <w:rPr>
          <w:rFonts w:ascii="Computer modern" w:hAnsi="Computer modern"/>
        </w:rPr>
        <w:t xml:space="preserve"> and species richness, whether within each continent (</w:t>
      </w:r>
      <w:r w:rsidR="0092317B" w:rsidRPr="001332C1">
        <w:rPr>
          <w:rFonts w:ascii="Times New Roman" w:hAnsi="Times New Roman" w:cs="Times New Roman"/>
        </w:rPr>
        <w:t>τ</w:t>
      </w:r>
      <w:r w:rsidR="0092317B" w:rsidRPr="001332C1">
        <w:rPr>
          <w:rFonts w:ascii="Computer modern" w:hAnsi="Computer modern"/>
        </w:rPr>
        <w:t xml:space="preserve"> </w:t>
      </w:r>
      <w:r w:rsidR="0092317B" w:rsidRPr="001332C1">
        <w:rPr>
          <w:rFonts w:ascii="Times New Roman" w:hAnsi="Times New Roman" w:cs="Times New Roman"/>
        </w:rPr>
        <w:t>≤</w:t>
      </w:r>
      <w:r w:rsidR="0092317B" w:rsidRPr="001332C1">
        <w:rPr>
          <w:rFonts w:ascii="Computer modern" w:hAnsi="Computer modern"/>
        </w:rPr>
        <w:t xml:space="preserve"> 0.132, </w:t>
      </w:r>
      <w:r w:rsidR="0092317B" w:rsidRPr="001332C1">
        <w:rPr>
          <w:rFonts w:ascii="Computer modern" w:hAnsi="Computer modern"/>
          <w:i/>
        </w:rPr>
        <w:t>P</w:t>
      </w:r>
      <w:r w:rsidR="0092317B" w:rsidRPr="001332C1">
        <w:rPr>
          <w:rFonts w:ascii="Computer modern" w:hAnsi="Computer modern"/>
        </w:rPr>
        <w:t xml:space="preserve"> </w:t>
      </w:r>
      <w:r w:rsidR="0092317B" w:rsidRPr="001332C1">
        <w:rPr>
          <w:rFonts w:ascii="Times New Roman" w:hAnsi="Times New Roman" w:cs="Times New Roman"/>
        </w:rPr>
        <w:t>≥</w:t>
      </w:r>
      <w:r w:rsidR="0092317B" w:rsidRPr="001332C1">
        <w:rPr>
          <w:rFonts w:ascii="Computer modern" w:hAnsi="Computer modern"/>
        </w:rPr>
        <w:t xml:space="preserve"> 0.12) </w:t>
      </w:r>
      <w:r w:rsidR="00803E79" w:rsidRPr="001332C1">
        <w:rPr>
          <w:rFonts w:ascii="Computer modern" w:hAnsi="Computer modern"/>
        </w:rPr>
        <w:t>n</w:t>
      </w:r>
      <w:r w:rsidRPr="001332C1">
        <w:rPr>
          <w:rFonts w:ascii="Computer modern" w:hAnsi="Computer modern"/>
        </w:rPr>
        <w:t xml:space="preserve">or across all three continents (linear regression weighted by sampling density in each continent, β &lt;-0.001, </w:t>
      </w:r>
      <w:r w:rsidRPr="001332C1">
        <w:rPr>
          <w:rFonts w:ascii="Computer modern" w:hAnsi="Computer modern"/>
          <w:i/>
        </w:rPr>
        <w:t xml:space="preserve">t </w:t>
      </w:r>
      <w:r w:rsidRPr="001332C1">
        <w:rPr>
          <w:rFonts w:ascii="Computer modern" w:hAnsi="Computer modern"/>
        </w:rPr>
        <w:t xml:space="preserve">=0.843, </w:t>
      </w:r>
      <w:r w:rsidRPr="001332C1">
        <w:rPr>
          <w:rFonts w:ascii="Computer modern" w:hAnsi="Computer modern"/>
          <w:i/>
        </w:rPr>
        <w:t>P</w:t>
      </w:r>
      <w:r w:rsidRPr="001332C1">
        <w:rPr>
          <w:rFonts w:ascii="Computer modern" w:hAnsi="Computer modern"/>
        </w:rPr>
        <w:t xml:space="preserve"> = 0.4, weights = 1.2 for South America, 0.6 for Africa and 1.8 for Asia). Relationships for other diversity metrics are</w:t>
      </w:r>
      <w:r w:rsidR="00B0364C" w:rsidRPr="001332C1">
        <w:rPr>
          <w:rFonts w:ascii="Computer modern" w:hAnsi="Computer modern"/>
        </w:rPr>
        <w:t xml:space="preserve"> similar</w:t>
      </w:r>
      <w:r w:rsidRPr="001332C1">
        <w:rPr>
          <w:rFonts w:ascii="Computer modern" w:hAnsi="Computer modern"/>
        </w:rPr>
        <w:t xml:space="preserve"> </w:t>
      </w:r>
      <w:r w:rsidR="00B0364C" w:rsidRPr="001332C1">
        <w:rPr>
          <w:rFonts w:ascii="Computer modern" w:hAnsi="Computer modern"/>
        </w:rPr>
        <w:t>(</w:t>
      </w:r>
      <w:r w:rsidR="00F1637E" w:rsidRPr="001332C1">
        <w:rPr>
          <w:rFonts w:ascii="Computer modern" w:hAnsi="Computer modern"/>
        </w:rPr>
        <w:t xml:space="preserve">Supplementary </w:t>
      </w:r>
      <w:r w:rsidRPr="001332C1">
        <w:rPr>
          <w:rFonts w:ascii="Computer modern" w:hAnsi="Computer modern"/>
        </w:rPr>
        <w:t>Fig. S</w:t>
      </w:r>
      <w:r w:rsidR="009C31D9" w:rsidRPr="001332C1">
        <w:rPr>
          <w:rFonts w:ascii="Computer modern" w:hAnsi="Computer modern"/>
        </w:rPr>
        <w:t>13</w:t>
      </w:r>
      <w:r w:rsidR="00B0364C" w:rsidRPr="001332C1">
        <w:rPr>
          <w:rFonts w:ascii="Computer modern" w:hAnsi="Computer modern"/>
        </w:rPr>
        <w:t>)</w:t>
      </w:r>
      <w:r w:rsidRPr="001332C1">
        <w:rPr>
          <w:rFonts w:ascii="Computer modern" w:hAnsi="Computer modern"/>
        </w:rPr>
        <w:t xml:space="preserve">. </w:t>
      </w:r>
    </w:p>
    <w:p w14:paraId="63167C39" w14:textId="7B0C8510" w:rsidR="008627CE" w:rsidRPr="001332C1" w:rsidRDefault="008627CE" w:rsidP="008239A9">
      <w:pPr>
        <w:rPr>
          <w:rFonts w:ascii="Computer modern" w:hAnsi="Computer modern"/>
        </w:rPr>
      </w:pPr>
      <w:r>
        <w:rPr>
          <w:rFonts w:ascii="Computer modern" w:hAnsi="Computer modern"/>
          <w:noProof/>
          <w:lang w:eastAsia="en-GB"/>
        </w:rPr>
        <w:lastRenderedPageBreak/>
        <w:drawing>
          <wp:inline distT="0" distB="0" distL="0" distR="0" wp14:anchorId="2A599E24" wp14:editId="7083553F">
            <wp:extent cx="4552950" cy="4371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a:blip r:embed="rId18">
                      <a:extLst>
                        <a:ext uri="{28A0092B-C50C-407E-A947-70E740481C1C}">
                          <a14:useLocalDpi xmlns:a14="http://schemas.microsoft.com/office/drawing/2010/main" val="0"/>
                        </a:ext>
                      </a:extLst>
                    </a:blip>
                    <a:stretch>
                      <a:fillRect/>
                    </a:stretch>
                  </pic:blipFill>
                  <pic:spPr>
                    <a:xfrm>
                      <a:off x="0" y="0"/>
                      <a:ext cx="4552950" cy="4371975"/>
                    </a:xfrm>
                    <a:prstGeom prst="rect">
                      <a:avLst/>
                    </a:prstGeom>
                  </pic:spPr>
                </pic:pic>
              </a:graphicData>
            </a:graphic>
          </wp:inline>
        </w:drawing>
      </w:r>
    </w:p>
    <w:p w14:paraId="55C250DA" w14:textId="11525DDF" w:rsidR="007F1171" w:rsidRDefault="008239A9" w:rsidP="007F1171">
      <w:pPr>
        <w:rPr>
          <w:rFonts w:ascii="Computer modern" w:hAnsi="Computer modern"/>
        </w:rPr>
      </w:pPr>
      <w:r w:rsidRPr="001332C1">
        <w:rPr>
          <w:rFonts w:ascii="Computer modern" w:hAnsi="Computer modern"/>
          <w:b/>
        </w:rPr>
        <w:t>Fig</w:t>
      </w:r>
      <w:r w:rsidR="005E5715" w:rsidRPr="001332C1">
        <w:rPr>
          <w:rFonts w:ascii="Computer modern" w:hAnsi="Computer modern"/>
          <w:b/>
        </w:rPr>
        <w:t>ure</w:t>
      </w:r>
      <w:r w:rsidRPr="001332C1">
        <w:rPr>
          <w:rFonts w:ascii="Computer modern" w:hAnsi="Computer modern"/>
          <w:b/>
        </w:rPr>
        <w:t xml:space="preserve"> </w:t>
      </w:r>
      <w:r w:rsidR="007F1171" w:rsidRPr="001332C1">
        <w:rPr>
          <w:rFonts w:ascii="Computer modern" w:hAnsi="Computer modern"/>
          <w:b/>
        </w:rPr>
        <w:t>2</w:t>
      </w:r>
      <w:r w:rsidRPr="001332C1">
        <w:rPr>
          <w:rFonts w:ascii="Computer modern" w:hAnsi="Computer modern"/>
          <w:b/>
        </w:rPr>
        <w:t xml:space="preserve">. </w:t>
      </w:r>
      <w:r w:rsidRPr="001332C1">
        <w:rPr>
          <w:rFonts w:ascii="Computer modern" w:hAnsi="Computer modern"/>
        </w:rPr>
        <w:t>Decay in similarity (</w:t>
      </w:r>
      <w:proofErr w:type="spellStart"/>
      <w:r w:rsidRPr="001332C1">
        <w:rPr>
          <w:rFonts w:ascii="Computer modern" w:hAnsi="Computer modern"/>
        </w:rPr>
        <w:t>Sørensen</w:t>
      </w:r>
      <w:proofErr w:type="spellEnd"/>
      <w:r w:rsidRPr="001332C1">
        <w:rPr>
          <w:rFonts w:ascii="Computer modern" w:hAnsi="Computer modern"/>
        </w:rPr>
        <w:t xml:space="preserve"> index) of tree communities with distance in South America (green), Africa (orange) and Asia (purple). </w:t>
      </w:r>
      <w:r w:rsidR="00A70938" w:rsidRPr="001332C1">
        <w:rPr>
          <w:rFonts w:ascii="Computer modern" w:hAnsi="Computer modern"/>
        </w:rPr>
        <w:t xml:space="preserve">Solid lines show fitted relationships of the form </w:t>
      </w:r>
      <w:proofErr w:type="gramStart"/>
      <w:r w:rsidR="00A70938" w:rsidRPr="001332C1">
        <w:rPr>
          <w:rFonts w:ascii="Computer modern" w:hAnsi="Computer modern"/>
        </w:rPr>
        <w:t>ln(</w:t>
      </w:r>
      <w:proofErr w:type="gramEnd"/>
      <w:r w:rsidR="00A70938" w:rsidRPr="001332C1">
        <w:rPr>
          <w:rFonts w:ascii="Computer modern" w:hAnsi="Computer modern"/>
        </w:rPr>
        <w:t xml:space="preserve">similarity) = α + β </w:t>
      </w:r>
      <w:r w:rsidR="00A70938" w:rsidRPr="001332C1">
        <w:rPr>
          <w:rFonts w:ascii="Times New Roman" w:hAnsi="Times New Roman" w:cs="Times New Roman"/>
        </w:rPr>
        <w:t>×</w:t>
      </w:r>
      <w:r w:rsidR="00A70938" w:rsidRPr="001332C1">
        <w:rPr>
          <w:rFonts w:ascii="Computer modern" w:hAnsi="Computer modern"/>
        </w:rPr>
        <w:t xml:space="preserve"> distance + ε. Estimated α and β parameters for each continent are given in </w:t>
      </w:r>
      <w:r w:rsidR="00F1637E" w:rsidRPr="001332C1">
        <w:rPr>
          <w:rFonts w:ascii="Computer modern" w:hAnsi="Computer modern"/>
        </w:rPr>
        <w:t>Supplementary</w:t>
      </w:r>
      <w:r w:rsidR="00FD09B8" w:rsidRPr="001332C1">
        <w:rPr>
          <w:rFonts w:ascii="Computer modern" w:hAnsi="Computer modern"/>
        </w:rPr>
        <w:t xml:space="preserve"> </w:t>
      </w:r>
      <w:r w:rsidR="00A70938" w:rsidRPr="001332C1">
        <w:rPr>
          <w:rFonts w:ascii="Computer modern" w:hAnsi="Computer modern"/>
        </w:rPr>
        <w:t>Fig</w:t>
      </w:r>
      <w:r w:rsidR="00277A2A" w:rsidRPr="001332C1">
        <w:rPr>
          <w:rFonts w:ascii="Computer modern" w:hAnsi="Computer modern"/>
        </w:rPr>
        <w:t>. S12</w:t>
      </w:r>
      <w:r w:rsidR="00A70938" w:rsidRPr="001332C1">
        <w:rPr>
          <w:rFonts w:ascii="Computer modern" w:hAnsi="Computer modern"/>
        </w:rPr>
        <w:t>, ε denotes binomial errors.</w:t>
      </w:r>
      <w:r w:rsidR="00F1637E" w:rsidRPr="001332C1">
        <w:rPr>
          <w:rFonts w:ascii="Computer modern" w:hAnsi="Computer modern"/>
        </w:rPr>
        <w:t xml:space="preserve"> Differences in the α parameter indicate differences in the similarity of neighbourin</w:t>
      </w:r>
      <w:r w:rsidR="00F1637E" w:rsidRPr="001332C1">
        <w:rPr>
          <w:rFonts w:ascii="Computer modern" w:hAnsi="Computer modern" w:hint="eastAsia"/>
        </w:rPr>
        <w:t>g</w:t>
      </w:r>
      <w:r w:rsidR="00F1637E" w:rsidRPr="001332C1">
        <w:rPr>
          <w:rFonts w:ascii="Computer modern" w:hAnsi="Computer modern"/>
        </w:rPr>
        <w:t xml:space="preserve"> stands, while differences in the β parameter indicate differences in the distance decay of tree community similarity.  </w:t>
      </w:r>
      <w:r w:rsidR="004D6E5E" w:rsidRPr="001332C1">
        <w:rPr>
          <w:rFonts w:ascii="Computer modern" w:hAnsi="Computer modern"/>
        </w:rPr>
        <w:t xml:space="preserve"> Filled polygons show 95% confidence intervals derive</w:t>
      </w:r>
      <w:r w:rsidR="00B52DFF" w:rsidRPr="001332C1">
        <w:rPr>
          <w:rFonts w:ascii="Computer modern" w:hAnsi="Computer modern"/>
        </w:rPr>
        <w:t>d from 10000 bootstrap resamples</w:t>
      </w:r>
      <w:r w:rsidR="004D6E5E" w:rsidRPr="001332C1">
        <w:rPr>
          <w:rFonts w:ascii="Computer modern" w:hAnsi="Computer modern"/>
        </w:rPr>
        <w:t xml:space="preserve">.  </w:t>
      </w:r>
      <w:r w:rsidR="00B52DFF" w:rsidRPr="001332C1">
        <w:rPr>
          <w:rFonts w:ascii="Computer modern" w:hAnsi="Computer modern"/>
        </w:rPr>
        <w:t>D</w:t>
      </w:r>
      <w:r w:rsidRPr="001332C1">
        <w:rPr>
          <w:rFonts w:ascii="Computer modern" w:hAnsi="Computer modern"/>
        </w:rPr>
        <w:t xml:space="preserve">ata underlying these relationships are shown in insets, with contours </w:t>
      </w:r>
      <w:r w:rsidR="008C315B" w:rsidRPr="001332C1">
        <w:rPr>
          <w:rFonts w:ascii="Computer modern" w:hAnsi="Computer modern"/>
        </w:rPr>
        <w:t xml:space="preserve">(0.05 and 0.25 quantiles) </w:t>
      </w:r>
      <w:r w:rsidRPr="001332C1">
        <w:rPr>
          <w:rFonts w:ascii="Computer modern" w:hAnsi="Computer modern"/>
        </w:rPr>
        <w:t xml:space="preserve">overlain to show the density of points following kernel smoothing. </w:t>
      </w:r>
    </w:p>
    <w:p w14:paraId="4ACBB210" w14:textId="2E3178E3" w:rsidR="008627CE" w:rsidRPr="001332C1" w:rsidRDefault="008627CE" w:rsidP="007F1171">
      <w:pPr>
        <w:rPr>
          <w:rFonts w:ascii="Computer modern" w:hAnsi="Computer modern"/>
        </w:rPr>
      </w:pPr>
      <w:r>
        <w:rPr>
          <w:rFonts w:ascii="Computer modern" w:hAnsi="Computer modern"/>
          <w:noProof/>
          <w:lang w:eastAsia="en-GB"/>
        </w:rPr>
        <w:lastRenderedPageBreak/>
        <w:drawing>
          <wp:inline distT="0" distB="0" distL="0" distR="0" wp14:anchorId="3AF77568" wp14:editId="462B2DF3">
            <wp:extent cx="5731510" cy="51225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
                    <pic:cNvPicPr/>
                  </pic:nvPicPr>
                  <pic:blipFill>
                    <a:blip r:embed="rId19">
                      <a:extLst>
                        <a:ext uri="{28A0092B-C50C-407E-A947-70E740481C1C}">
                          <a14:useLocalDpi xmlns:a14="http://schemas.microsoft.com/office/drawing/2010/main" val="0"/>
                        </a:ext>
                      </a:extLst>
                    </a:blip>
                    <a:stretch>
                      <a:fillRect/>
                    </a:stretch>
                  </pic:blipFill>
                  <pic:spPr>
                    <a:xfrm>
                      <a:off x="0" y="0"/>
                      <a:ext cx="5731510" cy="5122545"/>
                    </a:xfrm>
                    <a:prstGeom prst="rect">
                      <a:avLst/>
                    </a:prstGeom>
                  </pic:spPr>
                </pic:pic>
              </a:graphicData>
            </a:graphic>
          </wp:inline>
        </w:drawing>
      </w:r>
    </w:p>
    <w:p w14:paraId="115DF25D" w14:textId="3E53FBC4" w:rsidR="007F1171" w:rsidRPr="001332C1" w:rsidRDefault="007F1171" w:rsidP="007F1171">
      <w:pPr>
        <w:rPr>
          <w:rFonts w:ascii="Computer modern" w:hAnsi="Computer modern"/>
        </w:rPr>
      </w:pPr>
      <w:r w:rsidRPr="001332C1">
        <w:rPr>
          <w:rFonts w:ascii="Computer modern" w:hAnsi="Computer modern"/>
          <w:b/>
        </w:rPr>
        <w:t xml:space="preserve">Figure 3. </w:t>
      </w:r>
      <w:r w:rsidR="00AA42C5" w:rsidRPr="001332C1">
        <w:rPr>
          <w:rFonts w:ascii="Computer modern" w:hAnsi="Computer modern"/>
        </w:rPr>
        <w:t>Stand-level effe</w:t>
      </w:r>
      <w:r w:rsidR="00F2337F">
        <w:rPr>
          <w:rFonts w:ascii="Computer modern" w:hAnsi="Computer modern"/>
        </w:rPr>
        <w:t>c</w:t>
      </w:r>
      <w:r w:rsidR="00675E2A">
        <w:rPr>
          <w:rFonts w:ascii="Computer modern" w:hAnsi="Computer modern"/>
        </w:rPr>
        <w:t>t of diversity on carbon stocks per unit area</w:t>
      </w:r>
      <w:r w:rsidR="00AA42C5" w:rsidRPr="001332C1">
        <w:rPr>
          <w:rFonts w:ascii="Computer modern" w:hAnsi="Computer modern"/>
        </w:rPr>
        <w:t>.</w:t>
      </w:r>
      <w:r w:rsidR="00AA42C5" w:rsidRPr="001332C1">
        <w:rPr>
          <w:rFonts w:ascii="Computer modern" w:hAnsi="Computer modern"/>
          <w:b/>
        </w:rPr>
        <w:t xml:space="preserve"> </w:t>
      </w:r>
      <w:r w:rsidRPr="001332C1">
        <w:rPr>
          <w:rFonts w:ascii="Computer modern" w:hAnsi="Computer modern"/>
        </w:rPr>
        <w:t>(A) Location of clusters of forest inventory plots in South America (n = 158 plots), Africa (n = 162 plots) and Asia (n = 40 plots) (some cluster centroids are not visible due to over plotting). (B &amp; C) Diversity metric coefficients in multiple regressions relating carbon to diversity, climate and soil. Results have been presented for (B) non-spatial (OLS) and (C) simultaneous autoregressive error (SAR) models. Bars show model-averaged parameter estimates, with error bars showing standard errors. Asterisks denote variables that were significant in the average model</w:t>
      </w:r>
      <w:r w:rsidR="00CA153E" w:rsidRPr="001332C1">
        <w:rPr>
          <w:rFonts w:ascii="Computer modern" w:hAnsi="Computer modern"/>
        </w:rPr>
        <w:t xml:space="preserve"> (</w:t>
      </w:r>
      <w:r w:rsidR="00CA153E" w:rsidRPr="001332C1">
        <w:rPr>
          <w:rFonts w:ascii="Computer modern" w:hAnsi="Computer modern"/>
          <w:i/>
        </w:rPr>
        <w:t>P</w:t>
      </w:r>
      <w:r w:rsidR="00CA153E" w:rsidRPr="001332C1">
        <w:rPr>
          <w:rFonts w:ascii="Computer modern" w:hAnsi="Computer modern"/>
        </w:rPr>
        <w:t xml:space="preserve"> &lt; 0.05)</w:t>
      </w:r>
      <w:r w:rsidRPr="001332C1">
        <w:rPr>
          <w:rFonts w:ascii="Computer modern" w:hAnsi="Computer modern"/>
        </w:rPr>
        <w:t>, with the summed AIC</w:t>
      </w:r>
      <w:r w:rsidRPr="001332C1">
        <w:rPr>
          <w:rFonts w:ascii="Computer modern" w:hAnsi="Computer modern"/>
          <w:vertAlign w:val="subscript"/>
        </w:rPr>
        <w:t>C</w:t>
      </w:r>
      <w:r w:rsidRPr="001332C1">
        <w:rPr>
          <w:rFonts w:ascii="Computer modern" w:hAnsi="Computer modern"/>
        </w:rPr>
        <w:t xml:space="preserve"> weights of models in which a variable appears shown beneath bars (where &gt;0.75). Taxa/ stem denotes richness estimates per 300 stems. </w:t>
      </w:r>
      <w:r w:rsidR="0053160B" w:rsidRPr="001332C1">
        <w:rPr>
          <w:rFonts w:ascii="Computer modern" w:hAnsi="Computer modern"/>
        </w:rPr>
        <w:t>SAR models indicate that increasing species richness by 1 SD (</w:t>
      </w:r>
      <w:r w:rsidR="005E69C9" w:rsidRPr="001332C1">
        <w:rPr>
          <w:rFonts w:ascii="Computer modern" w:hAnsi="Computer modern"/>
        </w:rPr>
        <w:t>from 86 to 151 species.ha</w:t>
      </w:r>
      <w:r w:rsidR="005E69C9" w:rsidRPr="001332C1">
        <w:rPr>
          <w:rFonts w:ascii="Computer modern" w:hAnsi="Computer modern"/>
          <w:vertAlign w:val="superscript"/>
        </w:rPr>
        <w:t>-1</w:t>
      </w:r>
      <w:r w:rsidR="0053160B" w:rsidRPr="001332C1">
        <w:rPr>
          <w:rFonts w:ascii="Computer modern" w:hAnsi="Computer modern"/>
        </w:rPr>
        <w:t xml:space="preserve">) </w:t>
      </w:r>
      <w:r w:rsidR="00F2337F">
        <w:rPr>
          <w:rFonts w:ascii="Computer modern" w:hAnsi="Computer modern"/>
        </w:rPr>
        <w:t>increased carbon</w:t>
      </w:r>
      <w:r w:rsidR="005E69C9" w:rsidRPr="001332C1">
        <w:rPr>
          <w:rFonts w:ascii="Computer modern" w:hAnsi="Computer modern"/>
        </w:rPr>
        <w:t xml:space="preserve"> by 1.5 Mg.ha</w:t>
      </w:r>
      <w:r w:rsidR="005E69C9" w:rsidRPr="001332C1">
        <w:rPr>
          <w:rFonts w:ascii="Computer modern" w:hAnsi="Computer modern"/>
          <w:vertAlign w:val="superscript"/>
        </w:rPr>
        <w:t>-1</w:t>
      </w:r>
      <w:r w:rsidR="005E69C9" w:rsidRPr="001332C1">
        <w:rPr>
          <w:rFonts w:ascii="Computer modern" w:hAnsi="Computer modern"/>
        </w:rPr>
        <w:t xml:space="preserve"> in South America, 0.2 Mg.ha</w:t>
      </w:r>
      <w:r w:rsidR="005E69C9" w:rsidRPr="001332C1">
        <w:rPr>
          <w:rFonts w:ascii="Computer modern" w:hAnsi="Computer modern"/>
          <w:vertAlign w:val="superscript"/>
        </w:rPr>
        <w:t xml:space="preserve">-1 </w:t>
      </w:r>
      <w:r w:rsidR="005E69C9" w:rsidRPr="001332C1">
        <w:rPr>
          <w:rFonts w:ascii="Computer modern" w:hAnsi="Computer modern"/>
        </w:rPr>
        <w:t>in Africa and 15.8 Mg.ha</w:t>
      </w:r>
      <w:r w:rsidR="005E69C9" w:rsidRPr="001332C1">
        <w:rPr>
          <w:rFonts w:ascii="Computer modern" w:hAnsi="Computer modern"/>
          <w:vertAlign w:val="superscript"/>
        </w:rPr>
        <w:t xml:space="preserve">-1 </w:t>
      </w:r>
      <w:r w:rsidR="005E69C9" w:rsidRPr="001332C1">
        <w:rPr>
          <w:rFonts w:ascii="Computer modern" w:hAnsi="Computer modern"/>
        </w:rPr>
        <w:t>in Asia (note only the relationship in Asia was statistically significant).</w:t>
      </w:r>
      <w:r w:rsidR="0053160B" w:rsidRPr="001332C1">
        <w:rPr>
          <w:rFonts w:ascii="Computer modern" w:hAnsi="Computer modern"/>
        </w:rPr>
        <w:t xml:space="preserve"> </w:t>
      </w:r>
      <w:r w:rsidRPr="001332C1">
        <w:rPr>
          <w:rFonts w:ascii="Computer modern" w:hAnsi="Computer modern"/>
        </w:rPr>
        <w:t xml:space="preserve">Green shading in (A) shows the extent of broadleaved evergreen and fresh water regularly flooded forest classes from </w:t>
      </w:r>
      <w:hyperlink w:anchor="_ENREF_52" w:tooltip="Bartholomé, 2005 #89" w:history="1">
        <w:r w:rsidR="00BF7416" w:rsidRPr="001332C1">
          <w:rPr>
            <w:rFonts w:ascii="Computer modern" w:hAnsi="Computer modern"/>
          </w:rPr>
          <w:fldChar w:fldCharType="begin"/>
        </w:r>
        <w:r w:rsidR="00BF7416" w:rsidRPr="001332C1">
          <w:rPr>
            <w:rFonts w:ascii="Computer modern" w:hAnsi="Computer modern"/>
          </w:rPr>
          <w:instrText xml:space="preserve"> ADDIN EN.CITE &lt;EndNote&gt;&lt;Cite&gt;&lt;Author&gt;Bartholom</w:instrText>
        </w:r>
        <w:r w:rsidR="00BF7416" w:rsidRPr="001332C1">
          <w:rPr>
            <w:rFonts w:ascii="Computer modern" w:hAnsi="Computer modern" w:hint="eastAsia"/>
          </w:rPr>
          <w:instrText>é</w:instrText>
        </w:r>
        <w:r w:rsidR="00BF7416" w:rsidRPr="001332C1">
          <w:rPr>
            <w:rFonts w:ascii="Computer modern" w:hAnsi="Computer modern"/>
          </w:rPr>
          <w:instrText>&lt;/Author&gt;&lt;Year&gt;2005&lt;/Year&gt;&lt;RecNum&gt;89&lt;/RecNum&gt;&lt;DisplayText&gt;&lt;style face="superscript"&gt;52&lt;/style&gt;&lt;/DisplayText&gt;&lt;record&gt;&lt;rec-number&gt;89&lt;/rec-number&gt;&lt;foreign-keys&gt;&lt;key app="EN" db-id="va9vtzde2xsrzkeeratxfea6ddx5e9x0592e"&gt;89&lt;/key&gt;&lt;/foreign-keys&gt;&lt;ref-type name="Journal Article"&gt;17&lt;/ref-type&gt;&lt;contributors&gt;&lt;authors&gt;&lt;author&gt;Bartholom</w:instrText>
        </w:r>
        <w:r w:rsidR="00BF7416" w:rsidRPr="001332C1">
          <w:rPr>
            <w:rFonts w:ascii="Computer modern" w:hAnsi="Computer modern" w:hint="eastAsia"/>
          </w:rPr>
          <w:instrText>é</w:instrText>
        </w:r>
        <w:r w:rsidR="00BF7416" w:rsidRPr="001332C1">
          <w:rPr>
            <w:rFonts w:ascii="Computer modern" w:hAnsi="Computer modern"/>
          </w:rPr>
          <w:instrText>, E.&lt;/author&gt;&lt;author&gt;Belward, A. S.&lt;/author&gt;&lt;/authors&gt;&lt;/contributors&gt;&lt;titles&gt;&lt;title&gt;GLC2000: a new approach to global land cover mapping from Earth observation data&lt;/title&gt;&lt;secondary-title&gt;International Journal of Remote Sensing&lt;/secondary-title&gt;&lt;/titles&gt;&lt;periodical&gt;&lt;full-title&gt;International Journal of Remote Sensing&lt;/full-title&gt;&lt;/periodical&gt;&lt;pages&gt;1959-1977&lt;/pages&gt;&lt;volume&gt;26&lt;/volume&gt;&lt;number&gt;9&lt;/number&gt;&lt;dates&gt;&lt;year&gt;2005&lt;/year&gt;&lt;pub-dates&gt;&lt;date&gt;2005/05/01&lt;/date&gt;&lt;/pub-dates&gt;&lt;/dates&gt;&lt;publisher&gt;Taylor &amp;amp; Francis&lt;/publisher&gt;&lt;isbn&gt;0143-1161&lt;/isbn&gt;&lt;urls&gt;&lt;related-urls&gt;&lt;url&gt;http://dx.doi.org/10.1080/01431160412331291297&lt;/url&gt;&lt;/related-urls&gt;&lt;/urls&gt;&lt;electronic-resource-num&gt;10.1080/01431160412331291297&lt;/electronic-resource-num&gt;&lt;access-date&gt;2015/03/13&lt;/access-date&gt;&lt;/record&gt;&lt;/Cite&gt;&lt;/EndNote&gt;</w:instrText>
        </w:r>
        <w:r w:rsidR="00BF7416" w:rsidRPr="001332C1">
          <w:rPr>
            <w:rFonts w:ascii="Computer modern" w:hAnsi="Computer modern"/>
          </w:rPr>
          <w:fldChar w:fldCharType="separate"/>
        </w:r>
        <w:r w:rsidR="00BF7416" w:rsidRPr="001332C1">
          <w:rPr>
            <w:rFonts w:ascii="Computer modern" w:hAnsi="Computer modern"/>
            <w:noProof/>
            <w:vertAlign w:val="superscript"/>
          </w:rPr>
          <w:t>52</w:t>
        </w:r>
        <w:r w:rsidR="00BF7416" w:rsidRPr="001332C1">
          <w:rPr>
            <w:rFonts w:ascii="Computer modern" w:hAnsi="Computer modern"/>
          </w:rPr>
          <w:fldChar w:fldCharType="end"/>
        </w:r>
      </w:hyperlink>
      <w:r w:rsidRPr="001332C1">
        <w:rPr>
          <w:rFonts w:ascii="Computer modern" w:hAnsi="Computer modern"/>
        </w:rPr>
        <w:t>.</w:t>
      </w:r>
      <w:r w:rsidR="00F1637E" w:rsidRPr="001332C1">
        <w:rPr>
          <w:rFonts w:ascii="Computer modern" w:hAnsi="Computer modern"/>
        </w:rPr>
        <w:t xml:space="preserve"> </w:t>
      </w:r>
      <w:r w:rsidR="00A41297" w:rsidRPr="001332C1">
        <w:rPr>
          <w:rFonts w:ascii="Computer modern" w:hAnsi="Computer modern"/>
        </w:rPr>
        <w:t>Model coefficients</w:t>
      </w:r>
      <w:r w:rsidR="00F1637E" w:rsidRPr="001332C1">
        <w:rPr>
          <w:rFonts w:ascii="Computer modern" w:hAnsi="Computer modern"/>
        </w:rPr>
        <w:t xml:space="preserve"> are given in Supplementary Table 5</w:t>
      </w:r>
      <w:r w:rsidR="00A41297" w:rsidRPr="001332C1">
        <w:rPr>
          <w:rFonts w:ascii="Computer modern" w:hAnsi="Computer modern"/>
        </w:rPr>
        <w:t>.</w:t>
      </w:r>
      <w:r w:rsidR="005B5BA2" w:rsidRPr="001332C1">
        <w:rPr>
          <w:rFonts w:ascii="Computer modern" w:hAnsi="Computer modern"/>
        </w:rPr>
        <w:t xml:space="preserve"> Maps were created in R version 3.02 (</w:t>
      </w:r>
      <w:hyperlink r:id="rId20" w:history="1">
        <w:r w:rsidR="005B5BA2" w:rsidRPr="001332C1">
          <w:rPr>
            <w:rStyle w:val="Hyperlink"/>
            <w:rFonts w:ascii="Computer modern" w:hAnsi="Computer modern"/>
            <w:color w:val="auto"/>
          </w:rPr>
          <w:t>http://www.R-project.org/</w:t>
        </w:r>
      </w:hyperlink>
      <w:r w:rsidR="005B5BA2" w:rsidRPr="001332C1">
        <w:rPr>
          <w:rFonts w:ascii="Computer modern" w:hAnsi="Computer modern"/>
        </w:rPr>
        <w:t>)</w:t>
      </w:r>
      <w:r w:rsidR="003C1B4F">
        <w:rPr>
          <w:rFonts w:ascii="Computer modern" w:hAnsi="Computer modern"/>
          <w:vertAlign w:val="superscript"/>
        </w:rPr>
        <w:t xml:space="preserve"> 53</w:t>
      </w:r>
      <w:r w:rsidR="005B3549">
        <w:rPr>
          <w:rFonts w:ascii="Computer modern" w:hAnsi="Computer modern"/>
        </w:rPr>
        <w:t xml:space="preserve"> using base maps from </w:t>
      </w:r>
      <w:r w:rsidR="005B5BA2" w:rsidRPr="001332C1">
        <w:rPr>
          <w:rFonts w:ascii="Computer modern" w:hAnsi="Computer modern"/>
        </w:rPr>
        <w:t>maps package</w:t>
      </w:r>
      <w:r w:rsidR="005B3549">
        <w:rPr>
          <w:rFonts w:ascii="Computer modern" w:hAnsi="Computer modern"/>
        </w:rPr>
        <w:t xml:space="preserve"> version 2.3-9 (http://CRAN.R-project.org/package=maps)</w:t>
      </w:r>
      <w:r w:rsidR="005B5BA2" w:rsidRPr="001332C1">
        <w:rPr>
          <w:rFonts w:ascii="Computer modern" w:hAnsi="Computer modern"/>
        </w:rPr>
        <w:t xml:space="preserve"> </w:t>
      </w:r>
      <w:r w:rsidR="003C1B4F">
        <w:rPr>
          <w:rFonts w:ascii="Computer modern" w:hAnsi="Computer modern"/>
          <w:vertAlign w:val="superscript"/>
        </w:rPr>
        <w:t>54</w:t>
      </w:r>
      <w:r w:rsidR="005B5BA2" w:rsidRPr="001332C1">
        <w:rPr>
          <w:rFonts w:ascii="Computer modern" w:hAnsi="Computer modern"/>
        </w:rPr>
        <w:t>.</w:t>
      </w:r>
    </w:p>
    <w:p w14:paraId="198EBDB4" w14:textId="0E13BECB" w:rsidR="008627CE" w:rsidRDefault="008627CE" w:rsidP="00EE5132">
      <w:pPr>
        <w:rPr>
          <w:rFonts w:ascii="Computer modern" w:hAnsi="Computer modern"/>
          <w:b/>
        </w:rPr>
      </w:pPr>
      <w:r>
        <w:rPr>
          <w:rFonts w:ascii="Computer modern" w:hAnsi="Computer modern"/>
          <w:b/>
          <w:noProof/>
          <w:lang w:eastAsia="en-GB"/>
        </w:rPr>
        <w:lastRenderedPageBreak/>
        <w:drawing>
          <wp:inline distT="0" distB="0" distL="0" distR="0" wp14:anchorId="268B3B67" wp14:editId="37814B44">
            <wp:extent cx="3771900" cy="3562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tif"/>
                    <pic:cNvPicPr/>
                  </pic:nvPicPr>
                  <pic:blipFill>
                    <a:blip r:embed="rId21">
                      <a:extLst>
                        <a:ext uri="{28A0092B-C50C-407E-A947-70E740481C1C}">
                          <a14:useLocalDpi xmlns:a14="http://schemas.microsoft.com/office/drawing/2010/main" val="0"/>
                        </a:ext>
                      </a:extLst>
                    </a:blip>
                    <a:stretch>
                      <a:fillRect/>
                    </a:stretch>
                  </pic:blipFill>
                  <pic:spPr>
                    <a:xfrm>
                      <a:off x="0" y="0"/>
                      <a:ext cx="3771900" cy="3562350"/>
                    </a:xfrm>
                    <a:prstGeom prst="rect">
                      <a:avLst/>
                    </a:prstGeom>
                  </pic:spPr>
                </pic:pic>
              </a:graphicData>
            </a:graphic>
          </wp:inline>
        </w:drawing>
      </w:r>
    </w:p>
    <w:p w14:paraId="5AE52678" w14:textId="4608F1C5" w:rsidR="00524DA0" w:rsidRPr="001332C1" w:rsidRDefault="007F1171" w:rsidP="00EE5132">
      <w:pPr>
        <w:rPr>
          <w:rFonts w:ascii="Computer modern" w:hAnsi="Computer modern"/>
        </w:rPr>
      </w:pPr>
      <w:r w:rsidRPr="001332C1">
        <w:rPr>
          <w:rFonts w:ascii="Computer modern" w:hAnsi="Computer modern"/>
          <w:b/>
        </w:rPr>
        <w:t xml:space="preserve">Figure </w:t>
      </w:r>
      <w:r w:rsidR="00675E2A">
        <w:rPr>
          <w:rFonts w:ascii="Computer modern" w:hAnsi="Computer modern"/>
          <w:b/>
        </w:rPr>
        <w:t>4</w:t>
      </w:r>
      <w:r w:rsidR="00684388" w:rsidRPr="001332C1">
        <w:rPr>
          <w:rFonts w:ascii="Computer modern" w:hAnsi="Computer modern"/>
          <w:i/>
        </w:rPr>
        <w:t>.</w:t>
      </w:r>
      <w:r w:rsidRPr="001332C1">
        <w:rPr>
          <w:rFonts w:ascii="Computer modern" w:hAnsi="Computer modern"/>
        </w:rPr>
        <w:t xml:space="preserve"> Variation in the coefficient (β) of the relationship between species richness and carbon among 0.04 ha subplots within 266 1 ha plots. Coefficients come from multiple regression models also containing the number of stems as a second-order polynomial term to allow for a saturating relationship. Coefficients from plots in South America are shown in green, Africa in orange and Asia in purple. Mean values of coefficients are shown in the inset, with error bars showing 95% confidence intervals derived from 10000 bootstrap resamples (with replacement) of the dataset, with asterisks denoting significant differences from zero (one-sample Wilcoxon test, ** </w:t>
      </w:r>
      <w:r w:rsidRPr="001332C1">
        <w:rPr>
          <w:rFonts w:ascii="Computer modern" w:hAnsi="Computer modern"/>
          <w:i/>
        </w:rPr>
        <w:t>P</w:t>
      </w:r>
      <w:r w:rsidRPr="001332C1">
        <w:rPr>
          <w:rFonts w:ascii="Computer modern" w:hAnsi="Computer modern"/>
        </w:rPr>
        <w:t xml:space="preserve"> &lt; 0.01, * </w:t>
      </w:r>
      <w:r w:rsidRPr="001332C1">
        <w:rPr>
          <w:rFonts w:ascii="Computer modern" w:hAnsi="Computer modern"/>
          <w:i/>
        </w:rPr>
        <w:t xml:space="preserve">P </w:t>
      </w:r>
      <w:r w:rsidRPr="001332C1">
        <w:rPr>
          <w:rFonts w:ascii="Computer modern" w:hAnsi="Computer modern"/>
        </w:rPr>
        <w:t xml:space="preserve">&lt; 0.05). </w:t>
      </w:r>
      <w:r w:rsidR="00A30FC6" w:rsidRPr="001332C1">
        <w:rPr>
          <w:rFonts w:ascii="Computer modern" w:hAnsi="Computer modern"/>
        </w:rPr>
        <w:t>Across all plots, doubling species r</w:t>
      </w:r>
      <w:r w:rsidR="00F2337F">
        <w:rPr>
          <w:rFonts w:ascii="Computer modern" w:hAnsi="Computer modern"/>
        </w:rPr>
        <w:t>ichness increased carbon</w:t>
      </w:r>
      <w:r w:rsidR="00A30FC6" w:rsidRPr="001332C1">
        <w:rPr>
          <w:rFonts w:ascii="Computer modern" w:hAnsi="Computer modern"/>
        </w:rPr>
        <w:t xml:space="preserve"> by 6.9 %. </w:t>
      </w:r>
      <w:r w:rsidRPr="001332C1">
        <w:rPr>
          <w:rFonts w:ascii="Computer modern" w:hAnsi="Computer modern"/>
        </w:rPr>
        <w:t xml:space="preserve">The horizontal line in the inset and bold vertical line in the main figure show where coefficients = 0. </w:t>
      </w:r>
      <w:proofErr w:type="gramStart"/>
      <w:r w:rsidRPr="001332C1">
        <w:rPr>
          <w:rFonts w:ascii="Computer modern" w:hAnsi="Computer modern"/>
        </w:rPr>
        <w:t>β</w:t>
      </w:r>
      <w:proofErr w:type="gramEnd"/>
      <w:r w:rsidRPr="001332C1">
        <w:rPr>
          <w:rFonts w:ascii="Computer modern" w:hAnsi="Computer modern"/>
        </w:rPr>
        <w:t xml:space="preserve"> is in units of ln(Mg.ha</w:t>
      </w:r>
      <w:r w:rsidRPr="001332C1">
        <w:rPr>
          <w:rFonts w:ascii="Computer modern" w:hAnsi="Computer modern"/>
          <w:vertAlign w:val="superscript"/>
        </w:rPr>
        <w:t xml:space="preserve">-1 </w:t>
      </w:r>
      <w:r w:rsidRPr="001332C1">
        <w:rPr>
          <w:rFonts w:ascii="Computer modern" w:hAnsi="Computer modern"/>
        </w:rPr>
        <w:t>carbon) per ln(tree species).</w:t>
      </w:r>
      <w:r w:rsidR="0084534D">
        <w:rPr>
          <w:rFonts w:ascii="Computer modern" w:hAnsi="Computer modern"/>
        </w:rPr>
        <w:t xml:space="preserve"> </w:t>
      </w:r>
      <w:r w:rsidR="00260A75" w:rsidRPr="001332C1">
        <w:rPr>
          <w:rFonts w:ascii="Computer modern" w:hAnsi="Computer modern"/>
        </w:rPr>
        <w:fldChar w:fldCharType="begin"/>
      </w:r>
      <w:r w:rsidR="007013D6" w:rsidRPr="001332C1">
        <w:rPr>
          <w:rFonts w:ascii="Computer modern" w:hAnsi="Computer modern"/>
        </w:rPr>
        <w:instrText xml:space="preserve"> ADDIN </w:instrText>
      </w:r>
      <w:r w:rsidR="00260A75" w:rsidRPr="001332C1">
        <w:rPr>
          <w:rFonts w:ascii="Computer modern" w:hAnsi="Computer modern"/>
        </w:rPr>
        <w:fldChar w:fldCharType="end"/>
      </w:r>
    </w:p>
    <w:sectPr w:rsidR="00524DA0" w:rsidRPr="001332C1" w:rsidSect="00E1373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955BA9" w14:textId="77777777" w:rsidR="00B502A0" w:rsidRDefault="00B502A0" w:rsidP="00E13733">
      <w:pPr>
        <w:spacing w:after="0" w:line="240" w:lineRule="auto"/>
      </w:pPr>
      <w:r>
        <w:separator/>
      </w:r>
    </w:p>
  </w:endnote>
  <w:endnote w:type="continuationSeparator" w:id="0">
    <w:p w14:paraId="35697A40" w14:textId="77777777" w:rsidR="00B502A0" w:rsidRDefault="00B502A0" w:rsidP="00E137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mputer moder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597998"/>
      <w:docPartObj>
        <w:docPartGallery w:val="Page Numbers (Bottom of Page)"/>
        <w:docPartUnique/>
      </w:docPartObj>
    </w:sdtPr>
    <w:sdtEndPr>
      <w:rPr>
        <w:noProof/>
      </w:rPr>
    </w:sdtEndPr>
    <w:sdtContent>
      <w:p w14:paraId="072C837F" w14:textId="77777777" w:rsidR="00F919AF" w:rsidRDefault="00F919AF">
        <w:pPr>
          <w:pStyle w:val="Footer"/>
        </w:pPr>
        <w:r>
          <w:fldChar w:fldCharType="begin"/>
        </w:r>
        <w:r>
          <w:instrText xml:space="preserve"> PAGE   \* MERGEFORMAT </w:instrText>
        </w:r>
        <w:r>
          <w:fldChar w:fldCharType="separate"/>
        </w:r>
        <w:r w:rsidR="00331E83">
          <w:rPr>
            <w:noProof/>
          </w:rPr>
          <w:t>29</w:t>
        </w:r>
        <w:r>
          <w:rPr>
            <w:noProof/>
          </w:rPr>
          <w:fldChar w:fldCharType="end"/>
        </w:r>
      </w:p>
    </w:sdtContent>
  </w:sdt>
  <w:p w14:paraId="51BD420D" w14:textId="77777777" w:rsidR="00F919AF" w:rsidRDefault="00F919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24FD21" w14:textId="77777777" w:rsidR="00B502A0" w:rsidRDefault="00B502A0" w:rsidP="00E13733">
      <w:pPr>
        <w:spacing w:after="0" w:line="240" w:lineRule="auto"/>
      </w:pPr>
      <w:r>
        <w:separator/>
      </w:r>
    </w:p>
  </w:footnote>
  <w:footnote w:type="continuationSeparator" w:id="0">
    <w:p w14:paraId="11E62BAC" w14:textId="77777777" w:rsidR="00B502A0" w:rsidRDefault="00B502A0" w:rsidP="00E137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8E465" w14:textId="77777777" w:rsidR="00F919AF" w:rsidRDefault="00F919AF" w:rsidP="00E13733">
    <w:pPr>
      <w:pStyle w:val="Header"/>
      <w:jc w:val="right"/>
    </w:pPr>
    <w:r>
      <w:t>Sullivan et al. Tropical diversity – carbon relationships</w:t>
    </w:r>
  </w:p>
  <w:p w14:paraId="7E4EC031" w14:textId="77777777" w:rsidR="00F919AF" w:rsidRDefault="00F919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4713BA"/>
    <w:multiLevelType w:val="hybridMultilevel"/>
    <w:tmpl w:val="EC6CB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75E6C"/>
    <w:multiLevelType w:val="hybridMultilevel"/>
    <w:tmpl w:val="8F808F3E"/>
    <w:lvl w:ilvl="0" w:tplc="85A0B698">
      <w:start w:val="1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617E"/>
    <w:multiLevelType w:val="hybridMultilevel"/>
    <w:tmpl w:val="BF14D1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D24CB6"/>
    <w:multiLevelType w:val="hybridMultilevel"/>
    <w:tmpl w:val="2D0A3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534202"/>
    <w:multiLevelType w:val="hybridMultilevel"/>
    <w:tmpl w:val="144C0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844D9C"/>
    <w:multiLevelType w:val="hybridMultilevel"/>
    <w:tmpl w:val="3E1AC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38336FB"/>
    <w:multiLevelType w:val="hybridMultilevel"/>
    <w:tmpl w:val="19182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9vtzde2xsrzkeeratxfea6ddx5e9x0592e&quot;&gt;My EndNote Library&lt;record-ids&gt;&lt;item&gt;33&lt;/item&gt;&lt;item&gt;37&lt;/item&gt;&lt;item&gt;39&lt;/item&gt;&lt;item&gt;45&lt;/item&gt;&lt;item&gt;47&lt;/item&gt;&lt;item&gt;49&lt;/item&gt;&lt;item&gt;53&lt;/item&gt;&lt;item&gt;56&lt;/item&gt;&lt;item&gt;57&lt;/item&gt;&lt;item&gt;67&lt;/item&gt;&lt;item&gt;70&lt;/item&gt;&lt;item&gt;73&lt;/item&gt;&lt;item&gt;74&lt;/item&gt;&lt;item&gt;75&lt;/item&gt;&lt;item&gt;77&lt;/item&gt;&lt;item&gt;81&lt;/item&gt;&lt;item&gt;83&lt;/item&gt;&lt;item&gt;84&lt;/item&gt;&lt;item&gt;85&lt;/item&gt;&lt;item&gt;86&lt;/item&gt;&lt;item&gt;87&lt;/item&gt;&lt;item&gt;89&lt;/item&gt;&lt;item&gt;123&lt;/item&gt;&lt;item&gt;125&lt;/item&gt;&lt;item&gt;126&lt;/item&gt;&lt;item&gt;127&lt;/item&gt;&lt;item&gt;128&lt;/item&gt;&lt;item&gt;160&lt;/item&gt;&lt;item&gt;174&lt;/item&gt;&lt;item&gt;175&lt;/item&gt;&lt;item&gt;182&lt;/item&gt;&lt;item&gt;298&lt;/item&gt;&lt;item&gt;299&lt;/item&gt;&lt;item&gt;300&lt;/item&gt;&lt;item&gt;301&lt;/item&gt;&lt;item&gt;312&lt;/item&gt;&lt;item&gt;355&lt;/item&gt;&lt;item&gt;356&lt;/item&gt;&lt;item&gt;357&lt;/item&gt;&lt;item&gt;358&lt;/item&gt;&lt;item&gt;359&lt;/item&gt;&lt;item&gt;360&lt;/item&gt;&lt;item&gt;361&lt;/item&gt;&lt;item&gt;363&lt;/item&gt;&lt;item&gt;364&lt;/item&gt;&lt;item&gt;365&lt;/item&gt;&lt;item&gt;375&lt;/item&gt;&lt;item&gt;378&lt;/item&gt;&lt;item&gt;379&lt;/item&gt;&lt;item&gt;383&lt;/item&gt;&lt;item&gt;409&lt;/item&gt;&lt;/record-ids&gt;&lt;/item&gt;&lt;/Libraries&gt;"/>
  </w:docVars>
  <w:rsids>
    <w:rsidRoot w:val="00EE5132"/>
    <w:rsid w:val="000000CB"/>
    <w:rsid w:val="0000013C"/>
    <w:rsid w:val="00000F90"/>
    <w:rsid w:val="00001980"/>
    <w:rsid w:val="00001CA9"/>
    <w:rsid w:val="0001240A"/>
    <w:rsid w:val="00013183"/>
    <w:rsid w:val="00020DC9"/>
    <w:rsid w:val="0002127E"/>
    <w:rsid w:val="00022504"/>
    <w:rsid w:val="00024FCF"/>
    <w:rsid w:val="00025398"/>
    <w:rsid w:val="00026233"/>
    <w:rsid w:val="000266E7"/>
    <w:rsid w:val="00030736"/>
    <w:rsid w:val="000324FE"/>
    <w:rsid w:val="00033621"/>
    <w:rsid w:val="00033903"/>
    <w:rsid w:val="00033F66"/>
    <w:rsid w:val="0003499E"/>
    <w:rsid w:val="000354A6"/>
    <w:rsid w:val="0003661E"/>
    <w:rsid w:val="00036D92"/>
    <w:rsid w:val="000370BC"/>
    <w:rsid w:val="00040299"/>
    <w:rsid w:val="000405D4"/>
    <w:rsid w:val="00041625"/>
    <w:rsid w:val="000425B1"/>
    <w:rsid w:val="00042A41"/>
    <w:rsid w:val="000437FE"/>
    <w:rsid w:val="00044EA5"/>
    <w:rsid w:val="00052BD3"/>
    <w:rsid w:val="00052C2D"/>
    <w:rsid w:val="00053465"/>
    <w:rsid w:val="00053663"/>
    <w:rsid w:val="00056F09"/>
    <w:rsid w:val="00057F95"/>
    <w:rsid w:val="00060728"/>
    <w:rsid w:val="00060E3B"/>
    <w:rsid w:val="00062C62"/>
    <w:rsid w:val="00062E79"/>
    <w:rsid w:val="00065A0B"/>
    <w:rsid w:val="00065C8A"/>
    <w:rsid w:val="000679D1"/>
    <w:rsid w:val="000714FF"/>
    <w:rsid w:val="00071C58"/>
    <w:rsid w:val="00072F9F"/>
    <w:rsid w:val="00073D31"/>
    <w:rsid w:val="00082357"/>
    <w:rsid w:val="0008245C"/>
    <w:rsid w:val="0008352A"/>
    <w:rsid w:val="000848EC"/>
    <w:rsid w:val="000859DE"/>
    <w:rsid w:val="00086011"/>
    <w:rsid w:val="00090215"/>
    <w:rsid w:val="00090D44"/>
    <w:rsid w:val="00091AA9"/>
    <w:rsid w:val="00091FD2"/>
    <w:rsid w:val="00094CA0"/>
    <w:rsid w:val="0009694E"/>
    <w:rsid w:val="00096B84"/>
    <w:rsid w:val="000A1A0F"/>
    <w:rsid w:val="000A41C9"/>
    <w:rsid w:val="000B2A6A"/>
    <w:rsid w:val="000B54B4"/>
    <w:rsid w:val="000B68D4"/>
    <w:rsid w:val="000B6D38"/>
    <w:rsid w:val="000C0109"/>
    <w:rsid w:val="000C1116"/>
    <w:rsid w:val="000C184A"/>
    <w:rsid w:val="000C1D16"/>
    <w:rsid w:val="000C376C"/>
    <w:rsid w:val="000C40E8"/>
    <w:rsid w:val="000D1580"/>
    <w:rsid w:val="000D2936"/>
    <w:rsid w:val="000D2DBC"/>
    <w:rsid w:val="000D3144"/>
    <w:rsid w:val="000D4CE4"/>
    <w:rsid w:val="000D5065"/>
    <w:rsid w:val="000D514A"/>
    <w:rsid w:val="000D647F"/>
    <w:rsid w:val="000D7C41"/>
    <w:rsid w:val="000E040D"/>
    <w:rsid w:val="000E044A"/>
    <w:rsid w:val="000E1617"/>
    <w:rsid w:val="000E2E3D"/>
    <w:rsid w:val="000E3387"/>
    <w:rsid w:val="000E5598"/>
    <w:rsid w:val="000E586C"/>
    <w:rsid w:val="000E6578"/>
    <w:rsid w:val="000E6686"/>
    <w:rsid w:val="000E7019"/>
    <w:rsid w:val="000E7806"/>
    <w:rsid w:val="000F156C"/>
    <w:rsid w:val="000F1873"/>
    <w:rsid w:val="000F21E3"/>
    <w:rsid w:val="000F270C"/>
    <w:rsid w:val="000F30C2"/>
    <w:rsid w:val="000F3216"/>
    <w:rsid w:val="000F34FA"/>
    <w:rsid w:val="000F71A2"/>
    <w:rsid w:val="000F7D77"/>
    <w:rsid w:val="00102722"/>
    <w:rsid w:val="00103092"/>
    <w:rsid w:val="00103D13"/>
    <w:rsid w:val="00104CF4"/>
    <w:rsid w:val="00107623"/>
    <w:rsid w:val="00107684"/>
    <w:rsid w:val="001101F6"/>
    <w:rsid w:val="001111B8"/>
    <w:rsid w:val="00112559"/>
    <w:rsid w:val="001127D4"/>
    <w:rsid w:val="00116964"/>
    <w:rsid w:val="001178FE"/>
    <w:rsid w:val="00117D4F"/>
    <w:rsid w:val="00120E5D"/>
    <w:rsid w:val="0012163D"/>
    <w:rsid w:val="001269C7"/>
    <w:rsid w:val="001303DE"/>
    <w:rsid w:val="00132D57"/>
    <w:rsid w:val="001332C1"/>
    <w:rsid w:val="00133C00"/>
    <w:rsid w:val="001345D9"/>
    <w:rsid w:val="00135149"/>
    <w:rsid w:val="0013532C"/>
    <w:rsid w:val="00135C23"/>
    <w:rsid w:val="00137A00"/>
    <w:rsid w:val="001411D9"/>
    <w:rsid w:val="00143FB3"/>
    <w:rsid w:val="00144E15"/>
    <w:rsid w:val="001450CD"/>
    <w:rsid w:val="00147B0D"/>
    <w:rsid w:val="00147BED"/>
    <w:rsid w:val="00150474"/>
    <w:rsid w:val="0015456B"/>
    <w:rsid w:val="00154A94"/>
    <w:rsid w:val="00161435"/>
    <w:rsid w:val="00163759"/>
    <w:rsid w:val="00164BC1"/>
    <w:rsid w:val="0016534D"/>
    <w:rsid w:val="0016561D"/>
    <w:rsid w:val="00166173"/>
    <w:rsid w:val="001672E6"/>
    <w:rsid w:val="001678F9"/>
    <w:rsid w:val="00170023"/>
    <w:rsid w:val="00170749"/>
    <w:rsid w:val="00170F74"/>
    <w:rsid w:val="00171756"/>
    <w:rsid w:val="00172BEB"/>
    <w:rsid w:val="00172CCB"/>
    <w:rsid w:val="001753F7"/>
    <w:rsid w:val="00181467"/>
    <w:rsid w:val="00182BA8"/>
    <w:rsid w:val="001842C9"/>
    <w:rsid w:val="00184A68"/>
    <w:rsid w:val="0018577A"/>
    <w:rsid w:val="00186267"/>
    <w:rsid w:val="00191777"/>
    <w:rsid w:val="0019246A"/>
    <w:rsid w:val="00192E59"/>
    <w:rsid w:val="00194DE5"/>
    <w:rsid w:val="00196A0D"/>
    <w:rsid w:val="001A031C"/>
    <w:rsid w:val="001A0451"/>
    <w:rsid w:val="001A3ECF"/>
    <w:rsid w:val="001A43CC"/>
    <w:rsid w:val="001A43FB"/>
    <w:rsid w:val="001A6CF3"/>
    <w:rsid w:val="001B1A97"/>
    <w:rsid w:val="001B46B3"/>
    <w:rsid w:val="001B4B1E"/>
    <w:rsid w:val="001B5418"/>
    <w:rsid w:val="001C0A6D"/>
    <w:rsid w:val="001C1AE4"/>
    <w:rsid w:val="001C294D"/>
    <w:rsid w:val="001C3054"/>
    <w:rsid w:val="001C4298"/>
    <w:rsid w:val="001C4615"/>
    <w:rsid w:val="001C71EB"/>
    <w:rsid w:val="001C7CE1"/>
    <w:rsid w:val="001D1082"/>
    <w:rsid w:val="001D11C0"/>
    <w:rsid w:val="001D21C2"/>
    <w:rsid w:val="001D2D4B"/>
    <w:rsid w:val="001D3E9C"/>
    <w:rsid w:val="001D4B36"/>
    <w:rsid w:val="001D4F5C"/>
    <w:rsid w:val="001D699B"/>
    <w:rsid w:val="001D6CD2"/>
    <w:rsid w:val="001E561A"/>
    <w:rsid w:val="001E64C5"/>
    <w:rsid w:val="001F031F"/>
    <w:rsid w:val="001F13EE"/>
    <w:rsid w:val="001F28B4"/>
    <w:rsid w:val="001F35E2"/>
    <w:rsid w:val="001F6646"/>
    <w:rsid w:val="001F7801"/>
    <w:rsid w:val="00201A07"/>
    <w:rsid w:val="00202676"/>
    <w:rsid w:val="00204BCE"/>
    <w:rsid w:val="00210486"/>
    <w:rsid w:val="00211AFC"/>
    <w:rsid w:val="0021228E"/>
    <w:rsid w:val="00214BB0"/>
    <w:rsid w:val="00216281"/>
    <w:rsid w:val="00217756"/>
    <w:rsid w:val="0021788A"/>
    <w:rsid w:val="00221374"/>
    <w:rsid w:val="002213FA"/>
    <w:rsid w:val="00221B58"/>
    <w:rsid w:val="00223822"/>
    <w:rsid w:val="00224732"/>
    <w:rsid w:val="00225E6B"/>
    <w:rsid w:val="00226CF2"/>
    <w:rsid w:val="002279B4"/>
    <w:rsid w:val="0023053F"/>
    <w:rsid w:val="002308F9"/>
    <w:rsid w:val="00230BAD"/>
    <w:rsid w:val="00230C07"/>
    <w:rsid w:val="00231812"/>
    <w:rsid w:val="00231D7C"/>
    <w:rsid w:val="00232EBA"/>
    <w:rsid w:val="00232FB4"/>
    <w:rsid w:val="00232FF7"/>
    <w:rsid w:val="00233260"/>
    <w:rsid w:val="00233C27"/>
    <w:rsid w:val="00233CCF"/>
    <w:rsid w:val="002350C1"/>
    <w:rsid w:val="002368A8"/>
    <w:rsid w:val="002411A8"/>
    <w:rsid w:val="00241316"/>
    <w:rsid w:val="00241E7D"/>
    <w:rsid w:val="00242F49"/>
    <w:rsid w:val="00243C82"/>
    <w:rsid w:val="0024564B"/>
    <w:rsid w:val="00250797"/>
    <w:rsid w:val="00250EDE"/>
    <w:rsid w:val="00253059"/>
    <w:rsid w:val="00257D94"/>
    <w:rsid w:val="00257FA7"/>
    <w:rsid w:val="00260A75"/>
    <w:rsid w:val="002618E4"/>
    <w:rsid w:val="00261A57"/>
    <w:rsid w:val="002636E3"/>
    <w:rsid w:val="002649C8"/>
    <w:rsid w:val="002659F0"/>
    <w:rsid w:val="00265D00"/>
    <w:rsid w:val="0026693E"/>
    <w:rsid w:val="00267504"/>
    <w:rsid w:val="0027011E"/>
    <w:rsid w:val="002717BE"/>
    <w:rsid w:val="002742C5"/>
    <w:rsid w:val="00275562"/>
    <w:rsid w:val="00275938"/>
    <w:rsid w:val="002777FB"/>
    <w:rsid w:val="00277962"/>
    <w:rsid w:val="00277A2A"/>
    <w:rsid w:val="0028515F"/>
    <w:rsid w:val="002863C8"/>
    <w:rsid w:val="00286AED"/>
    <w:rsid w:val="00291643"/>
    <w:rsid w:val="00292909"/>
    <w:rsid w:val="00292B57"/>
    <w:rsid w:val="00295A8C"/>
    <w:rsid w:val="002A1A38"/>
    <w:rsid w:val="002A1BD6"/>
    <w:rsid w:val="002A206F"/>
    <w:rsid w:val="002A2570"/>
    <w:rsid w:val="002A5DDC"/>
    <w:rsid w:val="002A636C"/>
    <w:rsid w:val="002B0D5A"/>
    <w:rsid w:val="002B3231"/>
    <w:rsid w:val="002B36F5"/>
    <w:rsid w:val="002B62B7"/>
    <w:rsid w:val="002B67BC"/>
    <w:rsid w:val="002B681C"/>
    <w:rsid w:val="002C06E8"/>
    <w:rsid w:val="002C1668"/>
    <w:rsid w:val="002C1B3F"/>
    <w:rsid w:val="002C1FB1"/>
    <w:rsid w:val="002C2ABC"/>
    <w:rsid w:val="002C3673"/>
    <w:rsid w:val="002C377C"/>
    <w:rsid w:val="002C6894"/>
    <w:rsid w:val="002D0C4F"/>
    <w:rsid w:val="002D144C"/>
    <w:rsid w:val="002D247E"/>
    <w:rsid w:val="002D4372"/>
    <w:rsid w:val="002D43CB"/>
    <w:rsid w:val="002D469A"/>
    <w:rsid w:val="002D5B3A"/>
    <w:rsid w:val="002D67EC"/>
    <w:rsid w:val="002D7266"/>
    <w:rsid w:val="002E0782"/>
    <w:rsid w:val="002E22FD"/>
    <w:rsid w:val="002E47CA"/>
    <w:rsid w:val="002E504E"/>
    <w:rsid w:val="002E5292"/>
    <w:rsid w:val="002E7906"/>
    <w:rsid w:val="002F2E8A"/>
    <w:rsid w:val="002F3599"/>
    <w:rsid w:val="002F6C1A"/>
    <w:rsid w:val="003028F9"/>
    <w:rsid w:val="003032A2"/>
    <w:rsid w:val="00303419"/>
    <w:rsid w:val="0030502F"/>
    <w:rsid w:val="00305FCB"/>
    <w:rsid w:val="003064E5"/>
    <w:rsid w:val="00306F88"/>
    <w:rsid w:val="00310508"/>
    <w:rsid w:val="00310650"/>
    <w:rsid w:val="003125BC"/>
    <w:rsid w:val="00313257"/>
    <w:rsid w:val="0031334B"/>
    <w:rsid w:val="00313DC7"/>
    <w:rsid w:val="00315293"/>
    <w:rsid w:val="00315B57"/>
    <w:rsid w:val="003165CE"/>
    <w:rsid w:val="003170C4"/>
    <w:rsid w:val="00317E47"/>
    <w:rsid w:val="00317E90"/>
    <w:rsid w:val="00320AF7"/>
    <w:rsid w:val="00322FD5"/>
    <w:rsid w:val="00324F4D"/>
    <w:rsid w:val="0032515E"/>
    <w:rsid w:val="003254CC"/>
    <w:rsid w:val="00325BC1"/>
    <w:rsid w:val="00327A8D"/>
    <w:rsid w:val="003308B1"/>
    <w:rsid w:val="00331E83"/>
    <w:rsid w:val="00332DAA"/>
    <w:rsid w:val="00334D65"/>
    <w:rsid w:val="00335870"/>
    <w:rsid w:val="00335E7C"/>
    <w:rsid w:val="003360C7"/>
    <w:rsid w:val="003405D0"/>
    <w:rsid w:val="003421B6"/>
    <w:rsid w:val="003450CF"/>
    <w:rsid w:val="00347840"/>
    <w:rsid w:val="003501F9"/>
    <w:rsid w:val="00350759"/>
    <w:rsid w:val="00350A74"/>
    <w:rsid w:val="003514E5"/>
    <w:rsid w:val="00351D38"/>
    <w:rsid w:val="00353266"/>
    <w:rsid w:val="00353D9F"/>
    <w:rsid w:val="003547EF"/>
    <w:rsid w:val="0035516A"/>
    <w:rsid w:val="00355489"/>
    <w:rsid w:val="003559F3"/>
    <w:rsid w:val="00360986"/>
    <w:rsid w:val="00362F8B"/>
    <w:rsid w:val="00363F52"/>
    <w:rsid w:val="003669F8"/>
    <w:rsid w:val="00367E79"/>
    <w:rsid w:val="00371205"/>
    <w:rsid w:val="00371220"/>
    <w:rsid w:val="0037313C"/>
    <w:rsid w:val="00376BCE"/>
    <w:rsid w:val="00377558"/>
    <w:rsid w:val="00382495"/>
    <w:rsid w:val="00382AFF"/>
    <w:rsid w:val="00385197"/>
    <w:rsid w:val="00385CC5"/>
    <w:rsid w:val="00390516"/>
    <w:rsid w:val="003914E1"/>
    <w:rsid w:val="00391738"/>
    <w:rsid w:val="00391860"/>
    <w:rsid w:val="003923AC"/>
    <w:rsid w:val="00392576"/>
    <w:rsid w:val="00392C2A"/>
    <w:rsid w:val="00394C2A"/>
    <w:rsid w:val="00394E25"/>
    <w:rsid w:val="003952CA"/>
    <w:rsid w:val="0039560B"/>
    <w:rsid w:val="00395A19"/>
    <w:rsid w:val="0039713B"/>
    <w:rsid w:val="003A19E9"/>
    <w:rsid w:val="003A275E"/>
    <w:rsid w:val="003A296B"/>
    <w:rsid w:val="003A2E81"/>
    <w:rsid w:val="003A387D"/>
    <w:rsid w:val="003A503F"/>
    <w:rsid w:val="003A51DE"/>
    <w:rsid w:val="003A5DDD"/>
    <w:rsid w:val="003B04F3"/>
    <w:rsid w:val="003B065B"/>
    <w:rsid w:val="003B0E38"/>
    <w:rsid w:val="003C03D8"/>
    <w:rsid w:val="003C11CC"/>
    <w:rsid w:val="003C1546"/>
    <w:rsid w:val="003C181D"/>
    <w:rsid w:val="003C1B4F"/>
    <w:rsid w:val="003C1FD3"/>
    <w:rsid w:val="003C3D20"/>
    <w:rsid w:val="003D01AF"/>
    <w:rsid w:val="003D1C24"/>
    <w:rsid w:val="003D24D7"/>
    <w:rsid w:val="003D34EB"/>
    <w:rsid w:val="003D3DC6"/>
    <w:rsid w:val="003D4498"/>
    <w:rsid w:val="003D4C27"/>
    <w:rsid w:val="003D5C24"/>
    <w:rsid w:val="003D67E7"/>
    <w:rsid w:val="003E125C"/>
    <w:rsid w:val="003E312E"/>
    <w:rsid w:val="003E5E5E"/>
    <w:rsid w:val="003E70DE"/>
    <w:rsid w:val="003E72E9"/>
    <w:rsid w:val="003E7E2F"/>
    <w:rsid w:val="003F0603"/>
    <w:rsid w:val="003F0803"/>
    <w:rsid w:val="003F271A"/>
    <w:rsid w:val="003F2AD0"/>
    <w:rsid w:val="003F5D41"/>
    <w:rsid w:val="003F6C78"/>
    <w:rsid w:val="004011CD"/>
    <w:rsid w:val="004012AB"/>
    <w:rsid w:val="00401E3B"/>
    <w:rsid w:val="00402181"/>
    <w:rsid w:val="00405B54"/>
    <w:rsid w:val="004064D7"/>
    <w:rsid w:val="00406585"/>
    <w:rsid w:val="00407707"/>
    <w:rsid w:val="00410C5A"/>
    <w:rsid w:val="00411375"/>
    <w:rsid w:val="00411CE8"/>
    <w:rsid w:val="00411EDE"/>
    <w:rsid w:val="00411F2E"/>
    <w:rsid w:val="0041282B"/>
    <w:rsid w:val="00412CB8"/>
    <w:rsid w:val="004138C1"/>
    <w:rsid w:val="0041415A"/>
    <w:rsid w:val="004153A1"/>
    <w:rsid w:val="00416986"/>
    <w:rsid w:val="00421E19"/>
    <w:rsid w:val="00423F91"/>
    <w:rsid w:val="004267BF"/>
    <w:rsid w:val="00430537"/>
    <w:rsid w:val="00430C39"/>
    <w:rsid w:val="004318F0"/>
    <w:rsid w:val="00431F13"/>
    <w:rsid w:val="00432AE2"/>
    <w:rsid w:val="00434237"/>
    <w:rsid w:val="004342E0"/>
    <w:rsid w:val="00436BCF"/>
    <w:rsid w:val="00436D18"/>
    <w:rsid w:val="00437908"/>
    <w:rsid w:val="004417CF"/>
    <w:rsid w:val="00441CCA"/>
    <w:rsid w:val="00442BFA"/>
    <w:rsid w:val="004464A8"/>
    <w:rsid w:val="00446D90"/>
    <w:rsid w:val="004527C8"/>
    <w:rsid w:val="00452C6F"/>
    <w:rsid w:val="00454C86"/>
    <w:rsid w:val="00455E04"/>
    <w:rsid w:val="004561AE"/>
    <w:rsid w:val="00457F3B"/>
    <w:rsid w:val="004614EB"/>
    <w:rsid w:val="00461637"/>
    <w:rsid w:val="00462DE9"/>
    <w:rsid w:val="00463574"/>
    <w:rsid w:val="00463FA2"/>
    <w:rsid w:val="004644D1"/>
    <w:rsid w:val="0046571E"/>
    <w:rsid w:val="004673B5"/>
    <w:rsid w:val="004707BE"/>
    <w:rsid w:val="00470B86"/>
    <w:rsid w:val="00471E77"/>
    <w:rsid w:val="004729B8"/>
    <w:rsid w:val="00473CE4"/>
    <w:rsid w:val="00474ADB"/>
    <w:rsid w:val="00476654"/>
    <w:rsid w:val="0047751B"/>
    <w:rsid w:val="00480FD7"/>
    <w:rsid w:val="004818E7"/>
    <w:rsid w:val="00483848"/>
    <w:rsid w:val="004856BE"/>
    <w:rsid w:val="00485795"/>
    <w:rsid w:val="0048595F"/>
    <w:rsid w:val="00485FB4"/>
    <w:rsid w:val="004872B6"/>
    <w:rsid w:val="004918CB"/>
    <w:rsid w:val="00491A89"/>
    <w:rsid w:val="004929EC"/>
    <w:rsid w:val="004947A8"/>
    <w:rsid w:val="004953A7"/>
    <w:rsid w:val="00496C62"/>
    <w:rsid w:val="00496E72"/>
    <w:rsid w:val="004A0134"/>
    <w:rsid w:val="004A27CB"/>
    <w:rsid w:val="004A30E3"/>
    <w:rsid w:val="004A386F"/>
    <w:rsid w:val="004A3BD2"/>
    <w:rsid w:val="004A4034"/>
    <w:rsid w:val="004A426E"/>
    <w:rsid w:val="004A57B2"/>
    <w:rsid w:val="004B0BBF"/>
    <w:rsid w:val="004B120F"/>
    <w:rsid w:val="004B2378"/>
    <w:rsid w:val="004B3F29"/>
    <w:rsid w:val="004B6660"/>
    <w:rsid w:val="004C07B7"/>
    <w:rsid w:val="004C0E5A"/>
    <w:rsid w:val="004C14E2"/>
    <w:rsid w:val="004C1BC8"/>
    <w:rsid w:val="004C438A"/>
    <w:rsid w:val="004C4FF0"/>
    <w:rsid w:val="004D0025"/>
    <w:rsid w:val="004D278E"/>
    <w:rsid w:val="004D30DB"/>
    <w:rsid w:val="004D589E"/>
    <w:rsid w:val="004D6923"/>
    <w:rsid w:val="004D6ABC"/>
    <w:rsid w:val="004D6E5E"/>
    <w:rsid w:val="004E14E5"/>
    <w:rsid w:val="004E1E3B"/>
    <w:rsid w:val="004E2236"/>
    <w:rsid w:val="004E3B85"/>
    <w:rsid w:val="004E6C2A"/>
    <w:rsid w:val="004F2594"/>
    <w:rsid w:val="004F2AEB"/>
    <w:rsid w:val="004F3946"/>
    <w:rsid w:val="004F42F3"/>
    <w:rsid w:val="004F44D3"/>
    <w:rsid w:val="005006E3"/>
    <w:rsid w:val="005062B9"/>
    <w:rsid w:val="00506A62"/>
    <w:rsid w:val="005118E8"/>
    <w:rsid w:val="0051426B"/>
    <w:rsid w:val="005144E5"/>
    <w:rsid w:val="005155B3"/>
    <w:rsid w:val="005172D5"/>
    <w:rsid w:val="005200FF"/>
    <w:rsid w:val="00520DF2"/>
    <w:rsid w:val="00521753"/>
    <w:rsid w:val="00524DA0"/>
    <w:rsid w:val="00524DD8"/>
    <w:rsid w:val="00524EA9"/>
    <w:rsid w:val="0053120C"/>
    <w:rsid w:val="0053151E"/>
    <w:rsid w:val="0053160B"/>
    <w:rsid w:val="00534876"/>
    <w:rsid w:val="00534DE3"/>
    <w:rsid w:val="00536425"/>
    <w:rsid w:val="00536FBA"/>
    <w:rsid w:val="00540D2E"/>
    <w:rsid w:val="00541A08"/>
    <w:rsid w:val="00543D65"/>
    <w:rsid w:val="005453D4"/>
    <w:rsid w:val="00547B9C"/>
    <w:rsid w:val="00547E2E"/>
    <w:rsid w:val="005520DB"/>
    <w:rsid w:val="00553A66"/>
    <w:rsid w:val="00553B45"/>
    <w:rsid w:val="00553CFC"/>
    <w:rsid w:val="005547A8"/>
    <w:rsid w:val="00555246"/>
    <w:rsid w:val="005552C0"/>
    <w:rsid w:val="00556806"/>
    <w:rsid w:val="00557598"/>
    <w:rsid w:val="00564AA9"/>
    <w:rsid w:val="005674EC"/>
    <w:rsid w:val="005700E3"/>
    <w:rsid w:val="0057144E"/>
    <w:rsid w:val="00575BD3"/>
    <w:rsid w:val="00576129"/>
    <w:rsid w:val="00580120"/>
    <w:rsid w:val="00580404"/>
    <w:rsid w:val="005821B7"/>
    <w:rsid w:val="005831D9"/>
    <w:rsid w:val="00583C72"/>
    <w:rsid w:val="00585434"/>
    <w:rsid w:val="005857EF"/>
    <w:rsid w:val="00585E7F"/>
    <w:rsid w:val="00587CE6"/>
    <w:rsid w:val="00590FB6"/>
    <w:rsid w:val="005923F8"/>
    <w:rsid w:val="005928C2"/>
    <w:rsid w:val="0059315E"/>
    <w:rsid w:val="00597F80"/>
    <w:rsid w:val="005A27C7"/>
    <w:rsid w:val="005A2AB3"/>
    <w:rsid w:val="005A3550"/>
    <w:rsid w:val="005A3A93"/>
    <w:rsid w:val="005A4E6E"/>
    <w:rsid w:val="005A54B7"/>
    <w:rsid w:val="005A70A8"/>
    <w:rsid w:val="005A780D"/>
    <w:rsid w:val="005B0CBA"/>
    <w:rsid w:val="005B1059"/>
    <w:rsid w:val="005B2581"/>
    <w:rsid w:val="005B272F"/>
    <w:rsid w:val="005B2E3A"/>
    <w:rsid w:val="005B3549"/>
    <w:rsid w:val="005B5BA2"/>
    <w:rsid w:val="005B5BA7"/>
    <w:rsid w:val="005B623C"/>
    <w:rsid w:val="005B66B2"/>
    <w:rsid w:val="005C111A"/>
    <w:rsid w:val="005C1123"/>
    <w:rsid w:val="005C14E4"/>
    <w:rsid w:val="005C166C"/>
    <w:rsid w:val="005C342C"/>
    <w:rsid w:val="005C38D0"/>
    <w:rsid w:val="005C50B1"/>
    <w:rsid w:val="005D3B53"/>
    <w:rsid w:val="005D509B"/>
    <w:rsid w:val="005D532C"/>
    <w:rsid w:val="005D5F09"/>
    <w:rsid w:val="005D6069"/>
    <w:rsid w:val="005D73B5"/>
    <w:rsid w:val="005D76BF"/>
    <w:rsid w:val="005D77E8"/>
    <w:rsid w:val="005D7844"/>
    <w:rsid w:val="005D7F26"/>
    <w:rsid w:val="005E00D3"/>
    <w:rsid w:val="005E3231"/>
    <w:rsid w:val="005E487C"/>
    <w:rsid w:val="005E5715"/>
    <w:rsid w:val="005E69C9"/>
    <w:rsid w:val="005F01F7"/>
    <w:rsid w:val="005F0FB5"/>
    <w:rsid w:val="005F120C"/>
    <w:rsid w:val="005F2935"/>
    <w:rsid w:val="005F75BA"/>
    <w:rsid w:val="00600586"/>
    <w:rsid w:val="00600D0B"/>
    <w:rsid w:val="0060201A"/>
    <w:rsid w:val="0060670B"/>
    <w:rsid w:val="00610C8B"/>
    <w:rsid w:val="00610E12"/>
    <w:rsid w:val="0061309B"/>
    <w:rsid w:val="00614C0C"/>
    <w:rsid w:val="00617DF9"/>
    <w:rsid w:val="00617F54"/>
    <w:rsid w:val="00623023"/>
    <w:rsid w:val="00624D03"/>
    <w:rsid w:val="00625922"/>
    <w:rsid w:val="00627990"/>
    <w:rsid w:val="006319BB"/>
    <w:rsid w:val="006327DF"/>
    <w:rsid w:val="0063309E"/>
    <w:rsid w:val="00634486"/>
    <w:rsid w:val="00637F81"/>
    <w:rsid w:val="00640F6C"/>
    <w:rsid w:val="00641165"/>
    <w:rsid w:val="00641D7A"/>
    <w:rsid w:val="00642133"/>
    <w:rsid w:val="00643BF9"/>
    <w:rsid w:val="0064484A"/>
    <w:rsid w:val="00647393"/>
    <w:rsid w:val="00653EFD"/>
    <w:rsid w:val="006540EC"/>
    <w:rsid w:val="006550E3"/>
    <w:rsid w:val="00655B43"/>
    <w:rsid w:val="00657E10"/>
    <w:rsid w:val="00660155"/>
    <w:rsid w:val="006626B6"/>
    <w:rsid w:val="00665B83"/>
    <w:rsid w:val="0066799D"/>
    <w:rsid w:val="00667B2C"/>
    <w:rsid w:val="00670742"/>
    <w:rsid w:val="00672109"/>
    <w:rsid w:val="00672A2F"/>
    <w:rsid w:val="00674151"/>
    <w:rsid w:val="006751EB"/>
    <w:rsid w:val="00675B3B"/>
    <w:rsid w:val="00675E2A"/>
    <w:rsid w:val="006768E8"/>
    <w:rsid w:val="006803E5"/>
    <w:rsid w:val="006804F6"/>
    <w:rsid w:val="006806CC"/>
    <w:rsid w:val="00682F09"/>
    <w:rsid w:val="00684388"/>
    <w:rsid w:val="006872A5"/>
    <w:rsid w:val="00691BA0"/>
    <w:rsid w:val="0069361A"/>
    <w:rsid w:val="00693A25"/>
    <w:rsid w:val="00694D53"/>
    <w:rsid w:val="00697E5E"/>
    <w:rsid w:val="006A2565"/>
    <w:rsid w:val="006A3175"/>
    <w:rsid w:val="006A65F3"/>
    <w:rsid w:val="006A6EAB"/>
    <w:rsid w:val="006A7FF3"/>
    <w:rsid w:val="006B0C4C"/>
    <w:rsid w:val="006B2427"/>
    <w:rsid w:val="006B2B62"/>
    <w:rsid w:val="006B2B67"/>
    <w:rsid w:val="006B387A"/>
    <w:rsid w:val="006B6753"/>
    <w:rsid w:val="006B7672"/>
    <w:rsid w:val="006C0DD9"/>
    <w:rsid w:val="006C4B04"/>
    <w:rsid w:val="006C4DFC"/>
    <w:rsid w:val="006C5CAD"/>
    <w:rsid w:val="006C5EA4"/>
    <w:rsid w:val="006D03A0"/>
    <w:rsid w:val="006D1C28"/>
    <w:rsid w:val="006D2911"/>
    <w:rsid w:val="006D2FD6"/>
    <w:rsid w:val="006D34F5"/>
    <w:rsid w:val="006D3794"/>
    <w:rsid w:val="006D4186"/>
    <w:rsid w:val="006D459E"/>
    <w:rsid w:val="006D5938"/>
    <w:rsid w:val="006D6504"/>
    <w:rsid w:val="006D728C"/>
    <w:rsid w:val="006D78C5"/>
    <w:rsid w:val="006D79E9"/>
    <w:rsid w:val="006E2F46"/>
    <w:rsid w:val="006E31B0"/>
    <w:rsid w:val="006E5B4D"/>
    <w:rsid w:val="006E6EE6"/>
    <w:rsid w:val="006E6F56"/>
    <w:rsid w:val="006F19BB"/>
    <w:rsid w:val="006F1B1A"/>
    <w:rsid w:val="006F270E"/>
    <w:rsid w:val="006F27F4"/>
    <w:rsid w:val="006F2A13"/>
    <w:rsid w:val="006F495C"/>
    <w:rsid w:val="006F738D"/>
    <w:rsid w:val="006F77D6"/>
    <w:rsid w:val="007008D5"/>
    <w:rsid w:val="007013D6"/>
    <w:rsid w:val="00702A01"/>
    <w:rsid w:val="00702BF6"/>
    <w:rsid w:val="00703424"/>
    <w:rsid w:val="0070349D"/>
    <w:rsid w:val="00704494"/>
    <w:rsid w:val="00704604"/>
    <w:rsid w:val="00705283"/>
    <w:rsid w:val="0070719E"/>
    <w:rsid w:val="007072B1"/>
    <w:rsid w:val="00712AF3"/>
    <w:rsid w:val="007133FC"/>
    <w:rsid w:val="00713686"/>
    <w:rsid w:val="00715788"/>
    <w:rsid w:val="00716D2B"/>
    <w:rsid w:val="0071773B"/>
    <w:rsid w:val="0071779B"/>
    <w:rsid w:val="00717EB5"/>
    <w:rsid w:val="00720F19"/>
    <w:rsid w:val="007213FC"/>
    <w:rsid w:val="007214B0"/>
    <w:rsid w:val="00722F36"/>
    <w:rsid w:val="00723955"/>
    <w:rsid w:val="00724708"/>
    <w:rsid w:val="00731235"/>
    <w:rsid w:val="007326D5"/>
    <w:rsid w:val="00734090"/>
    <w:rsid w:val="00737BFF"/>
    <w:rsid w:val="007433BC"/>
    <w:rsid w:val="00743610"/>
    <w:rsid w:val="00745EB2"/>
    <w:rsid w:val="0074743D"/>
    <w:rsid w:val="0075041C"/>
    <w:rsid w:val="007537D5"/>
    <w:rsid w:val="00753D61"/>
    <w:rsid w:val="00755A8E"/>
    <w:rsid w:val="00762B26"/>
    <w:rsid w:val="0076380B"/>
    <w:rsid w:val="00764941"/>
    <w:rsid w:val="00765F25"/>
    <w:rsid w:val="00766319"/>
    <w:rsid w:val="007663AB"/>
    <w:rsid w:val="00770FBD"/>
    <w:rsid w:val="007731A3"/>
    <w:rsid w:val="0077470D"/>
    <w:rsid w:val="007751B5"/>
    <w:rsid w:val="0077635C"/>
    <w:rsid w:val="007818DB"/>
    <w:rsid w:val="007824BE"/>
    <w:rsid w:val="007837EE"/>
    <w:rsid w:val="00783F23"/>
    <w:rsid w:val="0078499D"/>
    <w:rsid w:val="00784C50"/>
    <w:rsid w:val="00784EC6"/>
    <w:rsid w:val="007857CE"/>
    <w:rsid w:val="00786C3C"/>
    <w:rsid w:val="00790465"/>
    <w:rsid w:val="007921C1"/>
    <w:rsid w:val="007923EC"/>
    <w:rsid w:val="00792C6C"/>
    <w:rsid w:val="00793A61"/>
    <w:rsid w:val="00793C7F"/>
    <w:rsid w:val="00794F70"/>
    <w:rsid w:val="00795021"/>
    <w:rsid w:val="00795085"/>
    <w:rsid w:val="00796A37"/>
    <w:rsid w:val="007A2B4A"/>
    <w:rsid w:val="007B02E7"/>
    <w:rsid w:val="007B168A"/>
    <w:rsid w:val="007B4AAE"/>
    <w:rsid w:val="007B59B3"/>
    <w:rsid w:val="007B5A6F"/>
    <w:rsid w:val="007B6411"/>
    <w:rsid w:val="007C2036"/>
    <w:rsid w:val="007D05A7"/>
    <w:rsid w:val="007D2F85"/>
    <w:rsid w:val="007D4C53"/>
    <w:rsid w:val="007D68D1"/>
    <w:rsid w:val="007D7467"/>
    <w:rsid w:val="007D7D58"/>
    <w:rsid w:val="007E047A"/>
    <w:rsid w:val="007E5142"/>
    <w:rsid w:val="007E594C"/>
    <w:rsid w:val="007E69D1"/>
    <w:rsid w:val="007E70EE"/>
    <w:rsid w:val="007F0786"/>
    <w:rsid w:val="007F1171"/>
    <w:rsid w:val="007F152A"/>
    <w:rsid w:val="007F1BD5"/>
    <w:rsid w:val="007F4641"/>
    <w:rsid w:val="007F4AD7"/>
    <w:rsid w:val="007F4FB6"/>
    <w:rsid w:val="0080112C"/>
    <w:rsid w:val="0080123C"/>
    <w:rsid w:val="00803E79"/>
    <w:rsid w:val="00810C9D"/>
    <w:rsid w:val="008115B8"/>
    <w:rsid w:val="008127AA"/>
    <w:rsid w:val="00814D70"/>
    <w:rsid w:val="00814F8B"/>
    <w:rsid w:val="00815930"/>
    <w:rsid w:val="00817963"/>
    <w:rsid w:val="00820254"/>
    <w:rsid w:val="008221CF"/>
    <w:rsid w:val="008221F2"/>
    <w:rsid w:val="0082303D"/>
    <w:rsid w:val="008239A9"/>
    <w:rsid w:val="008239D3"/>
    <w:rsid w:val="00824D50"/>
    <w:rsid w:val="00826155"/>
    <w:rsid w:val="00826A7E"/>
    <w:rsid w:val="00830D5B"/>
    <w:rsid w:val="0083195E"/>
    <w:rsid w:val="0083300D"/>
    <w:rsid w:val="00835D31"/>
    <w:rsid w:val="00836198"/>
    <w:rsid w:val="00837D9C"/>
    <w:rsid w:val="00843D31"/>
    <w:rsid w:val="00844D9C"/>
    <w:rsid w:val="0084534D"/>
    <w:rsid w:val="00845787"/>
    <w:rsid w:val="00846EE1"/>
    <w:rsid w:val="00850D0E"/>
    <w:rsid w:val="00853CF0"/>
    <w:rsid w:val="008560A7"/>
    <w:rsid w:val="008570DE"/>
    <w:rsid w:val="00857A49"/>
    <w:rsid w:val="00857BC7"/>
    <w:rsid w:val="00860780"/>
    <w:rsid w:val="00860FEE"/>
    <w:rsid w:val="00861A9E"/>
    <w:rsid w:val="00861F61"/>
    <w:rsid w:val="0086264F"/>
    <w:rsid w:val="008627CE"/>
    <w:rsid w:val="00867594"/>
    <w:rsid w:val="0087069C"/>
    <w:rsid w:val="00872A7C"/>
    <w:rsid w:val="00872C0B"/>
    <w:rsid w:val="00873243"/>
    <w:rsid w:val="008732C8"/>
    <w:rsid w:val="00873540"/>
    <w:rsid w:val="00874C95"/>
    <w:rsid w:val="00874CF5"/>
    <w:rsid w:val="00876526"/>
    <w:rsid w:val="00876752"/>
    <w:rsid w:val="00876A4C"/>
    <w:rsid w:val="00877639"/>
    <w:rsid w:val="00877836"/>
    <w:rsid w:val="0087786F"/>
    <w:rsid w:val="00877872"/>
    <w:rsid w:val="00880866"/>
    <w:rsid w:val="00884B67"/>
    <w:rsid w:val="00885CFA"/>
    <w:rsid w:val="008871A6"/>
    <w:rsid w:val="00890523"/>
    <w:rsid w:val="00891914"/>
    <w:rsid w:val="008936AA"/>
    <w:rsid w:val="00893B37"/>
    <w:rsid w:val="00893FD6"/>
    <w:rsid w:val="0089489A"/>
    <w:rsid w:val="00895D40"/>
    <w:rsid w:val="00896163"/>
    <w:rsid w:val="0089681E"/>
    <w:rsid w:val="00897C6A"/>
    <w:rsid w:val="00897FF9"/>
    <w:rsid w:val="008A07C5"/>
    <w:rsid w:val="008A1553"/>
    <w:rsid w:val="008A1614"/>
    <w:rsid w:val="008A5A41"/>
    <w:rsid w:val="008B7107"/>
    <w:rsid w:val="008C2877"/>
    <w:rsid w:val="008C315B"/>
    <w:rsid w:val="008D1918"/>
    <w:rsid w:val="008D3177"/>
    <w:rsid w:val="008D3223"/>
    <w:rsid w:val="008D4150"/>
    <w:rsid w:val="008D63C9"/>
    <w:rsid w:val="008D66D6"/>
    <w:rsid w:val="008E14AB"/>
    <w:rsid w:val="008E18BA"/>
    <w:rsid w:val="008E2292"/>
    <w:rsid w:val="008E3091"/>
    <w:rsid w:val="008E7327"/>
    <w:rsid w:val="008E7705"/>
    <w:rsid w:val="008E7B5E"/>
    <w:rsid w:val="008F0FCC"/>
    <w:rsid w:val="008F2125"/>
    <w:rsid w:val="008F54FB"/>
    <w:rsid w:val="008F6D5F"/>
    <w:rsid w:val="00900059"/>
    <w:rsid w:val="00901E91"/>
    <w:rsid w:val="00904E1C"/>
    <w:rsid w:val="00906BE3"/>
    <w:rsid w:val="0090709F"/>
    <w:rsid w:val="0090733A"/>
    <w:rsid w:val="009077F6"/>
    <w:rsid w:val="00910476"/>
    <w:rsid w:val="00911128"/>
    <w:rsid w:val="00911233"/>
    <w:rsid w:val="00911FED"/>
    <w:rsid w:val="009145EB"/>
    <w:rsid w:val="00914B06"/>
    <w:rsid w:val="009155E8"/>
    <w:rsid w:val="00921B14"/>
    <w:rsid w:val="0092317B"/>
    <w:rsid w:val="00924295"/>
    <w:rsid w:val="00924A1E"/>
    <w:rsid w:val="00930591"/>
    <w:rsid w:val="009313A0"/>
    <w:rsid w:val="00931AEC"/>
    <w:rsid w:val="00932494"/>
    <w:rsid w:val="00932D26"/>
    <w:rsid w:val="00935E5B"/>
    <w:rsid w:val="009404B0"/>
    <w:rsid w:val="009435DE"/>
    <w:rsid w:val="00943B62"/>
    <w:rsid w:val="009449D9"/>
    <w:rsid w:val="00945551"/>
    <w:rsid w:val="00945C10"/>
    <w:rsid w:val="009500F4"/>
    <w:rsid w:val="00954B2D"/>
    <w:rsid w:val="009611EE"/>
    <w:rsid w:val="009625A1"/>
    <w:rsid w:val="009631C2"/>
    <w:rsid w:val="00964712"/>
    <w:rsid w:val="009652D9"/>
    <w:rsid w:val="00965321"/>
    <w:rsid w:val="009665E1"/>
    <w:rsid w:val="00966F19"/>
    <w:rsid w:val="009670C8"/>
    <w:rsid w:val="00967708"/>
    <w:rsid w:val="0097012E"/>
    <w:rsid w:val="0097162B"/>
    <w:rsid w:val="00971EBE"/>
    <w:rsid w:val="009721A4"/>
    <w:rsid w:val="009724A9"/>
    <w:rsid w:val="00973189"/>
    <w:rsid w:val="009741BD"/>
    <w:rsid w:val="00976BAE"/>
    <w:rsid w:val="009773C2"/>
    <w:rsid w:val="00977418"/>
    <w:rsid w:val="00980578"/>
    <w:rsid w:val="00984C69"/>
    <w:rsid w:val="00985B5D"/>
    <w:rsid w:val="009878CF"/>
    <w:rsid w:val="009931D6"/>
    <w:rsid w:val="00995841"/>
    <w:rsid w:val="009961CA"/>
    <w:rsid w:val="009A0C21"/>
    <w:rsid w:val="009A13FE"/>
    <w:rsid w:val="009A3D27"/>
    <w:rsid w:val="009A64F4"/>
    <w:rsid w:val="009A6FA5"/>
    <w:rsid w:val="009A7C8B"/>
    <w:rsid w:val="009A7E9F"/>
    <w:rsid w:val="009B2019"/>
    <w:rsid w:val="009B3B6D"/>
    <w:rsid w:val="009B640D"/>
    <w:rsid w:val="009B7652"/>
    <w:rsid w:val="009C0D31"/>
    <w:rsid w:val="009C28DB"/>
    <w:rsid w:val="009C31D9"/>
    <w:rsid w:val="009C3C40"/>
    <w:rsid w:val="009C425A"/>
    <w:rsid w:val="009C5670"/>
    <w:rsid w:val="009C63BA"/>
    <w:rsid w:val="009C73F7"/>
    <w:rsid w:val="009C7893"/>
    <w:rsid w:val="009D435C"/>
    <w:rsid w:val="009D6CE9"/>
    <w:rsid w:val="009D7160"/>
    <w:rsid w:val="009E1B04"/>
    <w:rsid w:val="009E348F"/>
    <w:rsid w:val="009E3497"/>
    <w:rsid w:val="009E525A"/>
    <w:rsid w:val="009E69FC"/>
    <w:rsid w:val="009E6AC3"/>
    <w:rsid w:val="009E7488"/>
    <w:rsid w:val="009F08EC"/>
    <w:rsid w:val="009F16F5"/>
    <w:rsid w:val="009F31F9"/>
    <w:rsid w:val="009F396B"/>
    <w:rsid w:val="009F598A"/>
    <w:rsid w:val="009F66CF"/>
    <w:rsid w:val="009F6909"/>
    <w:rsid w:val="009F6E0C"/>
    <w:rsid w:val="00A00144"/>
    <w:rsid w:val="00A0284F"/>
    <w:rsid w:val="00A036E6"/>
    <w:rsid w:val="00A0501C"/>
    <w:rsid w:val="00A056FA"/>
    <w:rsid w:val="00A1053B"/>
    <w:rsid w:val="00A1072B"/>
    <w:rsid w:val="00A11DA4"/>
    <w:rsid w:val="00A128FF"/>
    <w:rsid w:val="00A13867"/>
    <w:rsid w:val="00A15A5F"/>
    <w:rsid w:val="00A15C5F"/>
    <w:rsid w:val="00A15DB2"/>
    <w:rsid w:val="00A160DC"/>
    <w:rsid w:val="00A177D6"/>
    <w:rsid w:val="00A20470"/>
    <w:rsid w:val="00A226C8"/>
    <w:rsid w:val="00A23875"/>
    <w:rsid w:val="00A24675"/>
    <w:rsid w:val="00A25281"/>
    <w:rsid w:val="00A30EB3"/>
    <w:rsid w:val="00A30FC6"/>
    <w:rsid w:val="00A32D59"/>
    <w:rsid w:val="00A33848"/>
    <w:rsid w:val="00A33B91"/>
    <w:rsid w:val="00A35545"/>
    <w:rsid w:val="00A35D1A"/>
    <w:rsid w:val="00A35E3C"/>
    <w:rsid w:val="00A36EBA"/>
    <w:rsid w:val="00A37E58"/>
    <w:rsid w:val="00A40050"/>
    <w:rsid w:val="00A41296"/>
    <w:rsid w:val="00A41297"/>
    <w:rsid w:val="00A41457"/>
    <w:rsid w:val="00A41E33"/>
    <w:rsid w:val="00A42690"/>
    <w:rsid w:val="00A42BF9"/>
    <w:rsid w:val="00A43035"/>
    <w:rsid w:val="00A4564B"/>
    <w:rsid w:val="00A4706D"/>
    <w:rsid w:val="00A4706F"/>
    <w:rsid w:val="00A47724"/>
    <w:rsid w:val="00A512DF"/>
    <w:rsid w:val="00A5369F"/>
    <w:rsid w:val="00A56458"/>
    <w:rsid w:val="00A604D2"/>
    <w:rsid w:val="00A6130A"/>
    <w:rsid w:val="00A61B0C"/>
    <w:rsid w:val="00A62EFB"/>
    <w:rsid w:val="00A6578F"/>
    <w:rsid w:val="00A65D7A"/>
    <w:rsid w:val="00A667F2"/>
    <w:rsid w:val="00A6799B"/>
    <w:rsid w:val="00A67D99"/>
    <w:rsid w:val="00A7048D"/>
    <w:rsid w:val="00A70863"/>
    <w:rsid w:val="00A70938"/>
    <w:rsid w:val="00A70F92"/>
    <w:rsid w:val="00A7114D"/>
    <w:rsid w:val="00A724A7"/>
    <w:rsid w:val="00A72DE6"/>
    <w:rsid w:val="00A730B6"/>
    <w:rsid w:val="00A734AF"/>
    <w:rsid w:val="00A73C17"/>
    <w:rsid w:val="00A74AD7"/>
    <w:rsid w:val="00A75675"/>
    <w:rsid w:val="00A758E4"/>
    <w:rsid w:val="00A75A5D"/>
    <w:rsid w:val="00A76424"/>
    <w:rsid w:val="00A77FD6"/>
    <w:rsid w:val="00A81D7A"/>
    <w:rsid w:val="00A828C3"/>
    <w:rsid w:val="00A84C67"/>
    <w:rsid w:val="00A868E7"/>
    <w:rsid w:val="00A86F12"/>
    <w:rsid w:val="00A870BE"/>
    <w:rsid w:val="00A87E84"/>
    <w:rsid w:val="00A906F3"/>
    <w:rsid w:val="00A92EC8"/>
    <w:rsid w:val="00A94B90"/>
    <w:rsid w:val="00A9541C"/>
    <w:rsid w:val="00A9709F"/>
    <w:rsid w:val="00AA03D6"/>
    <w:rsid w:val="00AA0730"/>
    <w:rsid w:val="00AA2766"/>
    <w:rsid w:val="00AA2E68"/>
    <w:rsid w:val="00AA382F"/>
    <w:rsid w:val="00AA40AD"/>
    <w:rsid w:val="00AA42C5"/>
    <w:rsid w:val="00AA4F07"/>
    <w:rsid w:val="00AA54DD"/>
    <w:rsid w:val="00AA79F9"/>
    <w:rsid w:val="00AA7B19"/>
    <w:rsid w:val="00AA7C9A"/>
    <w:rsid w:val="00AA7EB8"/>
    <w:rsid w:val="00AB1128"/>
    <w:rsid w:val="00AB3CAA"/>
    <w:rsid w:val="00AB3D22"/>
    <w:rsid w:val="00AB6DD1"/>
    <w:rsid w:val="00AC276A"/>
    <w:rsid w:val="00AC2C84"/>
    <w:rsid w:val="00AC49D5"/>
    <w:rsid w:val="00AC66B8"/>
    <w:rsid w:val="00AC67E5"/>
    <w:rsid w:val="00AC76E2"/>
    <w:rsid w:val="00AC7C78"/>
    <w:rsid w:val="00AD0255"/>
    <w:rsid w:val="00AD0B31"/>
    <w:rsid w:val="00AD11BC"/>
    <w:rsid w:val="00AD1790"/>
    <w:rsid w:val="00AD654F"/>
    <w:rsid w:val="00AD666E"/>
    <w:rsid w:val="00AD77B8"/>
    <w:rsid w:val="00AE1550"/>
    <w:rsid w:val="00AE1EB5"/>
    <w:rsid w:val="00AE2308"/>
    <w:rsid w:val="00AE25D0"/>
    <w:rsid w:val="00AE62B4"/>
    <w:rsid w:val="00AF20BC"/>
    <w:rsid w:val="00AF64C6"/>
    <w:rsid w:val="00AF64DC"/>
    <w:rsid w:val="00B0227A"/>
    <w:rsid w:val="00B03303"/>
    <w:rsid w:val="00B0364C"/>
    <w:rsid w:val="00B04808"/>
    <w:rsid w:val="00B04F28"/>
    <w:rsid w:val="00B051B4"/>
    <w:rsid w:val="00B05905"/>
    <w:rsid w:val="00B072C9"/>
    <w:rsid w:val="00B075FC"/>
    <w:rsid w:val="00B079E9"/>
    <w:rsid w:val="00B07D17"/>
    <w:rsid w:val="00B13B77"/>
    <w:rsid w:val="00B14256"/>
    <w:rsid w:val="00B17255"/>
    <w:rsid w:val="00B209C2"/>
    <w:rsid w:val="00B243ED"/>
    <w:rsid w:val="00B25431"/>
    <w:rsid w:val="00B25DDA"/>
    <w:rsid w:val="00B26621"/>
    <w:rsid w:val="00B3122B"/>
    <w:rsid w:val="00B3168B"/>
    <w:rsid w:val="00B32240"/>
    <w:rsid w:val="00B35F9A"/>
    <w:rsid w:val="00B37B18"/>
    <w:rsid w:val="00B42222"/>
    <w:rsid w:val="00B43168"/>
    <w:rsid w:val="00B43BF4"/>
    <w:rsid w:val="00B450EB"/>
    <w:rsid w:val="00B45CB8"/>
    <w:rsid w:val="00B469DF"/>
    <w:rsid w:val="00B502A0"/>
    <w:rsid w:val="00B520A9"/>
    <w:rsid w:val="00B52DFF"/>
    <w:rsid w:val="00B53215"/>
    <w:rsid w:val="00B532A4"/>
    <w:rsid w:val="00B53402"/>
    <w:rsid w:val="00B5516E"/>
    <w:rsid w:val="00B5588F"/>
    <w:rsid w:val="00B5673E"/>
    <w:rsid w:val="00B60752"/>
    <w:rsid w:val="00B61B9C"/>
    <w:rsid w:val="00B62AC2"/>
    <w:rsid w:val="00B62D5B"/>
    <w:rsid w:val="00B6540D"/>
    <w:rsid w:val="00B66AC3"/>
    <w:rsid w:val="00B67E01"/>
    <w:rsid w:val="00B715A6"/>
    <w:rsid w:val="00B7258E"/>
    <w:rsid w:val="00B72D61"/>
    <w:rsid w:val="00B7323C"/>
    <w:rsid w:val="00B75154"/>
    <w:rsid w:val="00B75662"/>
    <w:rsid w:val="00B76138"/>
    <w:rsid w:val="00B8732F"/>
    <w:rsid w:val="00B87473"/>
    <w:rsid w:val="00B90109"/>
    <w:rsid w:val="00B90364"/>
    <w:rsid w:val="00B91A1B"/>
    <w:rsid w:val="00B91C53"/>
    <w:rsid w:val="00B927BD"/>
    <w:rsid w:val="00B93C51"/>
    <w:rsid w:val="00B94B2F"/>
    <w:rsid w:val="00B952EB"/>
    <w:rsid w:val="00B96C77"/>
    <w:rsid w:val="00B9744A"/>
    <w:rsid w:val="00BA5236"/>
    <w:rsid w:val="00BB1BCC"/>
    <w:rsid w:val="00BB1C1D"/>
    <w:rsid w:val="00BB393D"/>
    <w:rsid w:val="00BB4A26"/>
    <w:rsid w:val="00BB50F6"/>
    <w:rsid w:val="00BB53D4"/>
    <w:rsid w:val="00BB5566"/>
    <w:rsid w:val="00BB58D2"/>
    <w:rsid w:val="00BC148C"/>
    <w:rsid w:val="00BC2591"/>
    <w:rsid w:val="00BC41A0"/>
    <w:rsid w:val="00BC4AD1"/>
    <w:rsid w:val="00BC6E9F"/>
    <w:rsid w:val="00BC7A73"/>
    <w:rsid w:val="00BD531E"/>
    <w:rsid w:val="00BD5D5C"/>
    <w:rsid w:val="00BD5DEC"/>
    <w:rsid w:val="00BD5E97"/>
    <w:rsid w:val="00BD6EDF"/>
    <w:rsid w:val="00BE026E"/>
    <w:rsid w:val="00BE3892"/>
    <w:rsid w:val="00BE6435"/>
    <w:rsid w:val="00BE74F2"/>
    <w:rsid w:val="00BE7C46"/>
    <w:rsid w:val="00BF0EC6"/>
    <w:rsid w:val="00BF2791"/>
    <w:rsid w:val="00BF3064"/>
    <w:rsid w:val="00BF3E24"/>
    <w:rsid w:val="00BF4E0B"/>
    <w:rsid w:val="00BF512C"/>
    <w:rsid w:val="00BF6A08"/>
    <w:rsid w:val="00BF7416"/>
    <w:rsid w:val="00BF7C70"/>
    <w:rsid w:val="00C02434"/>
    <w:rsid w:val="00C03497"/>
    <w:rsid w:val="00C0394D"/>
    <w:rsid w:val="00C063A2"/>
    <w:rsid w:val="00C06AF2"/>
    <w:rsid w:val="00C07832"/>
    <w:rsid w:val="00C07B6F"/>
    <w:rsid w:val="00C125EA"/>
    <w:rsid w:val="00C14A9A"/>
    <w:rsid w:val="00C16416"/>
    <w:rsid w:val="00C168D5"/>
    <w:rsid w:val="00C16B4E"/>
    <w:rsid w:val="00C16B88"/>
    <w:rsid w:val="00C24650"/>
    <w:rsid w:val="00C27C7A"/>
    <w:rsid w:val="00C3034D"/>
    <w:rsid w:val="00C30818"/>
    <w:rsid w:val="00C30BD2"/>
    <w:rsid w:val="00C31DFA"/>
    <w:rsid w:val="00C333B0"/>
    <w:rsid w:val="00C35322"/>
    <w:rsid w:val="00C3632D"/>
    <w:rsid w:val="00C37485"/>
    <w:rsid w:val="00C37A7F"/>
    <w:rsid w:val="00C40098"/>
    <w:rsid w:val="00C40F04"/>
    <w:rsid w:val="00C412E7"/>
    <w:rsid w:val="00C4168A"/>
    <w:rsid w:val="00C42E84"/>
    <w:rsid w:val="00C43781"/>
    <w:rsid w:val="00C451C4"/>
    <w:rsid w:val="00C4523A"/>
    <w:rsid w:val="00C453F5"/>
    <w:rsid w:val="00C46E11"/>
    <w:rsid w:val="00C5003C"/>
    <w:rsid w:val="00C52FEF"/>
    <w:rsid w:val="00C53414"/>
    <w:rsid w:val="00C53A1B"/>
    <w:rsid w:val="00C53C16"/>
    <w:rsid w:val="00C542AA"/>
    <w:rsid w:val="00C56A66"/>
    <w:rsid w:val="00C57AA7"/>
    <w:rsid w:val="00C6428D"/>
    <w:rsid w:val="00C650F8"/>
    <w:rsid w:val="00C66574"/>
    <w:rsid w:val="00C668DF"/>
    <w:rsid w:val="00C67139"/>
    <w:rsid w:val="00C67903"/>
    <w:rsid w:val="00C67AB2"/>
    <w:rsid w:val="00C67B53"/>
    <w:rsid w:val="00C67C38"/>
    <w:rsid w:val="00C71531"/>
    <w:rsid w:val="00C726C4"/>
    <w:rsid w:val="00C73569"/>
    <w:rsid w:val="00C74D6A"/>
    <w:rsid w:val="00C75590"/>
    <w:rsid w:val="00C760BC"/>
    <w:rsid w:val="00C772DE"/>
    <w:rsid w:val="00C822CD"/>
    <w:rsid w:val="00C83B85"/>
    <w:rsid w:val="00C83E89"/>
    <w:rsid w:val="00C8483D"/>
    <w:rsid w:val="00C85C11"/>
    <w:rsid w:val="00C87B80"/>
    <w:rsid w:val="00C90D0C"/>
    <w:rsid w:val="00C9302F"/>
    <w:rsid w:val="00C9501F"/>
    <w:rsid w:val="00C953EC"/>
    <w:rsid w:val="00C957B2"/>
    <w:rsid w:val="00C96F0C"/>
    <w:rsid w:val="00CA153E"/>
    <w:rsid w:val="00CA25DB"/>
    <w:rsid w:val="00CA6559"/>
    <w:rsid w:val="00CA658E"/>
    <w:rsid w:val="00CB2198"/>
    <w:rsid w:val="00CB465A"/>
    <w:rsid w:val="00CB5C86"/>
    <w:rsid w:val="00CB7763"/>
    <w:rsid w:val="00CB7DD2"/>
    <w:rsid w:val="00CC0663"/>
    <w:rsid w:val="00CC08BC"/>
    <w:rsid w:val="00CC100B"/>
    <w:rsid w:val="00CC3F5E"/>
    <w:rsid w:val="00CC46B0"/>
    <w:rsid w:val="00CD0016"/>
    <w:rsid w:val="00CD1327"/>
    <w:rsid w:val="00CD2E55"/>
    <w:rsid w:val="00CD4D12"/>
    <w:rsid w:val="00CD51B6"/>
    <w:rsid w:val="00CD52A6"/>
    <w:rsid w:val="00CD560F"/>
    <w:rsid w:val="00CE0898"/>
    <w:rsid w:val="00CE097E"/>
    <w:rsid w:val="00CE4A10"/>
    <w:rsid w:val="00CE5C40"/>
    <w:rsid w:val="00CE7440"/>
    <w:rsid w:val="00CF23B5"/>
    <w:rsid w:val="00CF370E"/>
    <w:rsid w:val="00CF6788"/>
    <w:rsid w:val="00CF69F9"/>
    <w:rsid w:val="00CF6DC2"/>
    <w:rsid w:val="00D015C8"/>
    <w:rsid w:val="00D02289"/>
    <w:rsid w:val="00D02F44"/>
    <w:rsid w:val="00D05121"/>
    <w:rsid w:val="00D05C8C"/>
    <w:rsid w:val="00D079C9"/>
    <w:rsid w:val="00D10197"/>
    <w:rsid w:val="00D118CA"/>
    <w:rsid w:val="00D12A1A"/>
    <w:rsid w:val="00D12A7A"/>
    <w:rsid w:val="00D137FC"/>
    <w:rsid w:val="00D143BC"/>
    <w:rsid w:val="00D155E7"/>
    <w:rsid w:val="00D15920"/>
    <w:rsid w:val="00D160F5"/>
    <w:rsid w:val="00D16DC9"/>
    <w:rsid w:val="00D20028"/>
    <w:rsid w:val="00D20804"/>
    <w:rsid w:val="00D219F9"/>
    <w:rsid w:val="00D228FD"/>
    <w:rsid w:val="00D25513"/>
    <w:rsid w:val="00D25685"/>
    <w:rsid w:val="00D27315"/>
    <w:rsid w:val="00D27DD2"/>
    <w:rsid w:val="00D327FB"/>
    <w:rsid w:val="00D3324C"/>
    <w:rsid w:val="00D33D47"/>
    <w:rsid w:val="00D34B81"/>
    <w:rsid w:val="00D3553E"/>
    <w:rsid w:val="00D36154"/>
    <w:rsid w:val="00D415B2"/>
    <w:rsid w:val="00D41699"/>
    <w:rsid w:val="00D45614"/>
    <w:rsid w:val="00D45C21"/>
    <w:rsid w:val="00D45E5B"/>
    <w:rsid w:val="00D4605D"/>
    <w:rsid w:val="00D466A7"/>
    <w:rsid w:val="00D47B77"/>
    <w:rsid w:val="00D50805"/>
    <w:rsid w:val="00D50AB0"/>
    <w:rsid w:val="00D50C50"/>
    <w:rsid w:val="00D527C8"/>
    <w:rsid w:val="00D52820"/>
    <w:rsid w:val="00D53F80"/>
    <w:rsid w:val="00D54DED"/>
    <w:rsid w:val="00D55359"/>
    <w:rsid w:val="00D553B1"/>
    <w:rsid w:val="00D56108"/>
    <w:rsid w:val="00D63A6C"/>
    <w:rsid w:val="00D64621"/>
    <w:rsid w:val="00D66BB0"/>
    <w:rsid w:val="00D66E4B"/>
    <w:rsid w:val="00D66E74"/>
    <w:rsid w:val="00D676B0"/>
    <w:rsid w:val="00D70145"/>
    <w:rsid w:val="00D70945"/>
    <w:rsid w:val="00D70C50"/>
    <w:rsid w:val="00D7116B"/>
    <w:rsid w:val="00D7212E"/>
    <w:rsid w:val="00D72A4E"/>
    <w:rsid w:val="00D74684"/>
    <w:rsid w:val="00D8001B"/>
    <w:rsid w:val="00D80613"/>
    <w:rsid w:val="00D80E09"/>
    <w:rsid w:val="00D81301"/>
    <w:rsid w:val="00D81E93"/>
    <w:rsid w:val="00D82308"/>
    <w:rsid w:val="00D82B36"/>
    <w:rsid w:val="00D87AF9"/>
    <w:rsid w:val="00D87E98"/>
    <w:rsid w:val="00D93CE8"/>
    <w:rsid w:val="00D965A7"/>
    <w:rsid w:val="00D97B34"/>
    <w:rsid w:val="00D97D36"/>
    <w:rsid w:val="00DA238F"/>
    <w:rsid w:val="00DA3CCC"/>
    <w:rsid w:val="00DA4DF6"/>
    <w:rsid w:val="00DA5B40"/>
    <w:rsid w:val="00DA747B"/>
    <w:rsid w:val="00DB1190"/>
    <w:rsid w:val="00DB1464"/>
    <w:rsid w:val="00DB14FE"/>
    <w:rsid w:val="00DB1F4B"/>
    <w:rsid w:val="00DB2F22"/>
    <w:rsid w:val="00DB3235"/>
    <w:rsid w:val="00DB3E30"/>
    <w:rsid w:val="00DB4671"/>
    <w:rsid w:val="00DB5059"/>
    <w:rsid w:val="00DB6639"/>
    <w:rsid w:val="00DB68D9"/>
    <w:rsid w:val="00DB75A2"/>
    <w:rsid w:val="00DC1D02"/>
    <w:rsid w:val="00DC2563"/>
    <w:rsid w:val="00DC3B67"/>
    <w:rsid w:val="00DC53F7"/>
    <w:rsid w:val="00DC56BD"/>
    <w:rsid w:val="00DD1DCE"/>
    <w:rsid w:val="00DD2716"/>
    <w:rsid w:val="00DD30BB"/>
    <w:rsid w:val="00DD31E3"/>
    <w:rsid w:val="00DD3369"/>
    <w:rsid w:val="00DD453B"/>
    <w:rsid w:val="00DD454C"/>
    <w:rsid w:val="00DD48C2"/>
    <w:rsid w:val="00DD6EB5"/>
    <w:rsid w:val="00DD74D6"/>
    <w:rsid w:val="00DE0EBA"/>
    <w:rsid w:val="00DE17B1"/>
    <w:rsid w:val="00DE221A"/>
    <w:rsid w:val="00DE27CB"/>
    <w:rsid w:val="00DE2B5E"/>
    <w:rsid w:val="00DE4083"/>
    <w:rsid w:val="00DE44C7"/>
    <w:rsid w:val="00DE73B4"/>
    <w:rsid w:val="00DF648E"/>
    <w:rsid w:val="00DF6E92"/>
    <w:rsid w:val="00E020E1"/>
    <w:rsid w:val="00E02C44"/>
    <w:rsid w:val="00E03B89"/>
    <w:rsid w:val="00E05FAE"/>
    <w:rsid w:val="00E10548"/>
    <w:rsid w:val="00E12A0F"/>
    <w:rsid w:val="00E13733"/>
    <w:rsid w:val="00E16503"/>
    <w:rsid w:val="00E16522"/>
    <w:rsid w:val="00E2216B"/>
    <w:rsid w:val="00E22C51"/>
    <w:rsid w:val="00E23931"/>
    <w:rsid w:val="00E25669"/>
    <w:rsid w:val="00E30EFB"/>
    <w:rsid w:val="00E31F98"/>
    <w:rsid w:val="00E33916"/>
    <w:rsid w:val="00E34079"/>
    <w:rsid w:val="00E34912"/>
    <w:rsid w:val="00E34A0C"/>
    <w:rsid w:val="00E34E11"/>
    <w:rsid w:val="00E35CBA"/>
    <w:rsid w:val="00E35E50"/>
    <w:rsid w:val="00E37B56"/>
    <w:rsid w:val="00E41998"/>
    <w:rsid w:val="00E4341D"/>
    <w:rsid w:val="00E444E7"/>
    <w:rsid w:val="00E50C61"/>
    <w:rsid w:val="00E52479"/>
    <w:rsid w:val="00E52914"/>
    <w:rsid w:val="00E52A07"/>
    <w:rsid w:val="00E52E74"/>
    <w:rsid w:val="00E5468D"/>
    <w:rsid w:val="00E55385"/>
    <w:rsid w:val="00E55506"/>
    <w:rsid w:val="00E5607F"/>
    <w:rsid w:val="00E574CD"/>
    <w:rsid w:val="00E57610"/>
    <w:rsid w:val="00E57916"/>
    <w:rsid w:val="00E60B73"/>
    <w:rsid w:val="00E626B9"/>
    <w:rsid w:val="00E63092"/>
    <w:rsid w:val="00E64E82"/>
    <w:rsid w:val="00E65A1E"/>
    <w:rsid w:val="00E66DD4"/>
    <w:rsid w:val="00E679FC"/>
    <w:rsid w:val="00E716E2"/>
    <w:rsid w:val="00E71E71"/>
    <w:rsid w:val="00E74951"/>
    <w:rsid w:val="00E74BFA"/>
    <w:rsid w:val="00E75304"/>
    <w:rsid w:val="00E75E28"/>
    <w:rsid w:val="00E76088"/>
    <w:rsid w:val="00E76E3D"/>
    <w:rsid w:val="00E77D6A"/>
    <w:rsid w:val="00E8188F"/>
    <w:rsid w:val="00E82B60"/>
    <w:rsid w:val="00E83DDE"/>
    <w:rsid w:val="00E847D0"/>
    <w:rsid w:val="00E85F09"/>
    <w:rsid w:val="00E865ED"/>
    <w:rsid w:val="00E87F6A"/>
    <w:rsid w:val="00E9054E"/>
    <w:rsid w:val="00E91657"/>
    <w:rsid w:val="00E91F37"/>
    <w:rsid w:val="00E92394"/>
    <w:rsid w:val="00E94350"/>
    <w:rsid w:val="00E9522C"/>
    <w:rsid w:val="00E958F9"/>
    <w:rsid w:val="00E95E3B"/>
    <w:rsid w:val="00E973E6"/>
    <w:rsid w:val="00EA1122"/>
    <w:rsid w:val="00EA23BC"/>
    <w:rsid w:val="00EA2AB7"/>
    <w:rsid w:val="00EA398A"/>
    <w:rsid w:val="00EA499A"/>
    <w:rsid w:val="00EA5C36"/>
    <w:rsid w:val="00EA7488"/>
    <w:rsid w:val="00EB07A9"/>
    <w:rsid w:val="00EB18DA"/>
    <w:rsid w:val="00EB257F"/>
    <w:rsid w:val="00EB5937"/>
    <w:rsid w:val="00EB6898"/>
    <w:rsid w:val="00EB6C6F"/>
    <w:rsid w:val="00EB6CC9"/>
    <w:rsid w:val="00EC0774"/>
    <w:rsid w:val="00EC262B"/>
    <w:rsid w:val="00EC508B"/>
    <w:rsid w:val="00ED091D"/>
    <w:rsid w:val="00ED3367"/>
    <w:rsid w:val="00ED57FB"/>
    <w:rsid w:val="00ED746A"/>
    <w:rsid w:val="00ED7814"/>
    <w:rsid w:val="00EE1F45"/>
    <w:rsid w:val="00EE3105"/>
    <w:rsid w:val="00EE5132"/>
    <w:rsid w:val="00EE51F5"/>
    <w:rsid w:val="00EE55D3"/>
    <w:rsid w:val="00EE5691"/>
    <w:rsid w:val="00EE6289"/>
    <w:rsid w:val="00EE6776"/>
    <w:rsid w:val="00EE6CBE"/>
    <w:rsid w:val="00EE6FFF"/>
    <w:rsid w:val="00EF0BC8"/>
    <w:rsid w:val="00EF302D"/>
    <w:rsid w:val="00EF3266"/>
    <w:rsid w:val="00EF446B"/>
    <w:rsid w:val="00EF69D4"/>
    <w:rsid w:val="00EF700C"/>
    <w:rsid w:val="00EF71AA"/>
    <w:rsid w:val="00F01614"/>
    <w:rsid w:val="00F023E7"/>
    <w:rsid w:val="00F04AFD"/>
    <w:rsid w:val="00F06B61"/>
    <w:rsid w:val="00F10866"/>
    <w:rsid w:val="00F1542A"/>
    <w:rsid w:val="00F15458"/>
    <w:rsid w:val="00F1583B"/>
    <w:rsid w:val="00F1637E"/>
    <w:rsid w:val="00F1778A"/>
    <w:rsid w:val="00F227CC"/>
    <w:rsid w:val="00F22FB0"/>
    <w:rsid w:val="00F2337F"/>
    <w:rsid w:val="00F240B5"/>
    <w:rsid w:val="00F2455D"/>
    <w:rsid w:val="00F2732B"/>
    <w:rsid w:val="00F27B52"/>
    <w:rsid w:val="00F31F6F"/>
    <w:rsid w:val="00F33127"/>
    <w:rsid w:val="00F35AC5"/>
    <w:rsid w:val="00F35D78"/>
    <w:rsid w:val="00F36167"/>
    <w:rsid w:val="00F40226"/>
    <w:rsid w:val="00F4132D"/>
    <w:rsid w:val="00F41E1C"/>
    <w:rsid w:val="00F42707"/>
    <w:rsid w:val="00F44627"/>
    <w:rsid w:val="00F44F63"/>
    <w:rsid w:val="00F506CB"/>
    <w:rsid w:val="00F51BDC"/>
    <w:rsid w:val="00F54999"/>
    <w:rsid w:val="00F56007"/>
    <w:rsid w:val="00F56683"/>
    <w:rsid w:val="00F57A4F"/>
    <w:rsid w:val="00F57B32"/>
    <w:rsid w:val="00F60893"/>
    <w:rsid w:val="00F622B9"/>
    <w:rsid w:val="00F631D5"/>
    <w:rsid w:val="00F63CD7"/>
    <w:rsid w:val="00F63E87"/>
    <w:rsid w:val="00F70B83"/>
    <w:rsid w:val="00F711A2"/>
    <w:rsid w:val="00F7182C"/>
    <w:rsid w:val="00F719D1"/>
    <w:rsid w:val="00F72031"/>
    <w:rsid w:val="00F73506"/>
    <w:rsid w:val="00F80DCA"/>
    <w:rsid w:val="00F81226"/>
    <w:rsid w:val="00F81273"/>
    <w:rsid w:val="00F82FC7"/>
    <w:rsid w:val="00F83E77"/>
    <w:rsid w:val="00F87DB1"/>
    <w:rsid w:val="00F911B0"/>
    <w:rsid w:val="00F919AF"/>
    <w:rsid w:val="00F9430A"/>
    <w:rsid w:val="00F94C1A"/>
    <w:rsid w:val="00FA01FE"/>
    <w:rsid w:val="00FA15C6"/>
    <w:rsid w:val="00FA1894"/>
    <w:rsid w:val="00FA249C"/>
    <w:rsid w:val="00FA364B"/>
    <w:rsid w:val="00FA6F1B"/>
    <w:rsid w:val="00FA7C97"/>
    <w:rsid w:val="00FB11CC"/>
    <w:rsid w:val="00FB4954"/>
    <w:rsid w:val="00FC000B"/>
    <w:rsid w:val="00FC1333"/>
    <w:rsid w:val="00FC5A93"/>
    <w:rsid w:val="00FC66C2"/>
    <w:rsid w:val="00FC7839"/>
    <w:rsid w:val="00FD09B8"/>
    <w:rsid w:val="00FD56CC"/>
    <w:rsid w:val="00FD6F5F"/>
    <w:rsid w:val="00FD71F5"/>
    <w:rsid w:val="00FE4223"/>
    <w:rsid w:val="00FE6804"/>
    <w:rsid w:val="00FF12FE"/>
    <w:rsid w:val="00FF1517"/>
    <w:rsid w:val="00FF23F4"/>
    <w:rsid w:val="00FF2B9D"/>
    <w:rsid w:val="00FF4464"/>
    <w:rsid w:val="00FF725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65E3B0"/>
  <w15:docId w15:val="{6F8BEC6B-F072-451B-AE81-C435DAD31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A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F3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D728C"/>
    <w:rPr>
      <w:sz w:val="16"/>
      <w:szCs w:val="16"/>
    </w:rPr>
  </w:style>
  <w:style w:type="paragraph" w:styleId="CommentText">
    <w:name w:val="annotation text"/>
    <w:basedOn w:val="Normal"/>
    <w:link w:val="CommentTextChar"/>
    <w:uiPriority w:val="99"/>
    <w:unhideWhenUsed/>
    <w:rsid w:val="006D728C"/>
    <w:pPr>
      <w:spacing w:line="240" w:lineRule="auto"/>
    </w:pPr>
    <w:rPr>
      <w:sz w:val="20"/>
      <w:szCs w:val="20"/>
    </w:rPr>
  </w:style>
  <w:style w:type="character" w:customStyle="1" w:styleId="CommentTextChar">
    <w:name w:val="Comment Text Char"/>
    <w:basedOn w:val="DefaultParagraphFont"/>
    <w:link w:val="CommentText"/>
    <w:uiPriority w:val="99"/>
    <w:rsid w:val="006D728C"/>
    <w:rPr>
      <w:sz w:val="20"/>
      <w:szCs w:val="20"/>
    </w:rPr>
  </w:style>
  <w:style w:type="paragraph" w:styleId="CommentSubject">
    <w:name w:val="annotation subject"/>
    <w:basedOn w:val="CommentText"/>
    <w:next w:val="CommentText"/>
    <w:link w:val="CommentSubjectChar"/>
    <w:uiPriority w:val="99"/>
    <w:semiHidden/>
    <w:unhideWhenUsed/>
    <w:rsid w:val="006D728C"/>
    <w:rPr>
      <w:b/>
      <w:bCs/>
    </w:rPr>
  </w:style>
  <w:style w:type="character" w:customStyle="1" w:styleId="CommentSubjectChar">
    <w:name w:val="Comment Subject Char"/>
    <w:basedOn w:val="CommentTextChar"/>
    <w:link w:val="CommentSubject"/>
    <w:uiPriority w:val="99"/>
    <w:semiHidden/>
    <w:rsid w:val="006D728C"/>
    <w:rPr>
      <w:b/>
      <w:bCs/>
      <w:sz w:val="20"/>
      <w:szCs w:val="20"/>
    </w:rPr>
  </w:style>
  <w:style w:type="paragraph" w:styleId="BalloonText">
    <w:name w:val="Balloon Text"/>
    <w:basedOn w:val="Normal"/>
    <w:link w:val="BalloonTextChar"/>
    <w:uiPriority w:val="99"/>
    <w:semiHidden/>
    <w:unhideWhenUsed/>
    <w:rsid w:val="006D72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28C"/>
    <w:rPr>
      <w:rFonts w:ascii="Tahoma" w:hAnsi="Tahoma" w:cs="Tahoma"/>
      <w:sz w:val="16"/>
      <w:szCs w:val="16"/>
    </w:rPr>
  </w:style>
  <w:style w:type="paragraph" w:styleId="Revision">
    <w:name w:val="Revision"/>
    <w:hidden/>
    <w:uiPriority w:val="99"/>
    <w:semiHidden/>
    <w:rsid w:val="004E14E5"/>
    <w:pPr>
      <w:spacing w:after="0" w:line="240" w:lineRule="auto"/>
    </w:pPr>
  </w:style>
  <w:style w:type="character" w:styleId="Hyperlink">
    <w:name w:val="Hyperlink"/>
    <w:basedOn w:val="DefaultParagraphFont"/>
    <w:uiPriority w:val="99"/>
    <w:unhideWhenUsed/>
    <w:rsid w:val="003B04F3"/>
    <w:rPr>
      <w:color w:val="0000FF" w:themeColor="hyperlink"/>
      <w:u w:val="single"/>
    </w:rPr>
  </w:style>
  <w:style w:type="paragraph" w:styleId="Header">
    <w:name w:val="header"/>
    <w:basedOn w:val="Normal"/>
    <w:link w:val="HeaderChar"/>
    <w:uiPriority w:val="99"/>
    <w:unhideWhenUsed/>
    <w:rsid w:val="00E137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3733"/>
  </w:style>
  <w:style w:type="paragraph" w:styleId="Footer">
    <w:name w:val="footer"/>
    <w:basedOn w:val="Normal"/>
    <w:link w:val="FooterChar"/>
    <w:uiPriority w:val="99"/>
    <w:unhideWhenUsed/>
    <w:rsid w:val="00E137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733"/>
  </w:style>
  <w:style w:type="character" w:styleId="LineNumber">
    <w:name w:val="line number"/>
    <w:basedOn w:val="DefaultParagraphFont"/>
    <w:uiPriority w:val="99"/>
    <w:semiHidden/>
    <w:unhideWhenUsed/>
    <w:rsid w:val="00E13733"/>
  </w:style>
  <w:style w:type="paragraph" w:customStyle="1" w:styleId="EndNoteBibliographyTitle">
    <w:name w:val="EndNote Bibliography Title"/>
    <w:basedOn w:val="Normal"/>
    <w:link w:val="EndNoteBibliographyTitleChar"/>
    <w:rsid w:val="00985B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85B5D"/>
    <w:rPr>
      <w:rFonts w:ascii="Calibri" w:hAnsi="Calibri"/>
      <w:noProof/>
    </w:rPr>
  </w:style>
  <w:style w:type="paragraph" w:customStyle="1" w:styleId="EndNoteBibliography">
    <w:name w:val="EndNote Bibliography"/>
    <w:basedOn w:val="Normal"/>
    <w:link w:val="EndNoteBibliographyChar"/>
    <w:rsid w:val="00985B5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85B5D"/>
    <w:rPr>
      <w:rFonts w:ascii="Calibri" w:hAnsi="Calibri"/>
      <w:noProof/>
    </w:rPr>
  </w:style>
  <w:style w:type="paragraph" w:styleId="ListParagraph">
    <w:name w:val="List Paragraph"/>
    <w:basedOn w:val="Normal"/>
    <w:uiPriority w:val="34"/>
    <w:qFormat/>
    <w:rsid w:val="003A503F"/>
    <w:pPr>
      <w:ind w:left="720"/>
      <w:contextualSpacing/>
    </w:pPr>
  </w:style>
  <w:style w:type="character" w:styleId="HTMLCite">
    <w:name w:val="HTML Cite"/>
    <w:basedOn w:val="DefaultParagraphFont"/>
    <w:uiPriority w:val="99"/>
    <w:semiHidden/>
    <w:unhideWhenUsed/>
    <w:rsid w:val="00196A0D"/>
    <w:rPr>
      <w:i/>
      <w:iCs/>
    </w:rPr>
  </w:style>
  <w:style w:type="character" w:customStyle="1" w:styleId="author">
    <w:name w:val="author"/>
    <w:basedOn w:val="DefaultParagraphFont"/>
    <w:rsid w:val="00196A0D"/>
  </w:style>
  <w:style w:type="character" w:customStyle="1" w:styleId="pubyear">
    <w:name w:val="pubyear"/>
    <w:basedOn w:val="DefaultParagraphFont"/>
    <w:rsid w:val="00196A0D"/>
  </w:style>
  <w:style w:type="character" w:customStyle="1" w:styleId="articletitle">
    <w:name w:val="articletitle"/>
    <w:basedOn w:val="DefaultParagraphFont"/>
    <w:rsid w:val="00196A0D"/>
  </w:style>
  <w:style w:type="character" w:customStyle="1" w:styleId="journaltitle">
    <w:name w:val="journaltitle"/>
    <w:basedOn w:val="DefaultParagraphFont"/>
    <w:rsid w:val="00196A0D"/>
  </w:style>
  <w:style w:type="character" w:customStyle="1" w:styleId="vol">
    <w:name w:val="vol"/>
    <w:basedOn w:val="DefaultParagraphFont"/>
    <w:rsid w:val="00196A0D"/>
  </w:style>
  <w:style w:type="character" w:customStyle="1" w:styleId="pagefirst">
    <w:name w:val="pagefirst"/>
    <w:basedOn w:val="DefaultParagraphFont"/>
    <w:rsid w:val="00196A0D"/>
  </w:style>
  <w:style w:type="character" w:customStyle="1" w:styleId="pagelast">
    <w:name w:val="pagelast"/>
    <w:basedOn w:val="DefaultParagraphFont"/>
    <w:rsid w:val="00196A0D"/>
  </w:style>
  <w:style w:type="table" w:customStyle="1" w:styleId="TableGridLight1">
    <w:name w:val="Table Grid Light1"/>
    <w:basedOn w:val="TableNormal"/>
    <w:uiPriority w:val="40"/>
    <w:rsid w:val="008778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84976">
      <w:bodyDiv w:val="1"/>
      <w:marLeft w:val="0"/>
      <w:marRight w:val="0"/>
      <w:marTop w:val="0"/>
      <w:marBottom w:val="0"/>
      <w:divBdr>
        <w:top w:val="none" w:sz="0" w:space="0" w:color="auto"/>
        <w:left w:val="none" w:sz="0" w:space="0" w:color="auto"/>
        <w:bottom w:val="none" w:sz="0" w:space="0" w:color="auto"/>
        <w:right w:val="none" w:sz="0" w:space="0" w:color="auto"/>
      </w:divBdr>
      <w:divsChild>
        <w:div w:id="1882357265">
          <w:marLeft w:val="0"/>
          <w:marRight w:val="0"/>
          <w:marTop w:val="0"/>
          <w:marBottom w:val="0"/>
          <w:divBdr>
            <w:top w:val="none" w:sz="0" w:space="0" w:color="auto"/>
            <w:left w:val="none" w:sz="0" w:space="0" w:color="auto"/>
            <w:bottom w:val="none" w:sz="0" w:space="0" w:color="auto"/>
            <w:right w:val="none" w:sz="0" w:space="0" w:color="auto"/>
          </w:divBdr>
        </w:div>
        <w:div w:id="79104145">
          <w:marLeft w:val="0"/>
          <w:marRight w:val="0"/>
          <w:marTop w:val="0"/>
          <w:marBottom w:val="0"/>
          <w:divBdr>
            <w:top w:val="none" w:sz="0" w:space="0" w:color="auto"/>
            <w:left w:val="none" w:sz="0" w:space="0" w:color="auto"/>
            <w:bottom w:val="none" w:sz="0" w:space="0" w:color="auto"/>
            <w:right w:val="none" w:sz="0" w:space="0" w:color="auto"/>
          </w:divBdr>
        </w:div>
        <w:div w:id="789013978">
          <w:marLeft w:val="0"/>
          <w:marRight w:val="0"/>
          <w:marTop w:val="0"/>
          <w:marBottom w:val="0"/>
          <w:divBdr>
            <w:top w:val="none" w:sz="0" w:space="0" w:color="auto"/>
            <w:left w:val="none" w:sz="0" w:space="0" w:color="auto"/>
            <w:bottom w:val="none" w:sz="0" w:space="0" w:color="auto"/>
            <w:right w:val="none" w:sz="0" w:space="0" w:color="auto"/>
          </w:divBdr>
        </w:div>
        <w:div w:id="311300491">
          <w:marLeft w:val="0"/>
          <w:marRight w:val="0"/>
          <w:marTop w:val="0"/>
          <w:marBottom w:val="0"/>
          <w:divBdr>
            <w:top w:val="none" w:sz="0" w:space="0" w:color="auto"/>
            <w:left w:val="none" w:sz="0" w:space="0" w:color="auto"/>
            <w:bottom w:val="none" w:sz="0" w:space="0" w:color="auto"/>
            <w:right w:val="none" w:sz="0" w:space="0" w:color="auto"/>
          </w:divBdr>
        </w:div>
      </w:divsChild>
    </w:div>
    <w:div w:id="158355706">
      <w:bodyDiv w:val="1"/>
      <w:marLeft w:val="0"/>
      <w:marRight w:val="0"/>
      <w:marTop w:val="0"/>
      <w:marBottom w:val="0"/>
      <w:divBdr>
        <w:top w:val="none" w:sz="0" w:space="0" w:color="auto"/>
        <w:left w:val="none" w:sz="0" w:space="0" w:color="auto"/>
        <w:bottom w:val="none" w:sz="0" w:space="0" w:color="auto"/>
        <w:right w:val="none" w:sz="0" w:space="0" w:color="auto"/>
      </w:divBdr>
    </w:div>
    <w:div w:id="256255319">
      <w:bodyDiv w:val="1"/>
      <w:marLeft w:val="0"/>
      <w:marRight w:val="0"/>
      <w:marTop w:val="0"/>
      <w:marBottom w:val="0"/>
      <w:divBdr>
        <w:top w:val="none" w:sz="0" w:space="0" w:color="auto"/>
        <w:left w:val="none" w:sz="0" w:space="0" w:color="auto"/>
        <w:bottom w:val="none" w:sz="0" w:space="0" w:color="auto"/>
        <w:right w:val="none" w:sz="0" w:space="0" w:color="auto"/>
      </w:divBdr>
    </w:div>
    <w:div w:id="394740281">
      <w:bodyDiv w:val="1"/>
      <w:marLeft w:val="0"/>
      <w:marRight w:val="0"/>
      <w:marTop w:val="0"/>
      <w:marBottom w:val="0"/>
      <w:divBdr>
        <w:top w:val="none" w:sz="0" w:space="0" w:color="auto"/>
        <w:left w:val="none" w:sz="0" w:space="0" w:color="auto"/>
        <w:bottom w:val="none" w:sz="0" w:space="0" w:color="auto"/>
        <w:right w:val="none" w:sz="0" w:space="0" w:color="auto"/>
      </w:divBdr>
    </w:div>
    <w:div w:id="507332154">
      <w:bodyDiv w:val="1"/>
      <w:marLeft w:val="0"/>
      <w:marRight w:val="0"/>
      <w:marTop w:val="0"/>
      <w:marBottom w:val="0"/>
      <w:divBdr>
        <w:top w:val="none" w:sz="0" w:space="0" w:color="auto"/>
        <w:left w:val="none" w:sz="0" w:space="0" w:color="auto"/>
        <w:bottom w:val="none" w:sz="0" w:space="0" w:color="auto"/>
        <w:right w:val="none" w:sz="0" w:space="0" w:color="auto"/>
      </w:divBdr>
      <w:divsChild>
        <w:div w:id="1254972321">
          <w:marLeft w:val="0"/>
          <w:marRight w:val="0"/>
          <w:marTop w:val="0"/>
          <w:marBottom w:val="0"/>
          <w:divBdr>
            <w:top w:val="none" w:sz="0" w:space="0" w:color="auto"/>
            <w:left w:val="none" w:sz="0" w:space="0" w:color="auto"/>
            <w:bottom w:val="none" w:sz="0" w:space="0" w:color="auto"/>
            <w:right w:val="none" w:sz="0" w:space="0" w:color="auto"/>
          </w:divBdr>
        </w:div>
        <w:div w:id="1231186615">
          <w:marLeft w:val="0"/>
          <w:marRight w:val="0"/>
          <w:marTop w:val="0"/>
          <w:marBottom w:val="0"/>
          <w:divBdr>
            <w:top w:val="none" w:sz="0" w:space="0" w:color="auto"/>
            <w:left w:val="none" w:sz="0" w:space="0" w:color="auto"/>
            <w:bottom w:val="none" w:sz="0" w:space="0" w:color="auto"/>
            <w:right w:val="none" w:sz="0" w:space="0" w:color="auto"/>
          </w:divBdr>
        </w:div>
      </w:divsChild>
    </w:div>
    <w:div w:id="544874675">
      <w:bodyDiv w:val="1"/>
      <w:marLeft w:val="0"/>
      <w:marRight w:val="0"/>
      <w:marTop w:val="0"/>
      <w:marBottom w:val="0"/>
      <w:divBdr>
        <w:top w:val="none" w:sz="0" w:space="0" w:color="auto"/>
        <w:left w:val="none" w:sz="0" w:space="0" w:color="auto"/>
        <w:bottom w:val="none" w:sz="0" w:space="0" w:color="auto"/>
        <w:right w:val="none" w:sz="0" w:space="0" w:color="auto"/>
      </w:divBdr>
    </w:div>
    <w:div w:id="620888136">
      <w:bodyDiv w:val="1"/>
      <w:marLeft w:val="0"/>
      <w:marRight w:val="0"/>
      <w:marTop w:val="0"/>
      <w:marBottom w:val="0"/>
      <w:divBdr>
        <w:top w:val="none" w:sz="0" w:space="0" w:color="auto"/>
        <w:left w:val="none" w:sz="0" w:space="0" w:color="auto"/>
        <w:bottom w:val="none" w:sz="0" w:space="0" w:color="auto"/>
        <w:right w:val="none" w:sz="0" w:space="0" w:color="auto"/>
      </w:divBdr>
    </w:div>
    <w:div w:id="884751566">
      <w:bodyDiv w:val="1"/>
      <w:marLeft w:val="0"/>
      <w:marRight w:val="0"/>
      <w:marTop w:val="0"/>
      <w:marBottom w:val="0"/>
      <w:divBdr>
        <w:top w:val="none" w:sz="0" w:space="0" w:color="auto"/>
        <w:left w:val="none" w:sz="0" w:space="0" w:color="auto"/>
        <w:bottom w:val="none" w:sz="0" w:space="0" w:color="auto"/>
        <w:right w:val="none" w:sz="0" w:space="0" w:color="auto"/>
      </w:divBdr>
    </w:div>
    <w:div w:id="976760700">
      <w:bodyDiv w:val="1"/>
      <w:marLeft w:val="0"/>
      <w:marRight w:val="0"/>
      <w:marTop w:val="0"/>
      <w:marBottom w:val="0"/>
      <w:divBdr>
        <w:top w:val="none" w:sz="0" w:space="0" w:color="auto"/>
        <w:left w:val="none" w:sz="0" w:space="0" w:color="auto"/>
        <w:bottom w:val="none" w:sz="0" w:space="0" w:color="auto"/>
        <w:right w:val="none" w:sz="0" w:space="0" w:color="auto"/>
      </w:divBdr>
    </w:div>
    <w:div w:id="984049133">
      <w:bodyDiv w:val="1"/>
      <w:marLeft w:val="0"/>
      <w:marRight w:val="0"/>
      <w:marTop w:val="0"/>
      <w:marBottom w:val="0"/>
      <w:divBdr>
        <w:top w:val="none" w:sz="0" w:space="0" w:color="auto"/>
        <w:left w:val="none" w:sz="0" w:space="0" w:color="auto"/>
        <w:bottom w:val="none" w:sz="0" w:space="0" w:color="auto"/>
        <w:right w:val="none" w:sz="0" w:space="0" w:color="auto"/>
      </w:divBdr>
    </w:div>
    <w:div w:id="1028600311">
      <w:bodyDiv w:val="1"/>
      <w:marLeft w:val="0"/>
      <w:marRight w:val="0"/>
      <w:marTop w:val="0"/>
      <w:marBottom w:val="0"/>
      <w:divBdr>
        <w:top w:val="none" w:sz="0" w:space="0" w:color="auto"/>
        <w:left w:val="none" w:sz="0" w:space="0" w:color="auto"/>
        <w:bottom w:val="none" w:sz="0" w:space="0" w:color="auto"/>
        <w:right w:val="none" w:sz="0" w:space="0" w:color="auto"/>
      </w:divBdr>
    </w:div>
    <w:div w:id="1034890888">
      <w:bodyDiv w:val="1"/>
      <w:marLeft w:val="0"/>
      <w:marRight w:val="0"/>
      <w:marTop w:val="0"/>
      <w:marBottom w:val="0"/>
      <w:divBdr>
        <w:top w:val="none" w:sz="0" w:space="0" w:color="auto"/>
        <w:left w:val="none" w:sz="0" w:space="0" w:color="auto"/>
        <w:bottom w:val="none" w:sz="0" w:space="0" w:color="auto"/>
        <w:right w:val="none" w:sz="0" w:space="0" w:color="auto"/>
      </w:divBdr>
    </w:div>
    <w:div w:id="1151023127">
      <w:bodyDiv w:val="1"/>
      <w:marLeft w:val="0"/>
      <w:marRight w:val="0"/>
      <w:marTop w:val="0"/>
      <w:marBottom w:val="0"/>
      <w:divBdr>
        <w:top w:val="none" w:sz="0" w:space="0" w:color="auto"/>
        <w:left w:val="none" w:sz="0" w:space="0" w:color="auto"/>
        <w:bottom w:val="none" w:sz="0" w:space="0" w:color="auto"/>
        <w:right w:val="none" w:sz="0" w:space="0" w:color="auto"/>
      </w:divBdr>
    </w:div>
    <w:div w:id="1245215677">
      <w:bodyDiv w:val="1"/>
      <w:marLeft w:val="0"/>
      <w:marRight w:val="0"/>
      <w:marTop w:val="0"/>
      <w:marBottom w:val="0"/>
      <w:divBdr>
        <w:top w:val="none" w:sz="0" w:space="0" w:color="auto"/>
        <w:left w:val="none" w:sz="0" w:space="0" w:color="auto"/>
        <w:bottom w:val="none" w:sz="0" w:space="0" w:color="auto"/>
        <w:right w:val="none" w:sz="0" w:space="0" w:color="auto"/>
      </w:divBdr>
      <w:divsChild>
        <w:div w:id="1221283114">
          <w:marLeft w:val="0"/>
          <w:marRight w:val="0"/>
          <w:marTop w:val="0"/>
          <w:marBottom w:val="0"/>
          <w:divBdr>
            <w:top w:val="none" w:sz="0" w:space="0" w:color="auto"/>
            <w:left w:val="none" w:sz="0" w:space="0" w:color="auto"/>
            <w:bottom w:val="none" w:sz="0" w:space="0" w:color="auto"/>
            <w:right w:val="none" w:sz="0" w:space="0" w:color="auto"/>
          </w:divBdr>
        </w:div>
        <w:div w:id="1804033380">
          <w:marLeft w:val="0"/>
          <w:marRight w:val="0"/>
          <w:marTop w:val="0"/>
          <w:marBottom w:val="0"/>
          <w:divBdr>
            <w:top w:val="none" w:sz="0" w:space="0" w:color="auto"/>
            <w:left w:val="none" w:sz="0" w:space="0" w:color="auto"/>
            <w:bottom w:val="none" w:sz="0" w:space="0" w:color="auto"/>
            <w:right w:val="none" w:sz="0" w:space="0" w:color="auto"/>
          </w:divBdr>
        </w:div>
        <w:div w:id="1543902758">
          <w:marLeft w:val="0"/>
          <w:marRight w:val="0"/>
          <w:marTop w:val="0"/>
          <w:marBottom w:val="0"/>
          <w:divBdr>
            <w:top w:val="none" w:sz="0" w:space="0" w:color="auto"/>
            <w:left w:val="none" w:sz="0" w:space="0" w:color="auto"/>
            <w:bottom w:val="none" w:sz="0" w:space="0" w:color="auto"/>
            <w:right w:val="none" w:sz="0" w:space="0" w:color="auto"/>
          </w:divBdr>
        </w:div>
        <w:div w:id="1099258474">
          <w:marLeft w:val="0"/>
          <w:marRight w:val="0"/>
          <w:marTop w:val="0"/>
          <w:marBottom w:val="0"/>
          <w:divBdr>
            <w:top w:val="none" w:sz="0" w:space="0" w:color="auto"/>
            <w:left w:val="none" w:sz="0" w:space="0" w:color="auto"/>
            <w:bottom w:val="none" w:sz="0" w:space="0" w:color="auto"/>
            <w:right w:val="none" w:sz="0" w:space="0" w:color="auto"/>
          </w:divBdr>
        </w:div>
        <w:div w:id="1216162987">
          <w:marLeft w:val="0"/>
          <w:marRight w:val="0"/>
          <w:marTop w:val="0"/>
          <w:marBottom w:val="0"/>
          <w:divBdr>
            <w:top w:val="none" w:sz="0" w:space="0" w:color="auto"/>
            <w:left w:val="none" w:sz="0" w:space="0" w:color="auto"/>
            <w:bottom w:val="none" w:sz="0" w:space="0" w:color="auto"/>
            <w:right w:val="none" w:sz="0" w:space="0" w:color="auto"/>
          </w:divBdr>
        </w:div>
        <w:div w:id="1074817210">
          <w:marLeft w:val="0"/>
          <w:marRight w:val="0"/>
          <w:marTop w:val="0"/>
          <w:marBottom w:val="0"/>
          <w:divBdr>
            <w:top w:val="none" w:sz="0" w:space="0" w:color="auto"/>
            <w:left w:val="none" w:sz="0" w:space="0" w:color="auto"/>
            <w:bottom w:val="none" w:sz="0" w:space="0" w:color="auto"/>
            <w:right w:val="none" w:sz="0" w:space="0" w:color="auto"/>
          </w:divBdr>
        </w:div>
        <w:div w:id="1248998198">
          <w:marLeft w:val="0"/>
          <w:marRight w:val="0"/>
          <w:marTop w:val="0"/>
          <w:marBottom w:val="0"/>
          <w:divBdr>
            <w:top w:val="none" w:sz="0" w:space="0" w:color="auto"/>
            <w:left w:val="none" w:sz="0" w:space="0" w:color="auto"/>
            <w:bottom w:val="none" w:sz="0" w:space="0" w:color="auto"/>
            <w:right w:val="none" w:sz="0" w:space="0" w:color="auto"/>
          </w:divBdr>
        </w:div>
        <w:div w:id="627050285">
          <w:marLeft w:val="0"/>
          <w:marRight w:val="0"/>
          <w:marTop w:val="0"/>
          <w:marBottom w:val="0"/>
          <w:divBdr>
            <w:top w:val="none" w:sz="0" w:space="0" w:color="auto"/>
            <w:left w:val="none" w:sz="0" w:space="0" w:color="auto"/>
            <w:bottom w:val="none" w:sz="0" w:space="0" w:color="auto"/>
            <w:right w:val="none" w:sz="0" w:space="0" w:color="auto"/>
          </w:divBdr>
        </w:div>
      </w:divsChild>
    </w:div>
    <w:div w:id="1279877162">
      <w:bodyDiv w:val="1"/>
      <w:marLeft w:val="0"/>
      <w:marRight w:val="0"/>
      <w:marTop w:val="0"/>
      <w:marBottom w:val="0"/>
      <w:divBdr>
        <w:top w:val="none" w:sz="0" w:space="0" w:color="auto"/>
        <w:left w:val="none" w:sz="0" w:space="0" w:color="auto"/>
        <w:bottom w:val="none" w:sz="0" w:space="0" w:color="auto"/>
        <w:right w:val="none" w:sz="0" w:space="0" w:color="auto"/>
      </w:divBdr>
    </w:div>
    <w:div w:id="1319725443">
      <w:bodyDiv w:val="1"/>
      <w:marLeft w:val="0"/>
      <w:marRight w:val="0"/>
      <w:marTop w:val="0"/>
      <w:marBottom w:val="0"/>
      <w:divBdr>
        <w:top w:val="none" w:sz="0" w:space="0" w:color="auto"/>
        <w:left w:val="none" w:sz="0" w:space="0" w:color="auto"/>
        <w:bottom w:val="none" w:sz="0" w:space="0" w:color="auto"/>
        <w:right w:val="none" w:sz="0" w:space="0" w:color="auto"/>
      </w:divBdr>
      <w:divsChild>
        <w:div w:id="150220088">
          <w:marLeft w:val="0"/>
          <w:marRight w:val="0"/>
          <w:marTop w:val="0"/>
          <w:marBottom w:val="0"/>
          <w:divBdr>
            <w:top w:val="none" w:sz="0" w:space="0" w:color="auto"/>
            <w:left w:val="none" w:sz="0" w:space="0" w:color="auto"/>
            <w:bottom w:val="none" w:sz="0" w:space="0" w:color="auto"/>
            <w:right w:val="none" w:sz="0" w:space="0" w:color="auto"/>
          </w:divBdr>
          <w:divsChild>
            <w:div w:id="49827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319338">
      <w:bodyDiv w:val="1"/>
      <w:marLeft w:val="0"/>
      <w:marRight w:val="0"/>
      <w:marTop w:val="0"/>
      <w:marBottom w:val="0"/>
      <w:divBdr>
        <w:top w:val="none" w:sz="0" w:space="0" w:color="auto"/>
        <w:left w:val="none" w:sz="0" w:space="0" w:color="auto"/>
        <w:bottom w:val="none" w:sz="0" w:space="0" w:color="auto"/>
        <w:right w:val="none" w:sz="0" w:space="0" w:color="auto"/>
      </w:divBdr>
    </w:div>
    <w:div w:id="1487357741">
      <w:bodyDiv w:val="1"/>
      <w:marLeft w:val="0"/>
      <w:marRight w:val="0"/>
      <w:marTop w:val="0"/>
      <w:marBottom w:val="0"/>
      <w:divBdr>
        <w:top w:val="none" w:sz="0" w:space="0" w:color="auto"/>
        <w:left w:val="none" w:sz="0" w:space="0" w:color="auto"/>
        <w:bottom w:val="none" w:sz="0" w:space="0" w:color="auto"/>
        <w:right w:val="none" w:sz="0" w:space="0" w:color="auto"/>
      </w:divBdr>
    </w:div>
    <w:div w:id="1631865666">
      <w:bodyDiv w:val="1"/>
      <w:marLeft w:val="0"/>
      <w:marRight w:val="0"/>
      <w:marTop w:val="0"/>
      <w:marBottom w:val="0"/>
      <w:divBdr>
        <w:top w:val="none" w:sz="0" w:space="0" w:color="auto"/>
        <w:left w:val="none" w:sz="0" w:space="0" w:color="auto"/>
        <w:bottom w:val="none" w:sz="0" w:space="0" w:color="auto"/>
        <w:right w:val="none" w:sz="0" w:space="0" w:color="auto"/>
      </w:divBdr>
    </w:div>
    <w:div w:id="1679500631">
      <w:bodyDiv w:val="1"/>
      <w:marLeft w:val="0"/>
      <w:marRight w:val="0"/>
      <w:marTop w:val="0"/>
      <w:marBottom w:val="0"/>
      <w:divBdr>
        <w:top w:val="none" w:sz="0" w:space="0" w:color="auto"/>
        <w:left w:val="none" w:sz="0" w:space="0" w:color="auto"/>
        <w:bottom w:val="none" w:sz="0" w:space="0" w:color="auto"/>
        <w:right w:val="none" w:sz="0" w:space="0" w:color="auto"/>
      </w:divBdr>
    </w:div>
    <w:div w:id="1741489064">
      <w:bodyDiv w:val="1"/>
      <w:marLeft w:val="0"/>
      <w:marRight w:val="0"/>
      <w:marTop w:val="0"/>
      <w:marBottom w:val="0"/>
      <w:divBdr>
        <w:top w:val="none" w:sz="0" w:space="0" w:color="auto"/>
        <w:left w:val="none" w:sz="0" w:space="0" w:color="auto"/>
        <w:bottom w:val="none" w:sz="0" w:space="0" w:color="auto"/>
        <w:right w:val="none" w:sz="0" w:space="0" w:color="auto"/>
      </w:divBdr>
    </w:div>
    <w:div w:id="1765373504">
      <w:bodyDiv w:val="1"/>
      <w:marLeft w:val="0"/>
      <w:marRight w:val="0"/>
      <w:marTop w:val="0"/>
      <w:marBottom w:val="0"/>
      <w:divBdr>
        <w:top w:val="none" w:sz="0" w:space="0" w:color="auto"/>
        <w:left w:val="none" w:sz="0" w:space="0" w:color="auto"/>
        <w:bottom w:val="none" w:sz="0" w:space="0" w:color="auto"/>
        <w:right w:val="none" w:sz="0" w:space="0" w:color="auto"/>
      </w:divBdr>
    </w:div>
    <w:div w:id="1772163699">
      <w:bodyDiv w:val="1"/>
      <w:marLeft w:val="0"/>
      <w:marRight w:val="0"/>
      <w:marTop w:val="0"/>
      <w:marBottom w:val="0"/>
      <w:divBdr>
        <w:top w:val="none" w:sz="0" w:space="0" w:color="auto"/>
        <w:left w:val="none" w:sz="0" w:space="0" w:color="auto"/>
        <w:bottom w:val="none" w:sz="0" w:space="0" w:color="auto"/>
        <w:right w:val="none" w:sz="0" w:space="0" w:color="auto"/>
      </w:divBdr>
    </w:div>
    <w:div w:id="1787235042">
      <w:bodyDiv w:val="1"/>
      <w:marLeft w:val="0"/>
      <w:marRight w:val="0"/>
      <w:marTop w:val="0"/>
      <w:marBottom w:val="0"/>
      <w:divBdr>
        <w:top w:val="none" w:sz="0" w:space="0" w:color="auto"/>
        <w:left w:val="none" w:sz="0" w:space="0" w:color="auto"/>
        <w:bottom w:val="none" w:sz="0" w:space="0" w:color="auto"/>
        <w:right w:val="none" w:sz="0" w:space="0" w:color="auto"/>
      </w:divBdr>
      <w:divsChild>
        <w:div w:id="297075523">
          <w:marLeft w:val="0"/>
          <w:marRight w:val="0"/>
          <w:marTop w:val="0"/>
          <w:marBottom w:val="0"/>
          <w:divBdr>
            <w:top w:val="none" w:sz="0" w:space="0" w:color="auto"/>
            <w:left w:val="none" w:sz="0" w:space="0" w:color="auto"/>
            <w:bottom w:val="none" w:sz="0" w:space="0" w:color="auto"/>
            <w:right w:val="none" w:sz="0" w:space="0" w:color="auto"/>
          </w:divBdr>
        </w:div>
        <w:div w:id="841090510">
          <w:marLeft w:val="0"/>
          <w:marRight w:val="0"/>
          <w:marTop w:val="0"/>
          <w:marBottom w:val="0"/>
          <w:divBdr>
            <w:top w:val="none" w:sz="0" w:space="0" w:color="auto"/>
            <w:left w:val="none" w:sz="0" w:space="0" w:color="auto"/>
            <w:bottom w:val="none" w:sz="0" w:space="0" w:color="auto"/>
            <w:right w:val="none" w:sz="0" w:space="0" w:color="auto"/>
          </w:divBdr>
        </w:div>
        <w:div w:id="1181622077">
          <w:marLeft w:val="0"/>
          <w:marRight w:val="0"/>
          <w:marTop w:val="0"/>
          <w:marBottom w:val="0"/>
          <w:divBdr>
            <w:top w:val="none" w:sz="0" w:space="0" w:color="auto"/>
            <w:left w:val="none" w:sz="0" w:space="0" w:color="auto"/>
            <w:bottom w:val="none" w:sz="0" w:space="0" w:color="auto"/>
            <w:right w:val="none" w:sz="0" w:space="0" w:color="auto"/>
          </w:divBdr>
        </w:div>
        <w:div w:id="2051683413">
          <w:marLeft w:val="0"/>
          <w:marRight w:val="0"/>
          <w:marTop w:val="0"/>
          <w:marBottom w:val="0"/>
          <w:divBdr>
            <w:top w:val="none" w:sz="0" w:space="0" w:color="auto"/>
            <w:left w:val="none" w:sz="0" w:space="0" w:color="auto"/>
            <w:bottom w:val="none" w:sz="0" w:space="0" w:color="auto"/>
            <w:right w:val="none" w:sz="0" w:space="0" w:color="auto"/>
          </w:divBdr>
        </w:div>
        <w:div w:id="686176215">
          <w:marLeft w:val="0"/>
          <w:marRight w:val="0"/>
          <w:marTop w:val="0"/>
          <w:marBottom w:val="0"/>
          <w:divBdr>
            <w:top w:val="none" w:sz="0" w:space="0" w:color="auto"/>
            <w:left w:val="none" w:sz="0" w:space="0" w:color="auto"/>
            <w:bottom w:val="none" w:sz="0" w:space="0" w:color="auto"/>
            <w:right w:val="none" w:sz="0" w:space="0" w:color="auto"/>
          </w:divBdr>
        </w:div>
        <w:div w:id="1212645352">
          <w:marLeft w:val="0"/>
          <w:marRight w:val="0"/>
          <w:marTop w:val="0"/>
          <w:marBottom w:val="0"/>
          <w:divBdr>
            <w:top w:val="none" w:sz="0" w:space="0" w:color="auto"/>
            <w:left w:val="none" w:sz="0" w:space="0" w:color="auto"/>
            <w:bottom w:val="none" w:sz="0" w:space="0" w:color="auto"/>
            <w:right w:val="none" w:sz="0" w:space="0" w:color="auto"/>
          </w:divBdr>
        </w:div>
        <w:div w:id="269631358">
          <w:marLeft w:val="0"/>
          <w:marRight w:val="0"/>
          <w:marTop w:val="0"/>
          <w:marBottom w:val="0"/>
          <w:divBdr>
            <w:top w:val="none" w:sz="0" w:space="0" w:color="auto"/>
            <w:left w:val="none" w:sz="0" w:space="0" w:color="auto"/>
            <w:bottom w:val="none" w:sz="0" w:space="0" w:color="auto"/>
            <w:right w:val="none" w:sz="0" w:space="0" w:color="auto"/>
          </w:divBdr>
        </w:div>
        <w:div w:id="1454641202">
          <w:marLeft w:val="0"/>
          <w:marRight w:val="0"/>
          <w:marTop w:val="0"/>
          <w:marBottom w:val="0"/>
          <w:divBdr>
            <w:top w:val="none" w:sz="0" w:space="0" w:color="auto"/>
            <w:left w:val="none" w:sz="0" w:space="0" w:color="auto"/>
            <w:bottom w:val="none" w:sz="0" w:space="0" w:color="auto"/>
            <w:right w:val="none" w:sz="0" w:space="0" w:color="auto"/>
          </w:divBdr>
        </w:div>
        <w:div w:id="1223713461">
          <w:marLeft w:val="0"/>
          <w:marRight w:val="0"/>
          <w:marTop w:val="0"/>
          <w:marBottom w:val="0"/>
          <w:divBdr>
            <w:top w:val="none" w:sz="0" w:space="0" w:color="auto"/>
            <w:left w:val="none" w:sz="0" w:space="0" w:color="auto"/>
            <w:bottom w:val="none" w:sz="0" w:space="0" w:color="auto"/>
            <w:right w:val="none" w:sz="0" w:space="0" w:color="auto"/>
          </w:divBdr>
        </w:div>
      </w:divsChild>
    </w:div>
    <w:div w:id="1898667828">
      <w:bodyDiv w:val="1"/>
      <w:marLeft w:val="0"/>
      <w:marRight w:val="0"/>
      <w:marTop w:val="0"/>
      <w:marBottom w:val="0"/>
      <w:divBdr>
        <w:top w:val="none" w:sz="0" w:space="0" w:color="auto"/>
        <w:left w:val="none" w:sz="0" w:space="0" w:color="auto"/>
        <w:bottom w:val="none" w:sz="0" w:space="0" w:color="auto"/>
        <w:right w:val="none" w:sz="0" w:space="0" w:color="auto"/>
      </w:divBdr>
    </w:div>
    <w:div w:id="2068526005">
      <w:bodyDiv w:val="1"/>
      <w:marLeft w:val="0"/>
      <w:marRight w:val="0"/>
      <w:marTop w:val="0"/>
      <w:marBottom w:val="0"/>
      <w:divBdr>
        <w:top w:val="none" w:sz="0" w:space="0" w:color="auto"/>
        <w:left w:val="none" w:sz="0" w:space="0" w:color="auto"/>
        <w:bottom w:val="none" w:sz="0" w:space="0" w:color="auto"/>
        <w:right w:val="none" w:sz="0" w:space="0" w:color="auto"/>
      </w:divBdr>
    </w:div>
    <w:div w:id="2089451065">
      <w:bodyDiv w:val="1"/>
      <w:marLeft w:val="0"/>
      <w:marRight w:val="0"/>
      <w:marTop w:val="0"/>
      <w:marBottom w:val="0"/>
      <w:divBdr>
        <w:top w:val="none" w:sz="0" w:space="0" w:color="auto"/>
        <w:left w:val="none" w:sz="0" w:space="0" w:color="auto"/>
        <w:bottom w:val="none" w:sz="0" w:space="0" w:color="auto"/>
        <w:right w:val="none" w:sz="0" w:space="0" w:color="auto"/>
      </w:divBdr>
      <w:divsChild>
        <w:div w:id="1596355677">
          <w:marLeft w:val="0"/>
          <w:marRight w:val="0"/>
          <w:marTop w:val="0"/>
          <w:marBottom w:val="0"/>
          <w:divBdr>
            <w:top w:val="none" w:sz="0" w:space="0" w:color="auto"/>
            <w:left w:val="none" w:sz="0" w:space="0" w:color="auto"/>
            <w:bottom w:val="none" w:sz="0" w:space="0" w:color="auto"/>
            <w:right w:val="none" w:sz="0" w:space="0" w:color="auto"/>
          </w:divBdr>
        </w:div>
        <w:div w:id="806976303">
          <w:marLeft w:val="0"/>
          <w:marRight w:val="0"/>
          <w:marTop w:val="0"/>
          <w:marBottom w:val="0"/>
          <w:divBdr>
            <w:top w:val="none" w:sz="0" w:space="0" w:color="auto"/>
            <w:left w:val="none" w:sz="0" w:space="0" w:color="auto"/>
            <w:bottom w:val="none" w:sz="0" w:space="0" w:color="auto"/>
            <w:right w:val="none" w:sz="0" w:space="0" w:color="auto"/>
          </w:divBdr>
        </w:div>
        <w:div w:id="2013602216">
          <w:marLeft w:val="0"/>
          <w:marRight w:val="0"/>
          <w:marTop w:val="0"/>
          <w:marBottom w:val="0"/>
          <w:divBdr>
            <w:top w:val="none" w:sz="0" w:space="0" w:color="auto"/>
            <w:left w:val="none" w:sz="0" w:space="0" w:color="auto"/>
            <w:bottom w:val="none" w:sz="0" w:space="0" w:color="auto"/>
            <w:right w:val="none" w:sz="0" w:space="0" w:color="auto"/>
          </w:divBdr>
        </w:div>
        <w:div w:id="719595346">
          <w:marLeft w:val="0"/>
          <w:marRight w:val="0"/>
          <w:marTop w:val="0"/>
          <w:marBottom w:val="0"/>
          <w:divBdr>
            <w:top w:val="none" w:sz="0" w:space="0" w:color="auto"/>
            <w:left w:val="none" w:sz="0" w:space="0" w:color="auto"/>
            <w:bottom w:val="none" w:sz="0" w:space="0" w:color="auto"/>
            <w:right w:val="none" w:sz="0" w:space="0" w:color="auto"/>
          </w:divBdr>
        </w:div>
      </w:divsChild>
    </w:div>
    <w:div w:id="214730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sullivan@leeds.ac.uk" TargetMode="External"/><Relationship Id="rId13" Type="http://schemas.openxmlformats.org/officeDocument/2006/relationships/hyperlink" Target="http://www.nature.com/nature/journal/v486/n7401/abs/nature11148.html" TargetMode="External"/><Relationship Id="rId18" Type="http://schemas.openxmlformats.org/officeDocument/2006/relationships/image" Target="media/image2.tif"/><Relationship Id="rId3" Type="http://schemas.openxmlformats.org/officeDocument/2006/relationships/styles" Target="styles.xml"/><Relationship Id="rId21" Type="http://schemas.openxmlformats.org/officeDocument/2006/relationships/image" Target="media/image4.tif"/><Relationship Id="rId7" Type="http://schemas.openxmlformats.org/officeDocument/2006/relationships/endnotes" Target="endnotes.xml"/><Relationship Id="rId12" Type="http://schemas.openxmlformats.org/officeDocument/2006/relationships/hyperlink" Target="http://dx.doi.org/10.1016/j.tree.2007.11.008" TargetMode="External"/><Relationship Id="rId17" Type="http://schemas.openxmlformats.org/officeDocument/2006/relationships/image" Target="media/image1.ti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ture.com/nature/journal/v427/n6970/suppinfo/nature02121_S1.html"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www.afritron.org" TargetMode="External"/><Relationship Id="rId19"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hyperlink" Target="http://www.rainfor.org" TargetMode="External"/><Relationship Id="rId14" Type="http://schemas.openxmlformats.org/officeDocument/2006/relationships/hyperlink" Target="https://www.R-project.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6657C-3A50-4BE1-9F0D-B68A84609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31</Pages>
  <Words>16763</Words>
  <Characters>95552</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2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Sullivan</dc:creator>
  <cp:lastModifiedBy>Martin Sullivan</cp:lastModifiedBy>
  <cp:revision>12</cp:revision>
  <cp:lastPrinted>2016-09-07T16:12:00Z</cp:lastPrinted>
  <dcterms:created xsi:type="dcterms:W3CDTF">2016-09-15T14:08:00Z</dcterms:created>
  <dcterms:modified xsi:type="dcterms:W3CDTF">2016-11-04T14:20:00Z</dcterms:modified>
</cp:coreProperties>
</file>